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6DE3DC" w14:textId="5E4973E2" w:rsidR="00437DAE" w:rsidRDefault="14116B74" w:rsidP="00270FEB">
      <w:pPr>
        <w:pStyle w:val="Title"/>
        <w:jc w:val="center"/>
        <w:rPr>
          <w:rFonts w:ascii="Times New Roman" w:eastAsia="Calibri" w:hAnsi="Times New Roman" w:cs="Times New Roman"/>
        </w:rPr>
      </w:pPr>
      <w:r w:rsidRPr="14116B74">
        <w:rPr>
          <w:rFonts w:ascii="Times New Roman" w:eastAsia="Calibri" w:hAnsi="Times New Roman" w:cs="Times New Roman"/>
        </w:rPr>
        <w:t>Hip contact for</w:t>
      </w:r>
      <w:r w:rsidRPr="007B2F28">
        <w:rPr>
          <w:rFonts w:ascii="Times New Roman" w:eastAsia="Calibri" w:hAnsi="Times New Roman" w:cs="Times New Roman"/>
        </w:rPr>
        <w:t>ce magnitude and regional loading patterns</w:t>
      </w:r>
      <w:r w:rsidRPr="14116B74">
        <w:rPr>
          <w:rFonts w:ascii="Times New Roman" w:eastAsia="Calibri" w:hAnsi="Times New Roman" w:cs="Times New Roman"/>
        </w:rPr>
        <w:t xml:space="preserve"> are altered in </w:t>
      </w:r>
      <w:r w:rsidR="00127693">
        <w:rPr>
          <w:rFonts w:ascii="Times New Roman" w:eastAsia="Calibri" w:hAnsi="Times New Roman" w:cs="Times New Roman"/>
        </w:rPr>
        <w:t xml:space="preserve">individuals with </w:t>
      </w:r>
      <w:proofErr w:type="spellStart"/>
      <w:r w:rsidR="001339EB">
        <w:rPr>
          <w:rFonts w:ascii="Times New Roman" w:eastAsia="Calibri" w:hAnsi="Times New Roman" w:cs="Times New Roman"/>
        </w:rPr>
        <w:t>f</w:t>
      </w:r>
      <w:r w:rsidRPr="14116B74">
        <w:rPr>
          <w:rFonts w:ascii="Times New Roman" w:eastAsia="Calibri" w:hAnsi="Times New Roman" w:cs="Times New Roman"/>
        </w:rPr>
        <w:t>emoroacetabular</w:t>
      </w:r>
      <w:proofErr w:type="spellEnd"/>
      <w:r w:rsidRPr="14116B74">
        <w:rPr>
          <w:rFonts w:ascii="Times New Roman" w:eastAsia="Calibri" w:hAnsi="Times New Roman" w:cs="Times New Roman"/>
        </w:rPr>
        <w:t xml:space="preserve"> </w:t>
      </w:r>
      <w:r w:rsidR="001339EB">
        <w:rPr>
          <w:rFonts w:ascii="Times New Roman" w:eastAsia="Calibri" w:hAnsi="Times New Roman" w:cs="Times New Roman"/>
        </w:rPr>
        <w:t>i</w:t>
      </w:r>
      <w:r w:rsidRPr="14116B74">
        <w:rPr>
          <w:rFonts w:ascii="Times New Roman" w:eastAsia="Calibri" w:hAnsi="Times New Roman" w:cs="Times New Roman"/>
        </w:rPr>
        <w:t>mpingement syndrome</w:t>
      </w:r>
    </w:p>
    <w:p w14:paraId="19332504" w14:textId="77777777" w:rsidR="006D3D48" w:rsidRDefault="006D3D48" w:rsidP="00C12768"/>
    <w:p w14:paraId="2280CF7B" w14:textId="77777777" w:rsidR="006D3D48" w:rsidRPr="006D3D48" w:rsidRDefault="006D3D48" w:rsidP="006D3D48">
      <w:pPr>
        <w:pStyle w:val="Heading1"/>
        <w:numPr>
          <w:ilvl w:val="0"/>
          <w:numId w:val="0"/>
        </w:numPr>
        <w:ind w:left="432" w:hanging="432"/>
      </w:pPr>
      <w:r w:rsidRPr="006D3D48">
        <w:t>Abstract</w:t>
      </w:r>
    </w:p>
    <w:p w14:paraId="42A4645F" w14:textId="77777777" w:rsidR="006D3D48" w:rsidRPr="00BC1D22" w:rsidRDefault="006D3D48" w:rsidP="006D3D48">
      <w:pPr>
        <w:rPr>
          <w:rFonts w:cs="Times New Roman"/>
          <w:b/>
          <w:szCs w:val="24"/>
        </w:rPr>
      </w:pPr>
      <w:r w:rsidRPr="00BC1D22">
        <w:rPr>
          <w:rFonts w:cs="Times New Roman"/>
          <w:b/>
          <w:szCs w:val="24"/>
        </w:rPr>
        <w:t>Background</w:t>
      </w:r>
    </w:p>
    <w:p w14:paraId="37AB5D50" w14:textId="034331EB" w:rsidR="006D3D48" w:rsidRPr="00DB370D" w:rsidRDefault="006D3D48" w:rsidP="006D3D48">
      <w:pPr>
        <w:rPr>
          <w:rFonts w:cs="Times New Roman"/>
          <w:szCs w:val="24"/>
        </w:rPr>
      </w:pPr>
      <w:r w:rsidRPr="00BC1D22">
        <w:rPr>
          <w:rFonts w:cs="Times New Roman"/>
          <w:szCs w:val="24"/>
        </w:rPr>
        <w:t xml:space="preserve">Individuals with </w:t>
      </w:r>
      <w:proofErr w:type="spellStart"/>
      <w:r w:rsidRPr="00BC1D22">
        <w:rPr>
          <w:rFonts w:cs="Times New Roman"/>
          <w:szCs w:val="24"/>
        </w:rPr>
        <w:t>femoroacetabular</w:t>
      </w:r>
      <w:proofErr w:type="spellEnd"/>
      <w:r w:rsidRPr="00BC1D22">
        <w:rPr>
          <w:rFonts w:cs="Times New Roman"/>
          <w:szCs w:val="24"/>
        </w:rPr>
        <w:t xml:space="preserve"> impingement (FAI) syndrome experience </w:t>
      </w:r>
      <w:r>
        <w:rPr>
          <w:rFonts w:cs="Times New Roman"/>
          <w:szCs w:val="24"/>
        </w:rPr>
        <w:t>a</w:t>
      </w:r>
      <w:r w:rsidRPr="00BC1D22">
        <w:rPr>
          <w:rFonts w:cs="Times New Roman"/>
          <w:szCs w:val="24"/>
        </w:rPr>
        <w:t>ltered biomechanics during daily activities</w:t>
      </w:r>
      <w:r>
        <w:rPr>
          <w:rFonts w:cs="Times New Roman"/>
          <w:szCs w:val="24"/>
        </w:rPr>
        <w:t xml:space="preserve"> which are </w:t>
      </w:r>
      <w:r w:rsidR="00875037">
        <w:rPr>
          <w:rFonts w:cs="Times New Roman"/>
          <w:szCs w:val="24"/>
        </w:rPr>
        <w:t xml:space="preserve">thought </w:t>
      </w:r>
      <w:r w:rsidRPr="00BC1D22">
        <w:rPr>
          <w:rFonts w:cs="Times New Roman"/>
          <w:szCs w:val="24"/>
        </w:rPr>
        <w:t xml:space="preserve">to </w:t>
      </w:r>
      <w:r>
        <w:rPr>
          <w:rFonts w:cs="Times New Roman"/>
          <w:szCs w:val="24"/>
        </w:rPr>
        <w:t xml:space="preserve">lead to </w:t>
      </w:r>
      <w:r w:rsidRPr="00BC1D22">
        <w:rPr>
          <w:rFonts w:cs="Times New Roman"/>
          <w:szCs w:val="24"/>
        </w:rPr>
        <w:t xml:space="preserve">the onset of hip osteoarthritis. </w:t>
      </w:r>
      <w:r>
        <w:rPr>
          <w:rFonts w:cs="Times New Roman"/>
          <w:szCs w:val="24"/>
        </w:rPr>
        <w:t xml:space="preserve">Acetabular </w:t>
      </w:r>
      <w:r w:rsidRPr="00DB370D">
        <w:rPr>
          <w:rFonts w:cs="Times New Roman"/>
          <w:szCs w:val="24"/>
        </w:rPr>
        <w:t xml:space="preserve">damage occurs in the </w:t>
      </w:r>
      <w:proofErr w:type="spellStart"/>
      <w:r w:rsidRPr="00DB370D">
        <w:rPr>
          <w:rFonts w:cs="Times New Roman"/>
          <w:szCs w:val="24"/>
        </w:rPr>
        <w:t>anterosuperior</w:t>
      </w:r>
      <w:proofErr w:type="spellEnd"/>
      <w:r w:rsidRPr="00DB370D">
        <w:rPr>
          <w:rFonts w:cs="Times New Roman"/>
          <w:szCs w:val="24"/>
        </w:rPr>
        <w:t xml:space="preserve"> region in those with FAI syndrome, yet it remains unclear if hip </w:t>
      </w:r>
      <w:r w:rsidR="006840FC" w:rsidRPr="00DB370D">
        <w:rPr>
          <w:rFonts w:cs="Times New Roman"/>
          <w:szCs w:val="24"/>
        </w:rPr>
        <w:t>contact</w:t>
      </w:r>
      <w:r w:rsidRPr="00DB370D">
        <w:rPr>
          <w:rFonts w:cs="Times New Roman"/>
          <w:szCs w:val="24"/>
        </w:rPr>
        <w:t xml:space="preserve"> forces are applied to this same region</w:t>
      </w:r>
      <w:r w:rsidR="00B221B1" w:rsidRPr="00DB370D">
        <w:rPr>
          <w:rFonts w:cs="Times New Roman"/>
          <w:szCs w:val="24"/>
        </w:rPr>
        <w:t>.</w:t>
      </w:r>
    </w:p>
    <w:p w14:paraId="4427A6DF" w14:textId="77777777" w:rsidR="006D3D48" w:rsidRPr="00DB370D" w:rsidRDefault="006D3D48" w:rsidP="006D3D48">
      <w:pPr>
        <w:rPr>
          <w:rFonts w:cs="Times New Roman"/>
          <w:b/>
          <w:szCs w:val="24"/>
        </w:rPr>
      </w:pPr>
      <w:r w:rsidRPr="00DB370D">
        <w:rPr>
          <w:rFonts w:cs="Times New Roman"/>
          <w:b/>
          <w:szCs w:val="24"/>
        </w:rPr>
        <w:t>Purpose/Hypothesis</w:t>
      </w:r>
    </w:p>
    <w:p w14:paraId="40398690" w14:textId="106EB7C8" w:rsidR="006D3D48" w:rsidRDefault="006D3D48" w:rsidP="006D3D48">
      <w:pPr>
        <w:rPr>
          <w:rFonts w:cs="Times New Roman"/>
          <w:szCs w:val="24"/>
        </w:rPr>
      </w:pPr>
      <w:r w:rsidRPr="00DB370D">
        <w:rPr>
          <w:rFonts w:cs="Times New Roman"/>
          <w:szCs w:val="24"/>
        </w:rPr>
        <w:t xml:space="preserve">We sought to investigate hip </w:t>
      </w:r>
      <w:r w:rsidR="006840FC" w:rsidRPr="00DB370D">
        <w:rPr>
          <w:rFonts w:cs="Times New Roman"/>
          <w:szCs w:val="24"/>
        </w:rPr>
        <w:t>contact</w:t>
      </w:r>
      <w:r w:rsidRPr="00DB370D">
        <w:rPr>
          <w:rFonts w:cs="Times New Roman"/>
          <w:szCs w:val="24"/>
        </w:rPr>
        <w:t xml:space="preserve"> </w:t>
      </w:r>
      <w:r w:rsidR="006840FC" w:rsidRPr="00DB370D">
        <w:rPr>
          <w:rFonts w:cs="Times New Roman"/>
          <w:szCs w:val="24"/>
        </w:rPr>
        <w:t>force magnitudes and how these were applied regionally</w:t>
      </w:r>
      <w:r w:rsidR="009D7520" w:rsidRPr="00DB370D">
        <w:rPr>
          <w:rFonts w:cs="Times New Roman"/>
          <w:szCs w:val="24"/>
        </w:rPr>
        <w:t>,</w:t>
      </w:r>
      <w:r w:rsidR="006840FC" w:rsidRPr="00DB370D">
        <w:rPr>
          <w:rFonts w:cs="Times New Roman"/>
          <w:szCs w:val="24"/>
        </w:rPr>
        <w:t xml:space="preserve"> to the </w:t>
      </w:r>
      <w:r w:rsidR="00612223" w:rsidRPr="00DB370D">
        <w:rPr>
          <w:rFonts w:cs="Times New Roman"/>
          <w:szCs w:val="24"/>
        </w:rPr>
        <w:t>articular</w:t>
      </w:r>
      <w:r w:rsidR="006840FC" w:rsidRPr="00DB370D">
        <w:rPr>
          <w:rFonts w:cs="Times New Roman"/>
          <w:szCs w:val="24"/>
        </w:rPr>
        <w:t xml:space="preserve"> surface</w:t>
      </w:r>
      <w:r w:rsidR="00834CBD">
        <w:rPr>
          <w:rFonts w:cs="Times New Roman"/>
          <w:szCs w:val="24"/>
        </w:rPr>
        <w:t>s</w:t>
      </w:r>
      <w:r w:rsidR="009D7520" w:rsidRPr="00DB370D">
        <w:rPr>
          <w:rFonts w:cs="Times New Roman"/>
          <w:szCs w:val="24"/>
        </w:rPr>
        <w:t>,</w:t>
      </w:r>
      <w:r w:rsidRPr="00DB370D">
        <w:rPr>
          <w:rFonts w:cs="Times New Roman"/>
          <w:szCs w:val="24"/>
        </w:rPr>
        <w:t xml:space="preserve"> in those with FAI syndrome </w:t>
      </w:r>
      <w:r w:rsidR="00B221B1" w:rsidRPr="00DB370D">
        <w:rPr>
          <w:rFonts w:cs="Times New Roman"/>
          <w:szCs w:val="24"/>
        </w:rPr>
        <w:t xml:space="preserve">and controls </w:t>
      </w:r>
      <w:r w:rsidRPr="00DB370D">
        <w:rPr>
          <w:rFonts w:cs="Times New Roman"/>
          <w:szCs w:val="24"/>
        </w:rPr>
        <w:t xml:space="preserve">during walking. </w:t>
      </w:r>
      <w:r w:rsidR="00DE6109" w:rsidRPr="00DB370D">
        <w:rPr>
          <w:rFonts w:cs="Times New Roman"/>
          <w:szCs w:val="24"/>
        </w:rPr>
        <w:t xml:space="preserve">We hypothesised that </w:t>
      </w:r>
      <w:r w:rsidR="00612223" w:rsidRPr="00DB370D">
        <w:rPr>
          <w:rFonts w:cs="Times New Roman"/>
          <w:szCs w:val="24"/>
        </w:rPr>
        <w:t>hip contact forces</w:t>
      </w:r>
      <w:r w:rsidR="00DE6109" w:rsidRPr="00DB370D">
        <w:rPr>
          <w:rFonts w:cs="Times New Roman"/>
          <w:szCs w:val="24"/>
        </w:rPr>
        <w:t xml:space="preserve"> of individuals </w:t>
      </w:r>
      <w:r w:rsidRPr="00DB370D">
        <w:rPr>
          <w:rFonts w:cs="Times New Roman"/>
          <w:szCs w:val="24"/>
        </w:rPr>
        <w:t xml:space="preserve">with FAI syndrome would have lower </w:t>
      </w:r>
      <w:r w:rsidR="00DE6109" w:rsidRPr="00DB370D">
        <w:rPr>
          <w:rFonts w:cs="Times New Roman"/>
          <w:szCs w:val="24"/>
        </w:rPr>
        <w:t xml:space="preserve">magnitude and </w:t>
      </w:r>
      <w:r w:rsidR="00875037" w:rsidRPr="00DB370D">
        <w:rPr>
          <w:rFonts w:cs="Times New Roman"/>
          <w:szCs w:val="24"/>
        </w:rPr>
        <w:t>mor</w:t>
      </w:r>
      <w:r w:rsidR="00875037">
        <w:rPr>
          <w:rFonts w:cs="Times New Roman"/>
          <w:szCs w:val="24"/>
        </w:rPr>
        <w:t xml:space="preserve">e focussed </w:t>
      </w:r>
      <w:r w:rsidR="00DB370D">
        <w:rPr>
          <w:rFonts w:cs="Times New Roman"/>
          <w:szCs w:val="24"/>
        </w:rPr>
        <w:t xml:space="preserve">regional loading </w:t>
      </w:r>
      <w:r w:rsidR="00A76371">
        <w:rPr>
          <w:rFonts w:cs="Times New Roman"/>
          <w:szCs w:val="24"/>
        </w:rPr>
        <w:t>compared with</w:t>
      </w:r>
      <w:r w:rsidR="00875037">
        <w:rPr>
          <w:rFonts w:cs="Times New Roman"/>
          <w:szCs w:val="24"/>
        </w:rPr>
        <w:t xml:space="preserve"> healthy controls.</w:t>
      </w:r>
    </w:p>
    <w:p w14:paraId="79EC1C13" w14:textId="77777777" w:rsidR="006D3D48" w:rsidRDefault="006D3D48" w:rsidP="006D3D48">
      <w:pPr>
        <w:rPr>
          <w:rFonts w:cs="Times New Roman"/>
          <w:b/>
          <w:szCs w:val="24"/>
        </w:rPr>
      </w:pPr>
      <w:r>
        <w:rPr>
          <w:rFonts w:cs="Times New Roman"/>
          <w:b/>
          <w:szCs w:val="24"/>
        </w:rPr>
        <w:t>Study Design</w:t>
      </w:r>
    </w:p>
    <w:p w14:paraId="71FDF5F7" w14:textId="77777777" w:rsidR="006D3D48" w:rsidRPr="00BC1D22" w:rsidRDefault="006D3D48" w:rsidP="006D3D48">
      <w:pPr>
        <w:rPr>
          <w:rFonts w:cs="Times New Roman"/>
          <w:szCs w:val="24"/>
        </w:rPr>
      </w:pPr>
      <w:r>
        <w:rPr>
          <w:rFonts w:cs="Times New Roman"/>
          <w:szCs w:val="24"/>
        </w:rPr>
        <w:t>Controlled laboratory study.</w:t>
      </w:r>
    </w:p>
    <w:p w14:paraId="36D208AE" w14:textId="77777777" w:rsidR="006D3D48" w:rsidRPr="00BC1D22" w:rsidRDefault="006D3D48" w:rsidP="006D3D48">
      <w:pPr>
        <w:rPr>
          <w:rFonts w:cs="Times New Roman"/>
          <w:b/>
          <w:szCs w:val="24"/>
        </w:rPr>
      </w:pPr>
      <w:r w:rsidRPr="00BC1D22">
        <w:rPr>
          <w:rFonts w:cs="Times New Roman"/>
          <w:b/>
          <w:szCs w:val="24"/>
        </w:rPr>
        <w:t>Methods</w:t>
      </w:r>
    </w:p>
    <w:p w14:paraId="32A3D01B" w14:textId="346413B7" w:rsidR="006D3D48" w:rsidRPr="00DB370D" w:rsidRDefault="006D3D48" w:rsidP="006D3D48">
      <w:pPr>
        <w:rPr>
          <w:rFonts w:cs="Times New Roman"/>
          <w:szCs w:val="24"/>
          <w:shd w:val="clear" w:color="auto" w:fill="FFFFFF"/>
        </w:rPr>
      </w:pPr>
      <w:r>
        <w:rPr>
          <w:rFonts w:cs="Times New Roman"/>
          <w:szCs w:val="24"/>
          <w:shd w:val="clear" w:color="auto" w:fill="FFFFFF"/>
        </w:rPr>
        <w:t>Motion capture</w:t>
      </w:r>
      <w:r w:rsidR="00143AAD">
        <w:rPr>
          <w:rFonts w:cs="Times New Roman"/>
          <w:szCs w:val="24"/>
          <w:shd w:val="clear" w:color="auto" w:fill="FFFFFF"/>
        </w:rPr>
        <w:t>, ground reaction forces and surface electromyograms (EMG)</w:t>
      </w:r>
      <w:r w:rsidRPr="00BC1D22">
        <w:rPr>
          <w:rFonts w:cs="Times New Roman"/>
          <w:szCs w:val="24"/>
          <w:shd w:val="clear" w:color="auto" w:fill="FFFFFF"/>
        </w:rPr>
        <w:t xml:space="preserve"> were collected from 41 individuals with FAI syndrome and 24 pain-free controls walk</w:t>
      </w:r>
      <w:r>
        <w:rPr>
          <w:rFonts w:cs="Times New Roman"/>
          <w:szCs w:val="24"/>
          <w:shd w:val="clear" w:color="auto" w:fill="FFFFFF"/>
        </w:rPr>
        <w:t>ing at self-selected speed. Hip contact force</w:t>
      </w:r>
      <w:r w:rsidR="00DE6109">
        <w:rPr>
          <w:rFonts w:cs="Times New Roman"/>
          <w:szCs w:val="24"/>
          <w:shd w:val="clear" w:color="auto" w:fill="FFFFFF"/>
        </w:rPr>
        <w:t>s</w:t>
      </w:r>
      <w:r w:rsidRPr="00BC1D22">
        <w:rPr>
          <w:rFonts w:cs="Times New Roman"/>
          <w:szCs w:val="24"/>
          <w:shd w:val="clear" w:color="auto" w:fill="FFFFFF"/>
        </w:rPr>
        <w:t xml:space="preserve"> were predicted using a</w:t>
      </w:r>
      <w:r>
        <w:rPr>
          <w:rFonts w:cs="Times New Roman"/>
          <w:szCs w:val="24"/>
          <w:shd w:val="clear" w:color="auto" w:fill="FFFFFF"/>
        </w:rPr>
        <w:t>n</w:t>
      </w:r>
      <w:r w:rsidRPr="00BC1D22">
        <w:rPr>
          <w:rFonts w:cs="Times New Roman"/>
          <w:szCs w:val="24"/>
          <w:shd w:val="clear" w:color="auto" w:fill="FFFFFF"/>
        </w:rPr>
        <w:t xml:space="preserve"> </w:t>
      </w:r>
      <w:r>
        <w:rPr>
          <w:rFonts w:cs="Times New Roman"/>
          <w:szCs w:val="24"/>
          <w:shd w:val="clear" w:color="auto" w:fill="FFFFFF"/>
        </w:rPr>
        <w:t xml:space="preserve">EMG-assisted </w:t>
      </w:r>
      <w:proofErr w:type="spellStart"/>
      <w:r w:rsidRPr="00BC1D22">
        <w:rPr>
          <w:rFonts w:cs="Times New Roman"/>
          <w:szCs w:val="24"/>
          <w:shd w:val="clear" w:color="auto" w:fill="FFFFFF"/>
        </w:rPr>
        <w:t>neuromusculoskeletal</w:t>
      </w:r>
      <w:proofErr w:type="spellEnd"/>
      <w:r w:rsidRPr="00BC1D22">
        <w:rPr>
          <w:rFonts w:cs="Times New Roman"/>
          <w:szCs w:val="24"/>
          <w:shd w:val="clear" w:color="auto" w:fill="FFFFFF"/>
        </w:rPr>
        <w:t xml:space="preserve"> model</w:t>
      </w:r>
      <w:r>
        <w:rPr>
          <w:rFonts w:cs="Times New Roman"/>
          <w:szCs w:val="24"/>
          <w:shd w:val="clear" w:color="auto" w:fill="FFFFFF"/>
        </w:rPr>
        <w:t xml:space="preserve">. </w:t>
      </w:r>
      <w:r w:rsidR="006E6FBC" w:rsidRPr="00DB370D">
        <w:rPr>
          <w:rFonts w:cs="Times New Roman"/>
          <w:szCs w:val="24"/>
          <w:shd w:val="clear" w:color="auto" w:fill="FFFFFF"/>
        </w:rPr>
        <w:lastRenderedPageBreak/>
        <w:t>Avera</w:t>
      </w:r>
      <w:r w:rsidR="007C6316" w:rsidRPr="00DB370D">
        <w:rPr>
          <w:rFonts w:cs="Times New Roman"/>
          <w:szCs w:val="24"/>
          <w:shd w:val="clear" w:color="auto" w:fill="FFFFFF"/>
        </w:rPr>
        <w:t>ge</w:t>
      </w:r>
      <w:r w:rsidR="002214C7">
        <w:rPr>
          <w:rFonts w:cs="Times New Roman"/>
          <w:szCs w:val="24"/>
          <w:shd w:val="clear" w:color="auto" w:fill="FFFFFF"/>
        </w:rPr>
        <w:t xml:space="preserve"> </w:t>
      </w:r>
      <w:r w:rsidR="007C6316" w:rsidRPr="00DB370D">
        <w:rPr>
          <w:rFonts w:cs="Times New Roman"/>
          <w:szCs w:val="24"/>
          <w:shd w:val="clear" w:color="auto" w:fill="FFFFFF"/>
        </w:rPr>
        <w:t xml:space="preserve">and spread of regional </w:t>
      </w:r>
      <w:r w:rsidRPr="00DB370D">
        <w:rPr>
          <w:rFonts w:cs="Times New Roman"/>
          <w:szCs w:val="24"/>
          <w:shd w:val="clear" w:color="auto" w:fill="FFFFFF"/>
        </w:rPr>
        <w:t xml:space="preserve">loading </w:t>
      </w:r>
      <w:r w:rsidR="006E6FBC" w:rsidRPr="00DB370D">
        <w:rPr>
          <w:rFonts w:cs="Times New Roman"/>
          <w:szCs w:val="24"/>
          <w:shd w:val="clear" w:color="auto" w:fill="FFFFFF"/>
        </w:rPr>
        <w:t xml:space="preserve">were </w:t>
      </w:r>
      <w:r w:rsidRPr="00DB370D">
        <w:rPr>
          <w:rFonts w:cs="Times New Roman"/>
          <w:szCs w:val="24"/>
          <w:shd w:val="clear" w:color="auto" w:fill="FFFFFF"/>
        </w:rPr>
        <w:t xml:space="preserve">evaluated by </w:t>
      </w:r>
      <w:r w:rsidR="00DE6109" w:rsidRPr="00DB370D">
        <w:rPr>
          <w:rFonts w:cs="Times New Roman"/>
          <w:szCs w:val="24"/>
          <w:shd w:val="clear" w:color="auto" w:fill="FFFFFF"/>
        </w:rPr>
        <w:t>projecting the hip contact force onto the femoral and acetabular articular surfaces</w:t>
      </w:r>
      <w:r w:rsidR="006E6FBC" w:rsidRPr="00DB370D">
        <w:rPr>
          <w:rFonts w:cs="Times New Roman"/>
          <w:szCs w:val="24"/>
          <w:shd w:val="clear" w:color="auto" w:fill="FFFFFF"/>
        </w:rPr>
        <w:t xml:space="preserve">. </w:t>
      </w:r>
      <w:r w:rsidR="00D40BD7" w:rsidRPr="00DB370D">
        <w:rPr>
          <w:rFonts w:cs="Times New Roman"/>
          <w:szCs w:val="24"/>
        </w:rPr>
        <w:t>The hip contact forces’</w:t>
      </w:r>
      <w:r w:rsidRPr="00DB370D">
        <w:rPr>
          <w:rFonts w:cs="Times New Roman"/>
          <w:szCs w:val="24"/>
        </w:rPr>
        <w:t xml:space="preserve"> magnitude and </w:t>
      </w:r>
      <w:r w:rsidR="00D40BD7" w:rsidRPr="00DB370D">
        <w:rPr>
          <w:rFonts w:cs="Times New Roman"/>
          <w:szCs w:val="24"/>
        </w:rPr>
        <w:t xml:space="preserve">regions of </w:t>
      </w:r>
      <w:r w:rsidR="00875037" w:rsidRPr="00DB370D">
        <w:rPr>
          <w:rFonts w:cs="Times New Roman"/>
          <w:szCs w:val="24"/>
        </w:rPr>
        <w:t>loading</w:t>
      </w:r>
      <w:r w:rsidR="006E6FBC" w:rsidRPr="00DB370D">
        <w:rPr>
          <w:rFonts w:cs="Times New Roman"/>
          <w:szCs w:val="24"/>
        </w:rPr>
        <w:t xml:space="preserve"> </w:t>
      </w:r>
      <w:r w:rsidRPr="00DB370D">
        <w:rPr>
          <w:rFonts w:cs="Times New Roman"/>
          <w:szCs w:val="24"/>
        </w:rPr>
        <w:t>were compared between groups using statistical parametric mapping and</w:t>
      </w:r>
      <w:r w:rsidR="001339EB">
        <w:rPr>
          <w:rFonts w:cs="Times New Roman"/>
          <w:szCs w:val="24"/>
        </w:rPr>
        <w:t xml:space="preserve"> independent</w:t>
      </w:r>
      <w:r w:rsidRPr="00DB370D">
        <w:rPr>
          <w:rFonts w:cs="Times New Roman"/>
          <w:szCs w:val="24"/>
        </w:rPr>
        <w:t xml:space="preserve"> t-test</w:t>
      </w:r>
      <w:r w:rsidR="003E7945">
        <w:rPr>
          <w:rFonts w:cs="Times New Roman"/>
          <w:szCs w:val="24"/>
        </w:rPr>
        <w:t>s</w:t>
      </w:r>
      <w:r w:rsidRPr="00DB370D">
        <w:rPr>
          <w:rFonts w:cs="Times New Roman"/>
          <w:szCs w:val="24"/>
        </w:rPr>
        <w:t>, respectively</w:t>
      </w:r>
      <w:r w:rsidR="00143AAD" w:rsidRPr="00DB370D">
        <w:rPr>
          <w:rFonts w:cs="Times New Roman"/>
          <w:szCs w:val="24"/>
        </w:rPr>
        <w:t xml:space="preserve"> (p&lt;</w:t>
      </w:r>
      <w:r w:rsidRPr="00DB370D">
        <w:rPr>
          <w:rFonts w:cs="Times New Roman"/>
          <w:szCs w:val="24"/>
        </w:rPr>
        <w:t>.05)</w:t>
      </w:r>
      <w:r w:rsidRPr="00DB370D">
        <w:rPr>
          <w:rFonts w:cs="Times New Roman"/>
          <w:szCs w:val="24"/>
          <w:shd w:val="clear" w:color="auto" w:fill="FFFFFF"/>
        </w:rPr>
        <w:t>.</w:t>
      </w:r>
    </w:p>
    <w:p w14:paraId="51736DEE" w14:textId="77777777" w:rsidR="006D3D48" w:rsidRPr="00DB370D" w:rsidRDefault="006D3D48" w:rsidP="006D3D48">
      <w:pPr>
        <w:rPr>
          <w:rFonts w:cs="Times New Roman"/>
          <w:b/>
          <w:szCs w:val="24"/>
        </w:rPr>
      </w:pPr>
      <w:r w:rsidRPr="00DB370D">
        <w:rPr>
          <w:rFonts w:cs="Times New Roman"/>
          <w:b/>
          <w:szCs w:val="24"/>
        </w:rPr>
        <w:t>Results</w:t>
      </w:r>
    </w:p>
    <w:p w14:paraId="544D204C" w14:textId="6101014D" w:rsidR="006D3D48" w:rsidRPr="00DB370D" w:rsidRDefault="006D3D48" w:rsidP="006D3D48">
      <w:pPr>
        <w:rPr>
          <w:rFonts w:cs="Times New Roman"/>
          <w:szCs w:val="24"/>
        </w:rPr>
      </w:pPr>
      <w:r w:rsidRPr="00DB370D">
        <w:rPr>
          <w:rFonts w:cs="Times New Roman"/>
          <w:szCs w:val="24"/>
        </w:rPr>
        <w:t>Compared with controls, participants with FAI syndrome walked with lower magnitude resultant hip contact forces (mean difference -</w:t>
      </w:r>
      <w:r w:rsidR="00DF239C">
        <w:rPr>
          <w:rFonts w:cs="Times New Roman"/>
          <w:szCs w:val="24"/>
        </w:rPr>
        <w:t>0.7N</w:t>
      </w:r>
      <w:r w:rsidR="00DF239C" w:rsidRPr="00DF239C">
        <w:rPr>
          <w:rFonts w:cs="Times New Roman"/>
          <w:b/>
          <w:szCs w:val="24"/>
        </w:rPr>
        <w:t>·</w:t>
      </w:r>
      <w:r w:rsidRPr="00DB370D">
        <w:rPr>
          <w:rFonts w:cs="Times New Roman"/>
          <w:szCs w:val="24"/>
        </w:rPr>
        <w:t>BW</w:t>
      </w:r>
      <w:r w:rsidR="00DF239C" w:rsidRPr="00DF239C">
        <w:rPr>
          <w:rFonts w:cs="Times New Roman"/>
          <w:szCs w:val="24"/>
          <w:vertAlign w:val="superscript"/>
        </w:rPr>
        <w:t>-1</w:t>
      </w:r>
      <w:r w:rsidRPr="00DB370D">
        <w:rPr>
          <w:rFonts w:cs="Times New Roman"/>
          <w:szCs w:val="24"/>
        </w:rPr>
        <w:t xml:space="preserve">, p&lt;.001) during the first and second half of stance </w:t>
      </w:r>
      <w:r w:rsidR="00875037" w:rsidRPr="00DB370D">
        <w:rPr>
          <w:rFonts w:cs="Times New Roman"/>
          <w:szCs w:val="24"/>
        </w:rPr>
        <w:t xml:space="preserve">with </w:t>
      </w:r>
      <w:r w:rsidRPr="00DB370D">
        <w:rPr>
          <w:rFonts w:cs="Times New Roman"/>
          <w:szCs w:val="24"/>
        </w:rPr>
        <w:t xml:space="preserve">lower </w:t>
      </w:r>
      <w:r w:rsidR="00875037" w:rsidRPr="00DB370D">
        <w:rPr>
          <w:rFonts w:cs="Times New Roman"/>
          <w:szCs w:val="24"/>
        </w:rPr>
        <w:t>anteroposterior</w:t>
      </w:r>
      <w:r w:rsidR="00574B36" w:rsidRPr="00DB370D">
        <w:rPr>
          <w:rFonts w:cs="Times New Roman"/>
          <w:szCs w:val="24"/>
        </w:rPr>
        <w:t>, vertical</w:t>
      </w:r>
      <w:r w:rsidR="00875037" w:rsidRPr="00DB370D">
        <w:rPr>
          <w:rFonts w:cs="Times New Roman"/>
          <w:szCs w:val="24"/>
        </w:rPr>
        <w:t xml:space="preserve"> and mediolateral </w:t>
      </w:r>
      <w:r w:rsidRPr="00DB370D">
        <w:rPr>
          <w:rFonts w:cs="Times New Roman"/>
          <w:szCs w:val="24"/>
        </w:rPr>
        <w:t xml:space="preserve">force vector components. </w:t>
      </w:r>
      <w:r w:rsidR="00A76371">
        <w:rPr>
          <w:rFonts w:cs="Times New Roman"/>
          <w:szCs w:val="24"/>
        </w:rPr>
        <w:t>Compared with</w:t>
      </w:r>
      <w:r w:rsidR="00A12C02" w:rsidRPr="00DB370D">
        <w:rPr>
          <w:rFonts w:cs="Times New Roman"/>
          <w:szCs w:val="24"/>
        </w:rPr>
        <w:t xml:space="preserve"> controls, those with </w:t>
      </w:r>
      <w:r w:rsidR="0098295F" w:rsidRPr="00DB370D">
        <w:rPr>
          <w:rFonts w:cs="Times New Roman"/>
          <w:szCs w:val="24"/>
        </w:rPr>
        <w:t>FAI syndrome</w:t>
      </w:r>
      <w:r w:rsidR="00A12C02" w:rsidRPr="00DB370D">
        <w:rPr>
          <w:rFonts w:cs="Times New Roman"/>
          <w:szCs w:val="24"/>
        </w:rPr>
        <w:t xml:space="preserve"> had </w:t>
      </w:r>
      <w:r w:rsidR="00350673" w:rsidRPr="00DB370D">
        <w:rPr>
          <w:rFonts w:cs="Times New Roman"/>
          <w:szCs w:val="24"/>
        </w:rPr>
        <w:t>average regional loading</w:t>
      </w:r>
      <w:r w:rsidRPr="00DB370D">
        <w:rPr>
          <w:szCs w:val="24"/>
        </w:rPr>
        <w:t xml:space="preserve"> </w:t>
      </w:r>
      <w:r w:rsidR="00AD0119" w:rsidRPr="00DB370D">
        <w:rPr>
          <w:szCs w:val="24"/>
        </w:rPr>
        <w:t>that was more anterior (</w:t>
      </w:r>
      <w:r w:rsidR="00AD0119" w:rsidRPr="00DB370D">
        <w:t>3.8°, p&lt;.035</w:t>
      </w:r>
      <w:r w:rsidR="00AD0119" w:rsidRPr="00DB370D">
        <w:rPr>
          <w:szCs w:val="24"/>
        </w:rPr>
        <w:t xml:space="preserve">) and lateral </w:t>
      </w:r>
      <w:r w:rsidR="00AD0119" w:rsidRPr="00DB370D">
        <w:t xml:space="preserve">(2.2°, p&lt;.01) </w:t>
      </w:r>
      <w:r w:rsidR="00C81FA5" w:rsidRPr="00DB370D">
        <w:rPr>
          <w:szCs w:val="24"/>
        </w:rPr>
        <w:t xml:space="preserve">on </w:t>
      </w:r>
      <w:r w:rsidRPr="00DB370D">
        <w:rPr>
          <w:szCs w:val="24"/>
        </w:rPr>
        <w:t>the acetabul</w:t>
      </w:r>
      <w:r w:rsidR="003E7945">
        <w:rPr>
          <w:szCs w:val="24"/>
        </w:rPr>
        <w:t>u</w:t>
      </w:r>
      <w:r w:rsidR="00AD0119" w:rsidRPr="00DB370D">
        <w:rPr>
          <w:szCs w:val="24"/>
        </w:rPr>
        <w:t>m</w:t>
      </w:r>
      <w:r w:rsidRPr="00DB370D">
        <w:rPr>
          <w:szCs w:val="24"/>
        </w:rPr>
        <w:t xml:space="preserve"> and </w:t>
      </w:r>
      <w:r w:rsidR="00AD0119" w:rsidRPr="00DB370D">
        <w:t xml:space="preserve">more </w:t>
      </w:r>
      <w:r w:rsidR="00AD0119" w:rsidRPr="00DB370D">
        <w:rPr>
          <w:szCs w:val="24"/>
        </w:rPr>
        <w:t>posterior (-</w:t>
      </w:r>
      <w:r w:rsidR="00AD0119" w:rsidRPr="00DB370D">
        <w:t>4.8°, p&lt;.01</w:t>
      </w:r>
      <w:r w:rsidR="00AD0119" w:rsidRPr="00DB370D">
        <w:rPr>
          <w:szCs w:val="24"/>
        </w:rPr>
        <w:t>) on the femoral head</w:t>
      </w:r>
      <w:r w:rsidR="00143AAD" w:rsidRPr="00DB370D">
        <w:rPr>
          <w:szCs w:val="24"/>
        </w:rPr>
        <w:t>,</w:t>
      </w:r>
      <w:r w:rsidRPr="00DB370D">
        <w:rPr>
          <w:rFonts w:cs="Times New Roman"/>
          <w:sz w:val="28"/>
          <w:szCs w:val="24"/>
        </w:rPr>
        <w:t xml:space="preserve"> </w:t>
      </w:r>
      <w:r w:rsidRPr="00DB370D">
        <w:rPr>
          <w:rFonts w:cs="Times New Roman"/>
          <w:szCs w:val="24"/>
        </w:rPr>
        <w:t>with less between</w:t>
      </w:r>
      <w:r w:rsidR="008B1366">
        <w:rPr>
          <w:rFonts w:cs="Times New Roman"/>
          <w:szCs w:val="24"/>
        </w:rPr>
        <w:t>-</w:t>
      </w:r>
      <w:r w:rsidRPr="00DB370D">
        <w:rPr>
          <w:rFonts w:cs="Times New Roman"/>
          <w:szCs w:val="24"/>
        </w:rPr>
        <w:t>participant variatio</w:t>
      </w:r>
      <w:r w:rsidR="0098295F" w:rsidRPr="00DB370D">
        <w:rPr>
          <w:rFonts w:cs="Times New Roman"/>
          <w:szCs w:val="24"/>
        </w:rPr>
        <w:t>n</w:t>
      </w:r>
      <w:r w:rsidR="00120154" w:rsidRPr="00DB370D">
        <w:rPr>
          <w:rFonts w:cs="Times New Roman"/>
          <w:szCs w:val="24"/>
        </w:rPr>
        <w:t>.</w:t>
      </w:r>
      <w:r w:rsidR="00C81FA5" w:rsidRPr="00DB370D">
        <w:rPr>
          <w:rFonts w:cs="Times New Roman"/>
          <w:szCs w:val="24"/>
        </w:rPr>
        <w:t xml:space="preserve"> </w:t>
      </w:r>
      <w:r w:rsidR="00A12C02" w:rsidRPr="00DB370D">
        <w:rPr>
          <w:rFonts w:cs="Times New Roman"/>
          <w:szCs w:val="24"/>
        </w:rPr>
        <w:t>Th</w:t>
      </w:r>
      <w:r w:rsidR="00AD0119" w:rsidRPr="00DB370D">
        <w:rPr>
          <w:rFonts w:cs="Times New Roman"/>
          <w:szCs w:val="24"/>
        </w:rPr>
        <w:t xml:space="preserve">ose with </w:t>
      </w:r>
      <w:r w:rsidR="00A12C02" w:rsidRPr="00DB370D">
        <w:rPr>
          <w:rFonts w:cs="Times New Roman"/>
          <w:szCs w:val="24"/>
        </w:rPr>
        <w:t xml:space="preserve">FAI syndrome had </w:t>
      </w:r>
      <w:r w:rsidR="00A12C02" w:rsidRPr="00DB370D">
        <w:rPr>
          <w:szCs w:val="24"/>
        </w:rPr>
        <w:t xml:space="preserve">smaller </w:t>
      </w:r>
      <w:r w:rsidR="00794AC6" w:rsidRPr="00DB370D">
        <w:rPr>
          <w:szCs w:val="24"/>
        </w:rPr>
        <w:t xml:space="preserve">spread of </w:t>
      </w:r>
      <w:r w:rsidR="00794AC6" w:rsidRPr="00DB370D">
        <w:rPr>
          <w:rFonts w:cs="Times New Roman"/>
          <w:szCs w:val="24"/>
        </w:rPr>
        <w:t xml:space="preserve">regional </w:t>
      </w:r>
      <w:r w:rsidR="00C81FA5" w:rsidRPr="00DB370D">
        <w:rPr>
          <w:szCs w:val="24"/>
        </w:rPr>
        <w:t xml:space="preserve">loading </w:t>
      </w:r>
      <w:r w:rsidRPr="00DB370D">
        <w:rPr>
          <w:szCs w:val="24"/>
        </w:rPr>
        <w:t>for both the acetabulum (</w:t>
      </w:r>
      <w:r w:rsidRPr="00DB370D">
        <w:rPr>
          <w:rFonts w:cs="Times New Roman"/>
          <w:szCs w:val="24"/>
        </w:rPr>
        <w:t>-1.9 mm, p=0.049) and femur (1 mm, p&lt;0.001)</w:t>
      </w:r>
      <w:r w:rsidRPr="00DB370D">
        <w:rPr>
          <w:szCs w:val="24"/>
        </w:rPr>
        <w:t xml:space="preserve"> during stance</w:t>
      </w:r>
      <w:r w:rsidR="00E93FE8" w:rsidRPr="00DB370D">
        <w:rPr>
          <w:szCs w:val="24"/>
        </w:rPr>
        <w:t>,</w:t>
      </w:r>
      <w:r w:rsidR="00AD0119" w:rsidRPr="00DB370D">
        <w:rPr>
          <w:szCs w:val="24"/>
        </w:rPr>
        <w:t xml:space="preserve"> </w:t>
      </w:r>
      <w:r w:rsidR="00A76371">
        <w:rPr>
          <w:szCs w:val="24"/>
        </w:rPr>
        <w:t>compared with</w:t>
      </w:r>
      <w:r w:rsidR="00AD0119" w:rsidRPr="00DB370D">
        <w:rPr>
          <w:szCs w:val="24"/>
        </w:rPr>
        <w:t xml:space="preserve"> controls</w:t>
      </w:r>
      <w:r w:rsidRPr="00DB370D">
        <w:rPr>
          <w:szCs w:val="24"/>
        </w:rPr>
        <w:t>.</w:t>
      </w:r>
    </w:p>
    <w:p w14:paraId="2DDCDF79" w14:textId="77777777" w:rsidR="006D3D48" w:rsidRPr="00DB370D" w:rsidRDefault="006D3D48" w:rsidP="006D3D48">
      <w:pPr>
        <w:rPr>
          <w:rFonts w:cs="Times New Roman"/>
          <w:b/>
          <w:szCs w:val="24"/>
        </w:rPr>
      </w:pPr>
      <w:r w:rsidRPr="00DB370D">
        <w:rPr>
          <w:rFonts w:cs="Times New Roman"/>
          <w:b/>
          <w:szCs w:val="24"/>
        </w:rPr>
        <w:t>Conclusion</w:t>
      </w:r>
    </w:p>
    <w:p w14:paraId="0D75F2F6" w14:textId="4C3AB630" w:rsidR="006D3D48" w:rsidRDefault="006D3D48" w:rsidP="006D3D48">
      <w:pPr>
        <w:rPr>
          <w:rFonts w:cs="Times New Roman"/>
          <w:szCs w:val="24"/>
        </w:rPr>
      </w:pPr>
      <w:r w:rsidRPr="00DB370D">
        <w:rPr>
          <w:rFonts w:cs="Times New Roman"/>
          <w:szCs w:val="24"/>
        </w:rPr>
        <w:t xml:space="preserve">In those with FAI syndrome, walking resulted in </w:t>
      </w:r>
      <w:r w:rsidR="003E7945" w:rsidRPr="003E7945">
        <w:rPr>
          <w:rFonts w:cs="Times New Roman"/>
          <w:szCs w:val="24"/>
        </w:rPr>
        <w:t xml:space="preserve">lower magnitude </w:t>
      </w:r>
      <w:r w:rsidRPr="00DB370D">
        <w:rPr>
          <w:rFonts w:cs="Times New Roman"/>
          <w:szCs w:val="24"/>
        </w:rPr>
        <w:t xml:space="preserve">hip contact forces </w:t>
      </w:r>
      <w:r w:rsidR="007C6316" w:rsidRPr="00DB370D">
        <w:rPr>
          <w:rFonts w:cs="Times New Roman"/>
          <w:szCs w:val="24"/>
        </w:rPr>
        <w:t xml:space="preserve">that </w:t>
      </w:r>
      <w:r w:rsidR="00120154" w:rsidRPr="00DB370D">
        <w:rPr>
          <w:rFonts w:cs="Times New Roman"/>
          <w:szCs w:val="24"/>
        </w:rPr>
        <w:t xml:space="preserve">were </w:t>
      </w:r>
      <w:r w:rsidRPr="00DB370D">
        <w:rPr>
          <w:rFonts w:cs="Times New Roman"/>
          <w:szCs w:val="24"/>
        </w:rPr>
        <w:t xml:space="preserve">constrained to smaller regions, located </w:t>
      </w:r>
      <w:r w:rsidR="003F029D" w:rsidRPr="00DB370D">
        <w:rPr>
          <w:rFonts w:cs="Times New Roman"/>
          <w:szCs w:val="24"/>
        </w:rPr>
        <w:t xml:space="preserve">more </w:t>
      </w:r>
      <w:r w:rsidRPr="00DB370D">
        <w:rPr>
          <w:rFonts w:cs="Times New Roman"/>
          <w:szCs w:val="24"/>
        </w:rPr>
        <w:t xml:space="preserve">posteriorly on the femur and </w:t>
      </w:r>
      <w:proofErr w:type="spellStart"/>
      <w:r w:rsidRPr="00DB370D">
        <w:rPr>
          <w:rFonts w:cs="Times New Roman"/>
          <w:szCs w:val="24"/>
        </w:rPr>
        <w:t>anterolateral</w:t>
      </w:r>
      <w:r w:rsidR="003F029D" w:rsidRPr="00DB370D">
        <w:rPr>
          <w:rFonts w:cs="Times New Roman"/>
          <w:szCs w:val="24"/>
        </w:rPr>
        <w:t>ly</w:t>
      </w:r>
      <w:proofErr w:type="spellEnd"/>
      <w:r w:rsidRPr="00DB370D">
        <w:rPr>
          <w:rFonts w:cs="Times New Roman"/>
          <w:szCs w:val="24"/>
        </w:rPr>
        <w:t xml:space="preserve"> on the acetabulum, </w:t>
      </w:r>
      <w:r w:rsidR="00A76371">
        <w:rPr>
          <w:rFonts w:cs="Times New Roman"/>
          <w:szCs w:val="24"/>
        </w:rPr>
        <w:t>compared with</w:t>
      </w:r>
      <w:r w:rsidRPr="00DB370D">
        <w:rPr>
          <w:rFonts w:cs="Times New Roman"/>
          <w:szCs w:val="24"/>
        </w:rPr>
        <w:t xml:space="preserve"> controls.</w:t>
      </w:r>
    </w:p>
    <w:p w14:paraId="00F67E38" w14:textId="77777777" w:rsidR="006D3D48" w:rsidRDefault="006D3D48" w:rsidP="006D3D48">
      <w:pPr>
        <w:rPr>
          <w:rFonts w:cs="Times New Roman"/>
          <w:b/>
          <w:szCs w:val="24"/>
        </w:rPr>
      </w:pPr>
      <w:r w:rsidRPr="00F7288B">
        <w:rPr>
          <w:rFonts w:cs="Times New Roman"/>
          <w:b/>
          <w:szCs w:val="24"/>
        </w:rPr>
        <w:t>Clin</w:t>
      </w:r>
      <w:r>
        <w:rPr>
          <w:rFonts w:cs="Times New Roman"/>
          <w:b/>
          <w:szCs w:val="24"/>
        </w:rPr>
        <w:t>i</w:t>
      </w:r>
      <w:r w:rsidRPr="00F7288B">
        <w:rPr>
          <w:rFonts w:cs="Times New Roman"/>
          <w:b/>
          <w:szCs w:val="24"/>
        </w:rPr>
        <w:t>cal Relevance</w:t>
      </w:r>
    </w:p>
    <w:p w14:paraId="581CB79A" w14:textId="7E9BC621" w:rsidR="006D3D48" w:rsidRDefault="00871D5B" w:rsidP="00E63D3E">
      <w:pPr>
        <w:rPr>
          <w:rFonts w:cs="Times New Roman"/>
          <w:szCs w:val="24"/>
        </w:rPr>
      </w:pPr>
      <w:r w:rsidRPr="00DF239C">
        <w:rPr>
          <w:rFonts w:cs="Times New Roman"/>
          <w:szCs w:val="24"/>
        </w:rPr>
        <w:t xml:space="preserve">Changes in </w:t>
      </w:r>
      <w:r w:rsidR="003F029D" w:rsidRPr="00DF239C">
        <w:rPr>
          <w:rFonts w:cs="Times New Roman"/>
          <w:szCs w:val="24"/>
        </w:rPr>
        <w:t>hip</w:t>
      </w:r>
      <w:r w:rsidRPr="00DF239C">
        <w:rPr>
          <w:rFonts w:cs="Times New Roman"/>
          <w:szCs w:val="24"/>
        </w:rPr>
        <w:t xml:space="preserve"> contact forces may alter </w:t>
      </w:r>
      <w:r w:rsidR="003F029D" w:rsidRPr="00DF239C">
        <w:rPr>
          <w:rFonts w:cs="Times New Roman"/>
          <w:szCs w:val="24"/>
        </w:rPr>
        <w:t xml:space="preserve">the </w:t>
      </w:r>
      <w:r w:rsidR="001C3A47" w:rsidRPr="00DF239C">
        <w:rPr>
          <w:rFonts w:cs="Times New Roman"/>
          <w:szCs w:val="24"/>
        </w:rPr>
        <w:t xml:space="preserve">mechanical </w:t>
      </w:r>
      <w:r w:rsidRPr="00DF239C">
        <w:rPr>
          <w:rFonts w:cs="Times New Roman"/>
          <w:szCs w:val="24"/>
        </w:rPr>
        <w:t xml:space="preserve">loading </w:t>
      </w:r>
      <w:r w:rsidR="001C3A47" w:rsidRPr="00DF239C">
        <w:rPr>
          <w:rFonts w:cs="Times New Roman"/>
          <w:szCs w:val="24"/>
        </w:rPr>
        <w:t xml:space="preserve">environment </w:t>
      </w:r>
      <w:r w:rsidRPr="00DF239C">
        <w:rPr>
          <w:rFonts w:cs="Times New Roman"/>
          <w:szCs w:val="24"/>
        </w:rPr>
        <w:t xml:space="preserve">of the </w:t>
      </w:r>
      <w:r w:rsidR="003F029D" w:rsidRPr="00DF239C">
        <w:rPr>
          <w:rFonts w:cs="Times New Roman"/>
          <w:szCs w:val="24"/>
        </w:rPr>
        <w:t xml:space="preserve">hip </w:t>
      </w:r>
      <w:r w:rsidRPr="00DF239C">
        <w:rPr>
          <w:rFonts w:cs="Times New Roman"/>
          <w:szCs w:val="24"/>
        </w:rPr>
        <w:t xml:space="preserve">and initiate changes in </w:t>
      </w:r>
      <w:r w:rsidR="003F029D" w:rsidRPr="00DF239C">
        <w:rPr>
          <w:rFonts w:cs="Times New Roman"/>
          <w:szCs w:val="24"/>
        </w:rPr>
        <w:t xml:space="preserve">its </w:t>
      </w:r>
      <w:r w:rsidRPr="00DF239C">
        <w:rPr>
          <w:rFonts w:cs="Times New Roman"/>
          <w:szCs w:val="24"/>
        </w:rPr>
        <w:t>tissue properties</w:t>
      </w:r>
      <w:r w:rsidR="00DF239C" w:rsidRPr="00DF239C">
        <w:rPr>
          <w:rFonts w:cs="Times New Roman"/>
          <w:szCs w:val="24"/>
        </w:rPr>
        <w:t xml:space="preserve"> and structure</w:t>
      </w:r>
      <w:r w:rsidR="003F029D" w:rsidRPr="00DF239C">
        <w:rPr>
          <w:rFonts w:cs="Times New Roman"/>
          <w:szCs w:val="24"/>
        </w:rPr>
        <w:t>.</w:t>
      </w:r>
    </w:p>
    <w:p w14:paraId="5E1A97A1" w14:textId="65963511" w:rsidR="00C21500" w:rsidRPr="00C21500" w:rsidRDefault="00C21500" w:rsidP="00C21500">
      <w:pPr>
        <w:pStyle w:val="NormalWeb"/>
        <w:spacing w:line="480" w:lineRule="auto"/>
        <w:jc w:val="both"/>
      </w:pPr>
      <w:r w:rsidRPr="00C21500">
        <w:rPr>
          <w:rStyle w:val="Strong"/>
        </w:rPr>
        <w:t>What is known about the subject:</w:t>
      </w:r>
      <w:r w:rsidRPr="00C21500">
        <w:t xml:space="preserve"> Those with </w:t>
      </w:r>
      <w:proofErr w:type="spellStart"/>
      <w:r w:rsidRPr="00C21500">
        <w:t>femoroacetabular</w:t>
      </w:r>
      <w:proofErr w:type="spellEnd"/>
      <w:r w:rsidRPr="00C21500">
        <w:t xml:space="preserve"> impingement syndrome walk with altered biomechanics, which may alter hip regional loading</w:t>
      </w:r>
      <w:r>
        <w:t xml:space="preserve">, and </w:t>
      </w:r>
      <w:r w:rsidRPr="00C21500">
        <w:t>often suffe</w:t>
      </w:r>
      <w:r>
        <w:t>r articular cartilage damage</w:t>
      </w:r>
      <w:r w:rsidRPr="00C21500">
        <w:t>.</w:t>
      </w:r>
    </w:p>
    <w:p w14:paraId="3D37E0F1" w14:textId="77777777" w:rsidR="00C21500" w:rsidRDefault="00C21500" w:rsidP="00C21500">
      <w:pPr>
        <w:pStyle w:val="NormalWeb"/>
        <w:spacing w:line="480" w:lineRule="auto"/>
        <w:jc w:val="both"/>
      </w:pPr>
      <w:r w:rsidRPr="00C21500">
        <w:rPr>
          <w:rStyle w:val="Strong"/>
        </w:rPr>
        <w:lastRenderedPageBreak/>
        <w:t>What this study adds to existing knowledge:</w:t>
      </w:r>
      <w:r w:rsidRPr="00C21500">
        <w:t xml:space="preserve"> Compared with controls, those with </w:t>
      </w:r>
      <w:proofErr w:type="spellStart"/>
      <w:r w:rsidRPr="00C21500">
        <w:t>femoroacetabular</w:t>
      </w:r>
      <w:proofErr w:type="spellEnd"/>
      <w:r w:rsidRPr="00C21500">
        <w:t xml:space="preserve"> impingement syndrome generate contact forces that are lower in magnitude, but with a smaller region of loading that is located more posteriorly on the femur and </w:t>
      </w:r>
      <w:proofErr w:type="spellStart"/>
      <w:r w:rsidRPr="00C21500">
        <w:t>anteriolaterally</w:t>
      </w:r>
      <w:proofErr w:type="spellEnd"/>
      <w:r w:rsidRPr="00C21500">
        <w:t xml:space="preserve"> on the acetabulum, which are closer to areas of reported damage.</w:t>
      </w:r>
    </w:p>
    <w:p w14:paraId="64ABF153" w14:textId="77777777" w:rsidR="000266BF" w:rsidRPr="00F7288B" w:rsidRDefault="000266BF" w:rsidP="000266BF">
      <w:pPr>
        <w:rPr>
          <w:rFonts w:cs="Times New Roman"/>
          <w:b/>
          <w:szCs w:val="24"/>
        </w:rPr>
      </w:pPr>
      <w:r w:rsidRPr="00F7288B">
        <w:rPr>
          <w:rFonts w:cs="Times New Roman"/>
          <w:b/>
          <w:szCs w:val="24"/>
        </w:rPr>
        <w:t>Keywords</w:t>
      </w:r>
    </w:p>
    <w:p w14:paraId="3355E9E0" w14:textId="77777777" w:rsidR="000266BF" w:rsidRDefault="000266BF" w:rsidP="000266BF">
      <w:pPr>
        <w:rPr>
          <w:rFonts w:cs="Times New Roman"/>
          <w:szCs w:val="18"/>
        </w:rPr>
      </w:pPr>
      <w:r>
        <w:rPr>
          <w:rFonts w:cs="Times New Roman"/>
          <w:szCs w:val="18"/>
        </w:rPr>
        <w:t>Femoroacetabular impingement syndrome</w:t>
      </w:r>
    </w:p>
    <w:p w14:paraId="01F9FF5C" w14:textId="77777777" w:rsidR="000266BF" w:rsidRDefault="000266BF" w:rsidP="000266BF">
      <w:pPr>
        <w:rPr>
          <w:rFonts w:cs="Times New Roman"/>
          <w:szCs w:val="18"/>
        </w:rPr>
      </w:pPr>
      <w:r>
        <w:rPr>
          <w:rFonts w:cs="Times New Roman"/>
          <w:szCs w:val="18"/>
        </w:rPr>
        <w:t>H</w:t>
      </w:r>
      <w:r w:rsidRPr="0006537B">
        <w:rPr>
          <w:rFonts w:cs="Times New Roman"/>
          <w:szCs w:val="18"/>
        </w:rPr>
        <w:t>ip contact forces</w:t>
      </w:r>
    </w:p>
    <w:p w14:paraId="6EC61CC0" w14:textId="77777777" w:rsidR="000266BF" w:rsidRDefault="000266BF" w:rsidP="000266BF">
      <w:pPr>
        <w:rPr>
          <w:rFonts w:cs="Times New Roman"/>
          <w:szCs w:val="18"/>
        </w:rPr>
      </w:pPr>
      <w:r>
        <w:rPr>
          <w:rFonts w:cs="Times New Roman"/>
          <w:szCs w:val="18"/>
        </w:rPr>
        <w:t>Regional loading</w:t>
      </w:r>
    </w:p>
    <w:p w14:paraId="4149D1A9" w14:textId="77777777" w:rsidR="000266BF" w:rsidRDefault="000266BF" w:rsidP="000266BF">
      <w:pPr>
        <w:rPr>
          <w:rFonts w:cs="Times New Roman"/>
          <w:szCs w:val="18"/>
        </w:rPr>
      </w:pPr>
      <w:proofErr w:type="spellStart"/>
      <w:r>
        <w:rPr>
          <w:rFonts w:cs="Times New Roman"/>
          <w:szCs w:val="18"/>
        </w:rPr>
        <w:t>Neuromusculoskeletal</w:t>
      </w:r>
      <w:proofErr w:type="spellEnd"/>
      <w:r>
        <w:rPr>
          <w:rFonts w:cs="Times New Roman"/>
          <w:szCs w:val="18"/>
        </w:rPr>
        <w:t xml:space="preserve"> modelling</w:t>
      </w:r>
    </w:p>
    <w:p w14:paraId="01A6F2CC" w14:textId="1F7F6752" w:rsidR="000266BF" w:rsidRDefault="000266BF" w:rsidP="000266BF">
      <w:pPr>
        <w:rPr>
          <w:rFonts w:cs="Times New Roman"/>
          <w:szCs w:val="18"/>
        </w:rPr>
      </w:pPr>
      <w:r>
        <w:rPr>
          <w:rFonts w:cs="Times New Roman"/>
          <w:szCs w:val="18"/>
        </w:rPr>
        <w:t>Electromyography</w:t>
      </w:r>
      <w:r>
        <w:rPr>
          <w:rFonts w:cs="Times New Roman"/>
          <w:szCs w:val="18"/>
        </w:rPr>
        <w:br w:type="page"/>
      </w:r>
    </w:p>
    <w:p w14:paraId="36C9A6B1" w14:textId="77777777" w:rsidR="003401F4" w:rsidRPr="000143B5" w:rsidRDefault="003401F4" w:rsidP="00DB561B">
      <w:pPr>
        <w:pStyle w:val="Heading1"/>
      </w:pPr>
      <w:r w:rsidRPr="000143B5">
        <w:lastRenderedPageBreak/>
        <w:t>Introduction</w:t>
      </w:r>
    </w:p>
    <w:p w14:paraId="4029B119" w14:textId="448DD5D6" w:rsidR="00F3312B" w:rsidRDefault="00877F82" w:rsidP="00877F82">
      <w:r w:rsidRPr="00D546D1">
        <w:t>Femoroacetabular impingement (FAI) syndrome</w:t>
      </w:r>
      <w:r>
        <w:t xml:space="preserve"> is a movement-related hip condition </w:t>
      </w:r>
      <w:r w:rsidR="00A318A4">
        <w:t>that</w:t>
      </w:r>
      <w:r>
        <w:t xml:space="preserve"> causes pain in healthy young adults</w:t>
      </w:r>
      <w:r w:rsidR="007C6316">
        <w:t xml:space="preserve"> and</w:t>
      </w:r>
      <w:r w:rsidR="00A318A4">
        <w:t xml:space="preserve"> </w:t>
      </w:r>
      <w:r w:rsidR="00615F98">
        <w:t>may</w:t>
      </w:r>
      <w:r>
        <w:t xml:space="preserve"> </w:t>
      </w:r>
      <w:proofErr w:type="spellStart"/>
      <w:r>
        <w:t>antecede</w:t>
      </w:r>
      <w:proofErr w:type="spellEnd"/>
      <w:r>
        <w:t xml:space="preserve"> hip osteoarthritis</w:t>
      </w:r>
      <w:r w:rsidR="004F7472">
        <w:t xml:space="preserve"> (OA)</w:t>
      </w:r>
      <w:r w:rsidR="00E424DE">
        <w:t>.</w:t>
      </w:r>
      <w:r>
        <w:fldChar w:fldCharType="begin">
          <w:fldData xml:space="preserve">PEVuZE5vdGU+PENpdGU+PEF1dGhvcj5HYW56PC9BdXRob3I+PFllYXI+MjAwODwvWWVhcj48UmVj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</w:fldData>
        </w:fldChar>
      </w:r>
      <w:r w:rsidR="004C3294">
        <w:instrText xml:space="preserve"> ADDIN EN.CITE </w:instrText>
      </w:r>
      <w:r w:rsidR="004C3294">
        <w:fldChar w:fldCharType="begin">
          <w:fldData xml:space="preserve">PEVuZE5vdGU+PENpdGU+PEF1dGhvcj5HYW56PC9BdXRob3I+PFllYXI+MjAwODwvWWVhcj48UmVj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</w:fldData>
        </w:fldChar>
      </w:r>
      <w:r w:rsidR="004C3294">
        <w:instrText xml:space="preserve"> ADDIN EN.CITE.DATA </w:instrText>
      </w:r>
      <w:r w:rsidR="004C3294">
        <w:fldChar w:fldCharType="end"/>
      </w:r>
      <w:r>
        <w:fldChar w:fldCharType="separate"/>
      </w:r>
      <w:r w:rsidR="004C3294" w:rsidRPr="004C3294">
        <w:rPr>
          <w:noProof/>
          <w:vertAlign w:val="superscript"/>
        </w:rPr>
        <w:t>22,24</w:t>
      </w:r>
      <w:r>
        <w:fldChar w:fldCharType="end"/>
      </w:r>
      <w:r w:rsidRPr="00B8579E">
        <w:t xml:space="preserve"> </w:t>
      </w:r>
      <w:r>
        <w:t>Many individuals with FAI syndrome present with cam morphology</w:t>
      </w:r>
      <w:r w:rsidR="00666819">
        <w:t>;</w:t>
      </w:r>
      <w:r>
        <w:t xml:space="preserve"> a thickening of the </w:t>
      </w:r>
      <w:r w:rsidRPr="00B64439">
        <w:t>femoral head/neck junction</w:t>
      </w:r>
      <w:r w:rsidRPr="003C3C14">
        <w:t xml:space="preserve"> </w:t>
      </w:r>
      <w:r>
        <w:t xml:space="preserve">adjacent to the </w:t>
      </w:r>
      <w:r w:rsidR="003D3FFE">
        <w:t xml:space="preserve">femoral </w:t>
      </w:r>
      <w:r>
        <w:t>articulating surfaces</w:t>
      </w:r>
      <w:r w:rsidR="005425A6">
        <w:t>.</w:t>
      </w:r>
      <w:r w:rsidR="005425A6">
        <w:fldChar w:fldCharType="begin"/>
      </w:r>
      <w:r w:rsidR="004C3294">
        <w:instrText xml:space="preserve"> ADDIN EN.CITE &lt;EndNote&gt;&lt;Cite&gt;&lt;Author&gt;Ganz&lt;/Author&gt;&lt;Year&gt;2008&lt;/Year&gt;&lt;RecNum&gt;370&lt;/RecNum&gt;&lt;DisplayText&gt;&lt;style face="superscript"&gt;22&lt;/style&gt;&lt;/DisplayText&gt;&lt;record&gt;&lt;rec-number&gt;370&lt;/rec-number&gt;&lt;foreign-keys&gt;&lt;key app="EN" db-id="atse9at9r0s9rqeserrv5v232xzd5vpsafrv" timestamp="1454385796"&gt;370&lt;/key&gt;&lt;/foreign-keys&gt;&lt;ref-type name="Journal Article"&gt;17&lt;/ref-type&gt;&lt;contributors&gt;&lt;authors&gt;&lt;author&gt;Ganz, Reinhold&lt;/author&gt;&lt;author&gt;Leunig, M.&lt;/author&gt;&lt;author&gt;Leunig-Ganz, Katharina&lt;/author&gt;&lt;author&gt;Harris, W. H.&lt;/author&gt;&lt;/authors&gt;&lt;/contributors&gt;&lt;auth-address&gt;University of Berne, Berne, Switzerland.&lt;/auth-address&gt;&lt;titles&gt;&lt;title&gt;The etiology of osteoarthritis of the hip&lt;/title&gt;&lt;secondary-title&gt;Clinical Orthopaedics and Related Research&lt;/secondary-title&gt;&lt;alt-title&gt;Clin Orthop Relat Res&lt;/alt-title&gt;&lt;/titles&gt;&lt;periodical&gt;&lt;full-title&gt;Clinical orthopaedics and related research&lt;/full-title&gt;&lt;/periodical&gt;&lt;alt-periodical&gt;&lt;full-title&gt;Clin Orthop Relat Res&lt;/full-title&gt;&lt;/alt-periodical&gt;&lt;pages&gt;264-272&lt;/pages&gt;&lt;volume&gt;466&lt;/volume&gt;&lt;number&gt;2&lt;/number&gt;&lt;keywords&gt;&lt;keyword&gt;Biomechanical Phenomena&lt;/keyword&gt;&lt;keyword&gt;Hip Joint/*physiology&lt;/keyword&gt;&lt;keyword&gt;Humans&lt;/keyword&gt;&lt;keyword&gt;Osteoarthritis, Hip/*etiology/*physiopathology&lt;/keyword&gt;&lt;/keywords&gt;&lt;dates&gt;&lt;year&gt;2008&lt;/year&gt;&lt;pub-dates&gt;&lt;date&gt;Feb&lt;/date&gt;&lt;/pub-dates&gt;&lt;/dates&gt;&lt;isbn&gt;0009-921X (Print)&amp;#xD;0009-921X (Linking)&lt;/isbn&gt;&lt;accession-num&gt;18196405&lt;/accession-num&gt;&lt;urls&gt;&lt;related-urls&gt;&lt;url&gt;https://doi.org/10.1007/s11999-007-0060-z&lt;/url&gt;&lt;/related-urls&gt;&lt;/urls&gt;&lt;custom2&gt;PMC2505145&lt;/custom2&gt;&lt;electronic-resource-num&gt;10.1007/s11999-007-0060-z&lt;/electronic-resource-num&gt;&lt;/record&gt;&lt;/Cite&gt;&lt;/EndNote&gt;</w:instrText>
      </w:r>
      <w:r w:rsidR="005425A6">
        <w:fldChar w:fldCharType="separate"/>
      </w:r>
      <w:r w:rsidR="004C3294" w:rsidRPr="004C3294">
        <w:rPr>
          <w:noProof/>
          <w:vertAlign w:val="superscript"/>
        </w:rPr>
        <w:t>22</w:t>
      </w:r>
      <w:r w:rsidR="005425A6">
        <w:fldChar w:fldCharType="end"/>
      </w:r>
      <w:r w:rsidR="005425A6">
        <w:t xml:space="preserve"> </w:t>
      </w:r>
      <w:r w:rsidR="004A5931">
        <w:t xml:space="preserve">The cam morphology is surmised to </w:t>
      </w:r>
      <w:r w:rsidR="00273A3A">
        <w:t>strike</w:t>
      </w:r>
      <w:r w:rsidR="004A5931">
        <w:t xml:space="preserve"> the acetabulum a</w:t>
      </w:r>
      <w:r w:rsidR="00703D19">
        <w:t xml:space="preserve">t terminal </w:t>
      </w:r>
      <w:r w:rsidR="00EF7661">
        <w:t xml:space="preserve">hip </w:t>
      </w:r>
      <w:r w:rsidR="00703D19">
        <w:t>range-of-motion</w:t>
      </w:r>
      <w:r w:rsidR="004A5931">
        <w:t xml:space="preserve">, </w:t>
      </w:r>
      <w:r w:rsidR="00DA62E5">
        <w:t xml:space="preserve">possibly </w:t>
      </w:r>
      <w:r w:rsidR="004A5931">
        <w:t xml:space="preserve">impinging articular soft tissues and damaging the </w:t>
      </w:r>
      <w:proofErr w:type="spellStart"/>
      <w:r w:rsidR="004A5931">
        <w:t>labrum</w:t>
      </w:r>
      <w:proofErr w:type="spellEnd"/>
      <w:r w:rsidR="004A5931">
        <w:t xml:space="preserve"> and articular cartila</w:t>
      </w:r>
      <w:r w:rsidR="004A5931" w:rsidRPr="009607D9">
        <w:t>ge</w:t>
      </w:r>
      <w:r w:rsidR="009607D9">
        <w:t>.</w:t>
      </w:r>
      <w:r w:rsidR="009607D9">
        <w:fldChar w:fldCharType="begin"/>
      </w:r>
      <w:r w:rsidR="004C3294">
        <w:instrText xml:space="preserve"> ADDIN EN.CITE &lt;EndNote&gt;&lt;Cite&gt;&lt;Author&gt;Ganz&lt;/Author&gt;&lt;Year&gt;2008&lt;/Year&gt;&lt;RecNum&gt;370&lt;/RecNum&gt;&lt;DisplayText&gt;&lt;style face="superscript"&gt;22&lt;/style&gt;&lt;/DisplayText&gt;&lt;record&gt;&lt;rec-number&gt;370&lt;/rec-number&gt;&lt;foreign-keys&gt;&lt;key app="EN" db-id="atse9at9r0s9rqeserrv5v232xzd5vpsafrv" timestamp="1454385796"&gt;370&lt;/key&gt;&lt;/foreign-keys&gt;&lt;ref-type name="Journal Article"&gt;17&lt;/ref-type&gt;&lt;contributors&gt;&lt;authors&gt;&lt;author&gt;Ganz, Reinhold&lt;/author&gt;&lt;author&gt;Leunig, M.&lt;/author&gt;&lt;author&gt;Leunig-Ganz, Katharina&lt;/author&gt;&lt;author&gt;Harris, W. H.&lt;/author&gt;&lt;/authors&gt;&lt;/contributors&gt;&lt;auth-address&gt;University of Berne, Berne, Switzerland.&lt;/auth-address&gt;&lt;titles&gt;&lt;title&gt;The etiology of osteoarthritis of the hip&lt;/title&gt;&lt;secondary-title&gt;Clinical Orthopaedics and Related Research&lt;/secondary-title&gt;&lt;alt-title&gt;Clin Orthop Relat Res&lt;/alt-title&gt;&lt;/titles&gt;&lt;periodical&gt;&lt;full-title&gt;Clinical orthopaedics and related research&lt;/full-title&gt;&lt;/periodical&gt;&lt;alt-periodical&gt;&lt;full-title&gt;Clin Orthop Relat Res&lt;/full-title&gt;&lt;/alt-periodical&gt;&lt;pages&gt;264-272&lt;/pages&gt;&lt;volume&gt;466&lt;/volume&gt;&lt;number&gt;2&lt;/number&gt;&lt;keywords&gt;&lt;keyword&gt;Biomechanical Phenomena&lt;/keyword&gt;&lt;keyword&gt;Hip Joint/*physiology&lt;/keyword&gt;&lt;keyword&gt;Humans&lt;/keyword&gt;&lt;keyword&gt;Osteoarthritis, Hip/*etiology/*physiopathology&lt;/keyword&gt;&lt;/keywords&gt;&lt;dates&gt;&lt;year&gt;2008&lt;/year&gt;&lt;pub-dates&gt;&lt;date&gt;Feb&lt;/date&gt;&lt;/pub-dates&gt;&lt;/dates&gt;&lt;isbn&gt;0009-921X (Print)&amp;#xD;0009-921X (Linking)&lt;/isbn&gt;&lt;accession-num&gt;18196405&lt;/accession-num&gt;&lt;urls&gt;&lt;related-urls&gt;&lt;url&gt;https://doi.org/10.1007/s11999-007-0060-z&lt;/url&gt;&lt;/related-urls&gt;&lt;/urls&gt;&lt;custom2&gt;PMC2505145&lt;/custom2&gt;&lt;electronic-resource-num&gt;10.1007/s11999-007-0060-z&lt;/electronic-resource-num&gt;&lt;/record&gt;&lt;/Cite&gt;&lt;/EndNote&gt;</w:instrText>
      </w:r>
      <w:r w:rsidR="009607D9">
        <w:fldChar w:fldCharType="separate"/>
      </w:r>
      <w:r w:rsidR="004C3294" w:rsidRPr="004C3294">
        <w:rPr>
          <w:noProof/>
          <w:vertAlign w:val="superscript"/>
        </w:rPr>
        <w:t>22</w:t>
      </w:r>
      <w:r w:rsidR="009607D9">
        <w:fldChar w:fldCharType="end"/>
      </w:r>
      <w:r w:rsidR="009607D9">
        <w:t xml:space="preserve"> </w:t>
      </w:r>
      <w:r w:rsidR="003D3FFE" w:rsidRPr="00121DA6">
        <w:t>Alternatively</w:t>
      </w:r>
      <w:r w:rsidR="0001472E" w:rsidRPr="00121DA6">
        <w:t xml:space="preserve">, </w:t>
      </w:r>
      <w:r w:rsidR="00D8272D" w:rsidRPr="00121DA6">
        <w:t>altered biomechanics in individuals with FAI syndrome during daily activities</w:t>
      </w:r>
      <w:r w:rsidR="004562A2" w:rsidRPr="00121DA6">
        <w:fldChar w:fldCharType="begin">
          <w:fldData xml:space="preserve">PEVuZE5vdGU+PENpdGU+PEF1dGhvcj5TYXZhZ2U8L0F1dGhvcj48WWVhcj4yMDIxPC9ZZWFyPjxS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</w:fldData>
        </w:fldChar>
      </w:r>
      <w:r w:rsidR="004C3294">
        <w:instrText xml:space="preserve"> ADDIN EN.CITE </w:instrText>
      </w:r>
      <w:r w:rsidR="004C3294">
        <w:fldChar w:fldCharType="begin">
          <w:fldData xml:space="preserve">PEVuZE5vdGU+PENpdGU+PEF1dGhvcj5TYXZhZ2U8L0F1dGhvcj48WWVhcj4yMDIxPC9ZZWFyPjxS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</w:fldData>
        </w:fldChar>
      </w:r>
      <w:r w:rsidR="004C3294">
        <w:instrText xml:space="preserve"> ADDIN EN.CITE.DATA </w:instrText>
      </w:r>
      <w:r w:rsidR="004C3294">
        <w:fldChar w:fldCharType="end"/>
      </w:r>
      <w:r w:rsidR="004562A2" w:rsidRPr="00121DA6">
        <w:fldChar w:fldCharType="separate"/>
      </w:r>
      <w:r w:rsidR="004C3294" w:rsidRPr="004C3294">
        <w:rPr>
          <w:noProof/>
          <w:vertAlign w:val="superscript"/>
        </w:rPr>
        <w:t>1,10,18,25,33,37,46,55</w:t>
      </w:r>
      <w:r w:rsidR="004562A2" w:rsidRPr="00121DA6">
        <w:fldChar w:fldCharType="end"/>
      </w:r>
      <w:r w:rsidR="00D8272D" w:rsidRPr="00121DA6">
        <w:t xml:space="preserve"> </w:t>
      </w:r>
      <w:r w:rsidR="0001472E" w:rsidRPr="00121DA6">
        <w:t xml:space="preserve">may </w:t>
      </w:r>
      <w:r w:rsidR="00783D54" w:rsidRPr="00121DA6">
        <w:t xml:space="preserve">affect </w:t>
      </w:r>
      <w:r w:rsidR="00D8272D" w:rsidRPr="00121DA6">
        <w:t>regional loading patterns on the articular surface</w:t>
      </w:r>
      <w:r w:rsidR="00834CBD">
        <w:t>s</w:t>
      </w:r>
      <w:r w:rsidR="00B25056" w:rsidRPr="00121DA6">
        <w:t xml:space="preserve"> of the hip, focussing</w:t>
      </w:r>
      <w:r w:rsidR="00D8272D" w:rsidRPr="00121DA6">
        <w:t xml:space="preserve"> </w:t>
      </w:r>
      <w:r w:rsidR="00B25056" w:rsidRPr="00121DA6">
        <w:t>l</w:t>
      </w:r>
      <w:r w:rsidR="0001472E" w:rsidRPr="00121DA6">
        <w:t xml:space="preserve">oads towards, or away from, reported regions of damage, i.e. the </w:t>
      </w:r>
      <w:proofErr w:type="spellStart"/>
      <w:r w:rsidR="0001472E" w:rsidRPr="00121DA6">
        <w:t>anterosuperior</w:t>
      </w:r>
      <w:proofErr w:type="spellEnd"/>
      <w:r w:rsidR="0001472E" w:rsidRPr="00121DA6">
        <w:t xml:space="preserve"> region of the acetabulum and cam region of the femur.</w:t>
      </w:r>
      <w:r w:rsidR="0001472E" w:rsidRPr="00121DA6">
        <w:rPr>
          <w:rFonts w:cs="Times New Roman"/>
        </w:rPr>
        <w:fldChar w:fldCharType="begin">
          <w:fldData xml:space="preserve">PEVuZE5vdGU+PENpdGU+PEF1dGhvcj5CZWF1bGU8L0F1dGhvcj48WWVhcj4yMDEyPC9ZZWFyPjxS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</w:fldData>
        </w:fldChar>
      </w:r>
      <w:r w:rsidR="004C3294" w:rsidRPr="00295FFF">
        <w:rPr>
          <w:rFonts w:cs="Times New Roman"/>
        </w:rPr>
        <w:instrText xml:space="preserve"> ADDIN EN.CITE </w:instrText>
      </w:r>
      <w:r w:rsidR="004C3294" w:rsidRPr="00295FFF">
        <w:rPr>
          <w:rFonts w:cs="Times New Roman"/>
        </w:rPr>
        <w:fldChar w:fldCharType="begin">
          <w:fldData xml:space="preserve">PEVuZE5vdGU+PENpdGU+PEF1dGhvcj5CZWF1bGU8L0F1dGhvcj48WWVhcj4yMDEyPC9ZZWFyPjxS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</w:fldData>
        </w:fldChar>
      </w:r>
      <w:r w:rsidR="004C3294" w:rsidRPr="00295FFF">
        <w:rPr>
          <w:rFonts w:cs="Times New Roman"/>
        </w:rPr>
        <w:instrText xml:space="preserve"> ADDIN EN.CITE.DATA </w:instrText>
      </w:r>
      <w:r w:rsidR="004C3294" w:rsidRPr="00295FFF">
        <w:rPr>
          <w:rFonts w:cs="Times New Roman"/>
        </w:rPr>
      </w:r>
      <w:r w:rsidR="004C3294" w:rsidRPr="00295FFF">
        <w:rPr>
          <w:rFonts w:cs="Times New Roman"/>
        </w:rPr>
        <w:fldChar w:fldCharType="end"/>
      </w:r>
      <w:r w:rsidR="0001472E" w:rsidRPr="00295FFF">
        <w:rPr>
          <w:rFonts w:cs="Times New Roman"/>
        </w:rPr>
      </w:r>
      <w:r w:rsidR="0001472E" w:rsidRPr="00121DA6">
        <w:rPr>
          <w:rFonts w:cs="Times New Roman"/>
        </w:rPr>
        <w:fldChar w:fldCharType="separate"/>
      </w:r>
      <w:r w:rsidR="004C3294" w:rsidRPr="004C3294">
        <w:rPr>
          <w:rFonts w:cs="Times New Roman"/>
          <w:noProof/>
          <w:vertAlign w:val="superscript"/>
        </w:rPr>
        <w:t>3,6,28,34,52,57</w:t>
      </w:r>
      <w:r w:rsidR="0001472E" w:rsidRPr="00121DA6">
        <w:rPr>
          <w:rFonts w:cs="Times New Roman"/>
        </w:rPr>
        <w:fldChar w:fldCharType="end"/>
      </w:r>
      <w:r w:rsidR="0001472E" w:rsidRPr="00121DA6">
        <w:rPr>
          <w:rFonts w:cs="Times New Roman"/>
        </w:rPr>
        <w:t xml:space="preserve"> </w:t>
      </w:r>
      <w:r w:rsidR="007112EA">
        <w:rPr>
          <w:rFonts w:cs="Times New Roman"/>
        </w:rPr>
        <w:t>Such loading patterns may</w:t>
      </w:r>
      <w:r w:rsidR="004C3294">
        <w:rPr>
          <w:rFonts w:cs="Times New Roman"/>
        </w:rPr>
        <w:t xml:space="preserve"> present a risk factor for the development of hip OA</w:t>
      </w:r>
      <w:r w:rsidR="004C3294">
        <w:rPr>
          <w:rFonts w:cs="Times New Roman"/>
        </w:rPr>
        <w:fldChar w:fldCharType="begin">
          <w:fldData xml:space="preserve">PEVuZE5vdGU+PENpdGU+PEF1dGhvcj5GZWxzb248L0F1dGhvcj48WWVhcj4yMDEzPC9ZZWFyPjxS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</w:fldData>
        </w:fldChar>
      </w:r>
      <w:r w:rsidR="004C3294">
        <w:rPr>
          <w:rFonts w:cs="Times New Roman"/>
        </w:rPr>
        <w:instrText xml:space="preserve"> ADDIN EN.CITE </w:instrText>
      </w:r>
      <w:r w:rsidR="004C3294">
        <w:rPr>
          <w:rFonts w:cs="Times New Roman"/>
        </w:rPr>
        <w:fldChar w:fldCharType="begin">
          <w:fldData xml:space="preserve">PEVuZE5vdGU+PENpdGU+PEF1dGhvcj5GZWxzb248L0F1dGhvcj48WWVhcj4yMDEzPC9ZZWFyPjxS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</w:fldData>
        </w:fldChar>
      </w:r>
      <w:r w:rsidR="004C3294">
        <w:rPr>
          <w:rFonts w:cs="Times New Roman"/>
        </w:rPr>
        <w:instrText xml:space="preserve"> ADDIN EN.CITE.DATA </w:instrText>
      </w:r>
      <w:r w:rsidR="004C3294">
        <w:rPr>
          <w:rFonts w:cs="Times New Roman"/>
        </w:rPr>
      </w:r>
      <w:r w:rsidR="004C3294">
        <w:rPr>
          <w:rFonts w:cs="Times New Roman"/>
        </w:rPr>
        <w:fldChar w:fldCharType="end"/>
      </w:r>
      <w:r w:rsidR="004C3294">
        <w:rPr>
          <w:rFonts w:cs="Times New Roman"/>
        </w:rPr>
      </w:r>
      <w:r w:rsidR="004C3294">
        <w:rPr>
          <w:rFonts w:cs="Times New Roman"/>
        </w:rPr>
        <w:fldChar w:fldCharType="separate"/>
      </w:r>
      <w:r w:rsidR="004C3294" w:rsidRPr="004C3294">
        <w:rPr>
          <w:rFonts w:cs="Times New Roman"/>
          <w:noProof/>
          <w:vertAlign w:val="superscript"/>
        </w:rPr>
        <w:t>20</w:t>
      </w:r>
      <w:r w:rsidR="004C3294">
        <w:rPr>
          <w:rFonts w:cs="Times New Roman"/>
        </w:rPr>
        <w:fldChar w:fldCharType="end"/>
      </w:r>
      <w:r w:rsidR="004C3294">
        <w:rPr>
          <w:rFonts w:cs="Times New Roman"/>
        </w:rPr>
        <w:t xml:space="preserve"> and are potentially modifiable through </w:t>
      </w:r>
      <w:proofErr w:type="spellStart"/>
      <w:r w:rsidR="004C3294" w:rsidRPr="00440429">
        <w:t>mechanobiology</w:t>
      </w:r>
      <w:proofErr w:type="spellEnd"/>
      <w:r w:rsidR="004C3294" w:rsidRPr="00440429">
        <w:t>-inspired gait retraining</w:t>
      </w:r>
      <w:r w:rsidR="004C3294">
        <w:t>.</w:t>
      </w:r>
      <w:r w:rsidR="004C3294" w:rsidRPr="00440429">
        <w:fldChar w:fldCharType="begin">
          <w:fldData xml:space="preserve">PEVuZE5vdGU+PENpdGU+PEF1dGhvcj5QaXp6b2xhdG88L0F1dGhvcj48WWVhcj4yMDE3PC9ZZWFy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</w:fldData>
        </w:fldChar>
      </w:r>
      <w:r w:rsidR="004C3294">
        <w:instrText xml:space="preserve"> ADDIN EN.CITE </w:instrText>
      </w:r>
      <w:r w:rsidR="004C3294">
        <w:fldChar w:fldCharType="begin">
          <w:fldData xml:space="preserve">PEVuZE5vdGU+PENpdGU+PEF1dGhvcj5QaXp6b2xhdG88L0F1dGhvcj48WWVhcj4yMDE3PC9ZZWFy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</w:fldData>
        </w:fldChar>
      </w:r>
      <w:r w:rsidR="004C3294">
        <w:instrText xml:space="preserve"> ADDIN EN.CITE.DATA </w:instrText>
      </w:r>
      <w:r w:rsidR="004C3294">
        <w:fldChar w:fldCharType="end"/>
      </w:r>
      <w:r w:rsidR="004C3294" w:rsidRPr="00440429">
        <w:fldChar w:fldCharType="separate"/>
      </w:r>
      <w:r w:rsidR="004C3294" w:rsidRPr="004C3294">
        <w:rPr>
          <w:noProof/>
          <w:vertAlign w:val="superscript"/>
        </w:rPr>
        <w:t>49,51</w:t>
      </w:r>
      <w:r w:rsidR="004C3294" w:rsidRPr="00440429">
        <w:fldChar w:fldCharType="end"/>
      </w:r>
      <w:r w:rsidR="004C3294">
        <w:rPr>
          <w:rFonts w:cs="Times New Roman"/>
        </w:rPr>
        <w:t xml:space="preserve"> </w:t>
      </w:r>
      <w:proofErr w:type="gramStart"/>
      <w:r w:rsidR="00783D54" w:rsidRPr="00121DA6">
        <w:rPr>
          <w:rFonts w:cs="Times New Roman"/>
        </w:rPr>
        <w:t>Critically</w:t>
      </w:r>
      <w:proofErr w:type="gramEnd"/>
      <w:r w:rsidR="00783D54" w:rsidRPr="00121DA6">
        <w:rPr>
          <w:rFonts w:cs="Times New Roman"/>
        </w:rPr>
        <w:t xml:space="preserve">, hip </w:t>
      </w:r>
      <w:r w:rsidR="004562A2" w:rsidRPr="00121DA6">
        <w:rPr>
          <w:rFonts w:cs="Times New Roman"/>
        </w:rPr>
        <w:t xml:space="preserve">regional loading in FAI syndrome has </w:t>
      </w:r>
      <w:r w:rsidR="006F48BB" w:rsidRPr="00121DA6">
        <w:t>received limited research focus</w:t>
      </w:r>
      <w:r w:rsidR="00B80392" w:rsidRPr="00121DA6">
        <w:t>.</w:t>
      </w:r>
      <w:r w:rsidR="0021333A">
        <w:t xml:space="preserve"> </w:t>
      </w:r>
    </w:p>
    <w:p w14:paraId="6A8F9A1D" w14:textId="5F8A168D" w:rsidR="00CF5B42" w:rsidRPr="00007E46" w:rsidRDefault="00612720" w:rsidP="00CF5B42">
      <w:r w:rsidRPr="00007E46">
        <w:t>During movement, h</w:t>
      </w:r>
      <w:r w:rsidR="00353279" w:rsidRPr="00007E46">
        <w:t xml:space="preserve">ip </w:t>
      </w:r>
      <w:r w:rsidR="00C05D94" w:rsidRPr="00007E46">
        <w:t>contact force</w:t>
      </w:r>
      <w:r w:rsidR="00F1202C" w:rsidRPr="00007E46">
        <w:t>s</w:t>
      </w:r>
      <w:r w:rsidR="00783D54" w:rsidRPr="00007E46">
        <w:t xml:space="preserve"> </w:t>
      </w:r>
      <w:r w:rsidR="008E2D07" w:rsidRPr="00007E46">
        <w:t xml:space="preserve">are </w:t>
      </w:r>
      <w:r w:rsidRPr="00007E46">
        <w:t xml:space="preserve">repeatedly </w:t>
      </w:r>
      <w:r w:rsidR="008E2D07" w:rsidRPr="00007E46">
        <w:t>applied to specific regions of the articular surface</w:t>
      </w:r>
      <w:r w:rsidR="00834CBD" w:rsidRPr="00007E46">
        <w:t>s</w:t>
      </w:r>
      <w:r w:rsidR="008E2D07" w:rsidRPr="00007E46">
        <w:t>, driving</w:t>
      </w:r>
      <w:r w:rsidR="0052594E" w:rsidRPr="00007E46">
        <w:t xml:space="preserve"> changes to tissue biology and structure</w:t>
      </w:r>
      <w:r w:rsidR="00F1202C" w:rsidRPr="00007E46">
        <w:t xml:space="preserve">. </w:t>
      </w:r>
      <w:r w:rsidR="00934052" w:rsidRPr="00007E46">
        <w:t>I</w:t>
      </w:r>
      <w:r w:rsidR="003E59A2" w:rsidRPr="00007E46">
        <w:t xml:space="preserve">ndividuals with FAI syndrome </w:t>
      </w:r>
      <w:r w:rsidR="00C367F4" w:rsidRPr="00007E46">
        <w:t>demonstrate lower</w:t>
      </w:r>
      <w:r w:rsidR="0050604E" w:rsidRPr="00007E46">
        <w:t xml:space="preserve"> </w:t>
      </w:r>
      <w:r w:rsidR="00934052" w:rsidRPr="00007E46">
        <w:t>magnitude</w:t>
      </w:r>
      <w:r w:rsidR="00C367F4" w:rsidRPr="00007E46">
        <w:t>s</w:t>
      </w:r>
      <w:r w:rsidR="00337AC1" w:rsidRPr="00007E46">
        <w:t xml:space="preserve"> of hip contact forces</w:t>
      </w:r>
      <w:r w:rsidR="001E793B" w:rsidRPr="00007E46">
        <w:t xml:space="preserve"> during walking and squatting </w:t>
      </w:r>
      <w:r w:rsidR="00A76371" w:rsidRPr="00007E46">
        <w:t>compared with</w:t>
      </w:r>
      <w:r w:rsidR="00934052" w:rsidRPr="00007E46">
        <w:t xml:space="preserve"> controls</w:t>
      </w:r>
      <w:r w:rsidR="00337AC1" w:rsidRPr="00007E46">
        <w:t>.</w:t>
      </w:r>
      <w:r w:rsidR="001E793B" w:rsidRPr="00007E46">
        <w:t xml:space="preserve"> </w:t>
      </w:r>
      <w:r w:rsidR="001E793B" w:rsidRPr="00007E46">
        <w:fldChar w:fldCharType="begin">
          <w:fldData xml:space="preserve">PEVuZE5vdGU+PENpdGU+PEF1dGhvcj5DYXRlbGxpPC9BdXRob3I+PFllYXI+MjAyMDwvWWVhcj48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</w:fldData>
        </w:fldChar>
      </w:r>
      <w:r w:rsidR="004C3294">
        <w:instrText xml:space="preserve"> ADDIN EN.CITE </w:instrText>
      </w:r>
      <w:r w:rsidR="004C3294">
        <w:fldChar w:fldCharType="begin">
          <w:fldData xml:space="preserve">PEVuZE5vdGU+PENpdGU+PEF1dGhvcj5DYXRlbGxpPC9BdXRob3I+PFllYXI+MjAyMDwvWWVhcj48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</w:fldData>
        </w:fldChar>
      </w:r>
      <w:r w:rsidR="004C3294">
        <w:instrText xml:space="preserve"> ADDIN EN.CITE.DATA </w:instrText>
      </w:r>
      <w:r w:rsidR="004C3294">
        <w:fldChar w:fldCharType="end"/>
      </w:r>
      <w:r w:rsidR="001E793B" w:rsidRPr="00007E46">
        <w:fldChar w:fldCharType="separate"/>
      </w:r>
      <w:r w:rsidR="004C3294" w:rsidRPr="004C3294">
        <w:rPr>
          <w:noProof/>
          <w:vertAlign w:val="superscript"/>
        </w:rPr>
        <w:t>11,46</w:t>
      </w:r>
      <w:r w:rsidR="001E793B" w:rsidRPr="00007E46">
        <w:fldChar w:fldCharType="end"/>
      </w:r>
      <w:r w:rsidR="00337AC1" w:rsidRPr="00007E46">
        <w:t xml:space="preserve"> </w:t>
      </w:r>
      <w:proofErr w:type="gramStart"/>
      <w:r w:rsidR="008604C5" w:rsidRPr="00007E46">
        <w:t>Further</w:t>
      </w:r>
      <w:proofErr w:type="gramEnd"/>
      <w:r w:rsidR="008604C5" w:rsidRPr="00007E46">
        <w:t xml:space="preserve">, </w:t>
      </w:r>
      <w:r w:rsidR="000E3455" w:rsidRPr="00007E46">
        <w:t xml:space="preserve">analyses using the </w:t>
      </w:r>
      <w:r w:rsidR="008604C5" w:rsidRPr="00007E46">
        <w:t>f</w:t>
      </w:r>
      <w:r w:rsidR="0050604E" w:rsidRPr="00007E46">
        <w:t xml:space="preserve">inite element </w:t>
      </w:r>
      <w:r w:rsidR="000E3455" w:rsidRPr="00007E46">
        <w:t>method (FEM)</w:t>
      </w:r>
      <w:r w:rsidR="0050604E" w:rsidRPr="00007E46">
        <w:t xml:space="preserve"> </w:t>
      </w:r>
      <w:r w:rsidR="000E3455" w:rsidRPr="00007E46">
        <w:t>have identified</w:t>
      </w:r>
      <w:r w:rsidR="001E793B" w:rsidRPr="00007E46">
        <w:t xml:space="preserve"> </w:t>
      </w:r>
      <w:r w:rsidR="007142DC" w:rsidRPr="00007E46">
        <w:t xml:space="preserve">concentrated </w:t>
      </w:r>
      <w:r w:rsidR="00CF5B42" w:rsidRPr="00007E46">
        <w:t>cartilage and subc</w:t>
      </w:r>
      <w:r w:rsidR="00C342AC" w:rsidRPr="00007E46">
        <w:t>h</w:t>
      </w:r>
      <w:r w:rsidR="00CF5B42" w:rsidRPr="00007E46">
        <w:t xml:space="preserve">ondral stresses within the </w:t>
      </w:r>
      <w:proofErr w:type="spellStart"/>
      <w:r w:rsidR="00CF5B42" w:rsidRPr="00007E46">
        <w:t>anterosuperior</w:t>
      </w:r>
      <w:proofErr w:type="spellEnd"/>
      <w:r w:rsidR="00CF5B42" w:rsidRPr="00007E46">
        <w:t xml:space="preserve"> acetabulum</w:t>
      </w:r>
      <w:r w:rsidR="00337AC1" w:rsidRPr="00007E46">
        <w:t xml:space="preserve"> in those with FAI syndrome</w:t>
      </w:r>
      <w:r w:rsidR="003D1700" w:rsidRPr="00007E46">
        <w:t>.</w:t>
      </w:r>
      <w:r w:rsidR="00680F49" w:rsidRPr="00007E46">
        <w:fldChar w:fldCharType="begin">
          <w:fldData xml:space="preserve">PEVuZE5vdGU+PENpdGU+PEF1dGhvcj5OZzwvQXV0aG9yPjxZZWFyPjIwMTI8L1llYXI+PFJlY051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</w:fldData>
        </w:fldChar>
      </w:r>
      <w:r w:rsidR="004C3294">
        <w:instrText xml:space="preserve"> ADDIN EN.CITE </w:instrText>
      </w:r>
      <w:r w:rsidR="004C3294">
        <w:fldChar w:fldCharType="begin">
          <w:fldData xml:space="preserve">PEVuZE5vdGU+PENpdGU+PEF1dGhvcj5OZzwvQXV0aG9yPjxZZWFyPjIwMTI8L1llYXI+PFJlY051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</w:fldData>
        </w:fldChar>
      </w:r>
      <w:r w:rsidR="004C3294">
        <w:instrText xml:space="preserve"> ADDIN EN.CITE.DATA </w:instrText>
      </w:r>
      <w:r w:rsidR="004C3294">
        <w:fldChar w:fldCharType="end"/>
      </w:r>
      <w:r w:rsidR="00680F49" w:rsidRPr="00007E46">
        <w:fldChar w:fldCharType="separate"/>
      </w:r>
      <w:r w:rsidR="004C3294" w:rsidRPr="004C3294">
        <w:rPr>
          <w:noProof/>
          <w:vertAlign w:val="superscript"/>
        </w:rPr>
        <w:t>35,45,47</w:t>
      </w:r>
      <w:r w:rsidR="00680F49" w:rsidRPr="00007E46">
        <w:fldChar w:fldCharType="end"/>
      </w:r>
      <w:r w:rsidR="003D1700" w:rsidRPr="00007E46">
        <w:t xml:space="preserve"> </w:t>
      </w:r>
      <w:r w:rsidR="0050604E" w:rsidRPr="00007E46">
        <w:t>Taken together, these results suggest that regional loading patterns of the femoral and acetabular surfaces</w:t>
      </w:r>
      <w:r w:rsidR="008639A5" w:rsidRPr="00007E46">
        <w:t>, and not just magnitude of hip contact force,</w:t>
      </w:r>
      <w:r w:rsidR="0050604E" w:rsidRPr="00007E46">
        <w:t xml:space="preserve"> </w:t>
      </w:r>
      <w:r w:rsidR="008604C5" w:rsidRPr="00007E46">
        <w:t xml:space="preserve">may be </w:t>
      </w:r>
      <w:r w:rsidR="0050604E" w:rsidRPr="00007E46">
        <w:t>altered</w:t>
      </w:r>
      <w:r w:rsidR="008639A5" w:rsidRPr="00007E46">
        <w:t xml:space="preserve"> in those with FAI </w:t>
      </w:r>
      <w:r w:rsidR="007A1EAA" w:rsidRPr="00007E46">
        <w:t xml:space="preserve">syndrome </w:t>
      </w:r>
      <w:r w:rsidR="008639A5" w:rsidRPr="00007E46">
        <w:t xml:space="preserve">compared </w:t>
      </w:r>
      <w:r w:rsidR="007A1EAA" w:rsidRPr="00007E46">
        <w:t xml:space="preserve">with </w:t>
      </w:r>
      <w:r w:rsidR="008639A5" w:rsidRPr="00007E46">
        <w:t>control</w:t>
      </w:r>
      <w:r w:rsidR="007A1EAA" w:rsidRPr="00007E46">
        <w:t>s</w:t>
      </w:r>
      <w:r w:rsidR="008639A5" w:rsidRPr="00007E46">
        <w:t xml:space="preserve">. </w:t>
      </w:r>
      <w:r w:rsidR="00FA400C" w:rsidRPr="00007E46">
        <w:t xml:space="preserve">Traditionally, </w:t>
      </w:r>
      <w:r w:rsidR="001E793B" w:rsidRPr="00007E46">
        <w:t xml:space="preserve">FEM </w:t>
      </w:r>
      <w:r w:rsidR="008604C5" w:rsidRPr="00007E46">
        <w:t xml:space="preserve">would be implemented to </w:t>
      </w:r>
      <w:r w:rsidR="00FA400C" w:rsidRPr="00007E46">
        <w:t xml:space="preserve">test </w:t>
      </w:r>
      <w:r w:rsidR="001E793B" w:rsidRPr="00007E46">
        <w:t>similar</w:t>
      </w:r>
      <w:r w:rsidR="00FA400C" w:rsidRPr="00007E46">
        <w:t xml:space="preserve"> hypothes</w:t>
      </w:r>
      <w:r w:rsidR="001E793B" w:rsidRPr="00007E46">
        <w:t>e</w:t>
      </w:r>
      <w:r w:rsidR="00FA400C" w:rsidRPr="00007E46">
        <w:t>s</w:t>
      </w:r>
      <w:r w:rsidR="001E793B" w:rsidRPr="00007E46">
        <w:t>.</w:t>
      </w:r>
      <w:r w:rsidR="008604C5" w:rsidRPr="00007E46">
        <w:t xml:space="preserve"> </w:t>
      </w:r>
      <w:r w:rsidR="001E793B" w:rsidRPr="00007E46">
        <w:t>H</w:t>
      </w:r>
      <w:r w:rsidR="008604C5" w:rsidRPr="00007E46">
        <w:t>owever</w:t>
      </w:r>
      <w:r w:rsidR="008639A5" w:rsidRPr="00007E46">
        <w:t xml:space="preserve">, </w:t>
      </w:r>
      <w:r w:rsidR="001E793B" w:rsidRPr="00007E46">
        <w:t>FEM</w:t>
      </w:r>
      <w:r w:rsidR="008604C5" w:rsidRPr="00007E46">
        <w:t xml:space="preserve"> is impractical</w:t>
      </w:r>
      <w:r w:rsidR="00CF5B42" w:rsidRPr="00007E46">
        <w:t xml:space="preserve"> </w:t>
      </w:r>
      <w:r w:rsidR="008639A5" w:rsidRPr="00007E46">
        <w:t xml:space="preserve">for appropriately powered studies with large sample </w:t>
      </w:r>
      <w:r w:rsidR="007A1EAA" w:rsidRPr="00007E46">
        <w:t xml:space="preserve">sizes </w:t>
      </w:r>
      <w:r w:rsidR="00CF5B42" w:rsidRPr="00007E46">
        <w:t xml:space="preserve">due to </w:t>
      </w:r>
      <w:r w:rsidR="008639A5" w:rsidRPr="00007E46">
        <w:t xml:space="preserve">considerable </w:t>
      </w:r>
      <w:r w:rsidR="00CF5B42" w:rsidRPr="00007E46">
        <w:t>resource demands</w:t>
      </w:r>
      <w:r w:rsidR="00680F49" w:rsidRPr="00007E46">
        <w:t>.</w:t>
      </w:r>
      <w:r w:rsidRPr="00007E46">
        <w:t xml:space="preserve"> </w:t>
      </w:r>
      <w:proofErr w:type="spellStart"/>
      <w:r w:rsidR="00735D75" w:rsidRPr="00007E46">
        <w:t>N</w:t>
      </w:r>
      <w:r w:rsidRPr="00007E46">
        <w:t>euromusculoskeletal</w:t>
      </w:r>
      <w:proofErr w:type="spellEnd"/>
      <w:r w:rsidRPr="00007E46">
        <w:t xml:space="preserve"> (</w:t>
      </w:r>
      <w:r w:rsidR="009B0088" w:rsidRPr="00007E46">
        <w:t>NMS</w:t>
      </w:r>
      <w:r w:rsidRPr="00007E46">
        <w:t>)</w:t>
      </w:r>
      <w:r w:rsidR="009B0088" w:rsidRPr="00007E46">
        <w:t xml:space="preserve"> models </w:t>
      </w:r>
      <w:r w:rsidR="0052594E" w:rsidRPr="00007E46">
        <w:t>present a</w:t>
      </w:r>
      <w:r w:rsidR="009B0088" w:rsidRPr="00007E46">
        <w:t xml:space="preserve"> computationally tractable</w:t>
      </w:r>
      <w:r w:rsidR="00735D75" w:rsidRPr="00007E46">
        <w:t xml:space="preserve"> alternative</w:t>
      </w:r>
      <w:r w:rsidR="00DC06F9" w:rsidRPr="00007E46">
        <w:t xml:space="preserve">, </w:t>
      </w:r>
      <w:r w:rsidR="00B97A39" w:rsidRPr="00007E46">
        <w:t xml:space="preserve">but </w:t>
      </w:r>
      <w:r w:rsidRPr="00007E46">
        <w:t xml:space="preserve">their </w:t>
      </w:r>
      <w:r w:rsidRPr="00007E46">
        <w:lastRenderedPageBreak/>
        <w:t xml:space="preserve">use has so far been limited to </w:t>
      </w:r>
      <w:r w:rsidR="00735D75" w:rsidRPr="00007E46">
        <w:t>assessing magnitude of hip contact forces,</w:t>
      </w:r>
      <w:r w:rsidR="00337AC1" w:rsidRPr="00007E46">
        <w:rPr>
          <w:rFonts w:cs="Times New Roman"/>
        </w:rPr>
        <w:fldChar w:fldCharType="begin">
          <w:fldData xml:space="preserve">PEVuZE5vdGU+PENpdGU+PEF1dGhvcj5XZXNzZWxpbmc8L0F1dGhvcj48WWVhcj4yMDE1PC9ZZWFy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</w:fldData>
        </w:fldChar>
      </w:r>
      <w:r w:rsidR="004C3294">
        <w:rPr>
          <w:rFonts w:cs="Times New Roman"/>
        </w:rPr>
        <w:instrText xml:space="preserve"> ADDIN EN.CITE </w:instrText>
      </w:r>
      <w:r w:rsidR="004C3294">
        <w:rPr>
          <w:rFonts w:cs="Times New Roman"/>
        </w:rPr>
        <w:fldChar w:fldCharType="begin">
          <w:fldData xml:space="preserve">PEVuZE5vdGU+PENpdGU+PEF1dGhvcj5XZXNzZWxpbmc8L0F1dGhvcj48WWVhcj4yMDE1PC9ZZWFy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</w:fldData>
        </w:fldChar>
      </w:r>
      <w:r w:rsidR="004C3294">
        <w:rPr>
          <w:rFonts w:cs="Times New Roman"/>
        </w:rPr>
        <w:instrText xml:space="preserve"> ADDIN EN.CITE.DATA </w:instrText>
      </w:r>
      <w:r w:rsidR="004C3294">
        <w:rPr>
          <w:rFonts w:cs="Times New Roman"/>
        </w:rPr>
      </w:r>
      <w:r w:rsidR="004C3294">
        <w:rPr>
          <w:rFonts w:cs="Times New Roman"/>
        </w:rPr>
        <w:fldChar w:fldCharType="end"/>
      </w:r>
      <w:r w:rsidR="00337AC1" w:rsidRPr="00007E46">
        <w:rPr>
          <w:rFonts w:cs="Times New Roman"/>
        </w:rPr>
      </w:r>
      <w:r w:rsidR="00337AC1" w:rsidRPr="00007E46">
        <w:rPr>
          <w:rFonts w:cs="Times New Roman"/>
        </w:rPr>
        <w:fldChar w:fldCharType="separate"/>
      </w:r>
      <w:r w:rsidR="004C3294" w:rsidRPr="004C3294">
        <w:rPr>
          <w:rFonts w:cs="Times New Roman"/>
          <w:noProof/>
          <w:vertAlign w:val="superscript"/>
        </w:rPr>
        <w:t>30,38,46,62</w:t>
      </w:r>
      <w:r w:rsidR="00337AC1" w:rsidRPr="00007E46">
        <w:rPr>
          <w:rFonts w:cs="Times New Roman"/>
        </w:rPr>
        <w:fldChar w:fldCharType="end"/>
      </w:r>
      <w:r w:rsidR="00735D75" w:rsidRPr="00007E46">
        <w:t xml:space="preserve"> rather than </w:t>
      </w:r>
      <w:r w:rsidR="00337AC1" w:rsidRPr="00007E46">
        <w:t>regional loading patterns.</w:t>
      </w:r>
    </w:p>
    <w:p w14:paraId="0BE0CB04" w14:textId="2273CB79" w:rsidR="004F7286" w:rsidRDefault="00744F3F" w:rsidP="00877F82">
      <w:r w:rsidRPr="00007E46">
        <w:rPr>
          <w:rFonts w:cs="Times New Roman"/>
        </w:rPr>
        <w:t>Muscles are the main contributors to the magnitude of hip contact force</w:t>
      </w:r>
      <w:r w:rsidR="00B14BEC" w:rsidRPr="00007E46">
        <w:rPr>
          <w:rFonts w:cs="Times New Roman"/>
        </w:rPr>
        <w:t>.</w:t>
      </w:r>
      <w:r w:rsidR="00986EB5" w:rsidRPr="00007E46">
        <w:rPr>
          <w:rFonts w:cs="Times New Roman"/>
        </w:rPr>
        <w:fldChar w:fldCharType="begin"/>
      </w:r>
      <w:r w:rsidR="00E31242">
        <w:rPr>
          <w:rFonts w:cs="Times New Roman"/>
        </w:rPr>
        <w:instrText xml:space="preserve"> ADDIN EN.CITE &lt;EndNote&gt;&lt;Cite&gt;&lt;Author&gt;Correa&lt;/Author&gt;&lt;Year&gt;2010&lt;/Year&gt;&lt;RecNum&gt;980&lt;/RecNum&gt;&lt;DisplayText&gt;&lt;style face="superscript"&gt;12&lt;/style&gt;&lt;/DisplayText&gt;&lt;record&gt;&lt;rec-number&gt;980&lt;/rec-number&gt;&lt;foreign-keys&gt;&lt;key app="EN" db-id="atse9at9r0s9rqeserrv5v232xzd5vpsafrv" timestamp="1484223585"&gt;980&lt;/key&gt;&lt;/foreign-keys&gt;&lt;ref-type name="Journal Article"&gt;17&lt;/ref-type&gt;&lt;contributors&gt;&lt;authors&gt;&lt;author&gt;Correa, Tomas A.&lt;/author&gt;&lt;author&gt;Crossley, Kay M.&lt;/author&gt;&lt;author&gt;Kim, Hyung J.&lt;/author&gt;&lt;author&gt;Pandy, Marcus G.&lt;/author&gt;&lt;/authors&gt;&lt;/contributors&gt;&lt;auth-address&gt;Department of Mechanical Engineering, University of Melbourne, Victoria 3010, Australia.&lt;/auth-address&gt;&lt;titles&gt;&lt;title&gt;Contributions of individual muscles to hip joint contact force in normal walking&lt;/title&gt;&lt;secondary-title&gt;Journal of biomechanics&lt;/secondary-title&gt;&lt;alt-title&gt;J Biomech&lt;/alt-title&gt;&lt;/titles&gt;&lt;periodical&gt;&lt;full-title&gt;Journal of biomechanics&lt;/full-title&gt;&lt;/periodical&gt;&lt;alt-periodical&gt;&lt;full-title&gt;J Biomech&lt;/full-title&gt;&lt;/alt-periodical&gt;&lt;pages&gt;1618-1622&lt;/pages&gt;&lt;volume&gt;43&lt;/volume&gt;&lt;number&gt;8&lt;/number&gt;&lt;keywords&gt;&lt;keyword&gt;Computer Simulation&lt;/keyword&gt;&lt;keyword&gt;Hip Joint/*physiology&lt;/keyword&gt;&lt;keyword&gt;Humans&lt;/keyword&gt;&lt;keyword&gt;*Models, Biological&lt;/keyword&gt;&lt;keyword&gt;Muscle Contraction/*physiology&lt;/keyword&gt;&lt;keyword&gt;Muscle, Skeletal/*physiology&lt;/keyword&gt;&lt;keyword&gt;Postural Balance/*physiology&lt;/keyword&gt;&lt;keyword&gt;Range of Motion, Articular/*physiology&lt;/keyword&gt;&lt;keyword&gt;Stress, Mechanical&lt;/keyword&gt;&lt;keyword&gt;Walking/*physiology&lt;/keyword&gt;&lt;/keywords&gt;&lt;dates&gt;&lt;year&gt;2010&lt;/year&gt;&lt;/dates&gt;&lt;isbn&gt;1873-2380 (Electronic)&amp;#xD;0021-9290 (Linking)&lt;/isbn&gt;&lt;accession-num&gt;20176362&lt;/accession-num&gt;&lt;urls&gt;&lt;related-urls&gt;&lt;url&gt;https://www.ncbi.nlm.nih.gov/pubmed/20176362&lt;/url&gt;&lt;/related-urls&gt;&lt;/urls&gt;&lt;electronic-resource-num&gt;10.1016/j.jbiomech.2010.02.008&lt;/electronic-resource-num&gt;&lt;/record&gt;&lt;/Cite&gt;&lt;/EndNote&gt;</w:instrText>
      </w:r>
      <w:r w:rsidR="00986EB5" w:rsidRPr="00007E46">
        <w:rPr>
          <w:rFonts w:cs="Times New Roman"/>
        </w:rPr>
        <w:fldChar w:fldCharType="separate"/>
      </w:r>
      <w:r w:rsidR="00E31242" w:rsidRPr="00E31242">
        <w:rPr>
          <w:rFonts w:cs="Times New Roman"/>
          <w:noProof/>
          <w:vertAlign w:val="superscript"/>
        </w:rPr>
        <w:t>12</w:t>
      </w:r>
      <w:r w:rsidR="00986EB5" w:rsidRPr="00007E46">
        <w:rPr>
          <w:rFonts w:cs="Times New Roman"/>
        </w:rPr>
        <w:fldChar w:fldCharType="end"/>
      </w:r>
      <w:r w:rsidR="00986EB5" w:rsidRPr="00007E46">
        <w:rPr>
          <w:rFonts w:cs="Times New Roman"/>
        </w:rPr>
        <w:t xml:space="preserve"> There are infinite combinations of muscle forces </w:t>
      </w:r>
      <w:r w:rsidR="00B14BEC" w:rsidRPr="00007E46">
        <w:rPr>
          <w:rFonts w:cs="Times New Roman"/>
        </w:rPr>
        <w:t xml:space="preserve">to </w:t>
      </w:r>
      <w:r w:rsidR="00986EB5" w:rsidRPr="00007E46">
        <w:rPr>
          <w:rFonts w:cs="Times New Roman"/>
        </w:rPr>
        <w:t>produc</w:t>
      </w:r>
      <w:r w:rsidR="00B14BEC" w:rsidRPr="00007E46">
        <w:rPr>
          <w:rFonts w:cs="Times New Roman"/>
        </w:rPr>
        <w:t>e</w:t>
      </w:r>
      <w:r w:rsidR="00986EB5" w:rsidRPr="00007E46">
        <w:rPr>
          <w:rFonts w:cs="Times New Roman"/>
        </w:rPr>
        <w:t xml:space="preserve"> </w:t>
      </w:r>
      <w:r w:rsidR="00B14BEC" w:rsidRPr="00007E46">
        <w:rPr>
          <w:rFonts w:cs="Times New Roman"/>
        </w:rPr>
        <w:t xml:space="preserve">a given set of </w:t>
      </w:r>
      <w:r w:rsidR="00986EB5" w:rsidRPr="00007E46">
        <w:rPr>
          <w:rFonts w:cs="Times New Roman"/>
        </w:rPr>
        <w:t>joint moments, making the neuromuscular system highly redundant.</w:t>
      </w:r>
      <w:r w:rsidR="0028655C" w:rsidRPr="00007E46">
        <w:rPr>
          <w:rFonts w:cs="Times New Roman"/>
        </w:rPr>
        <w:fldChar w:fldCharType="begin"/>
      </w:r>
      <w:r w:rsidR="00E31242">
        <w:rPr>
          <w:rFonts w:cs="Times New Roman"/>
        </w:rPr>
        <w:instrText xml:space="preserve"> ADDIN EN.CITE &lt;EndNote&gt;&lt;Cite&gt;&lt;Author&gt;Crowninshield&lt;/Author&gt;&lt;Year&gt;1981&lt;/Year&gt;&lt;RecNum&gt;982&lt;/RecNum&gt;&lt;DisplayText&gt;&lt;style face="superscript"&gt;13&lt;/style&gt;&lt;/DisplayText&gt;&lt;record&gt;&lt;rec-number&gt;982&lt;/rec-number&gt;&lt;foreign-keys&gt;&lt;key app="EN" db-id="atse9at9r0s9rqeserrv5v232xzd5vpsafrv" timestamp="1485842230"&gt;982&lt;/key&gt;&lt;/foreign-keys&gt;&lt;ref-type name="Journal Article"&gt;17&lt;/ref-type&gt;&lt;contributors&gt;&lt;authors&gt;&lt;author&gt;Crowninshield, R. D.&lt;/author&gt;&lt;author&gt;Brand, R. A.&lt;/author&gt;&lt;/authors&gt;&lt;/contributors&gt;&lt;titles&gt;&lt;title&gt;A physiologically based criterion of muscle force prediction in locomotion&lt;/title&gt;&lt;secondary-title&gt;Journal of Biomechanics&lt;/secondary-title&gt;&lt;alt-title&gt;J Biomech&lt;/alt-title&gt;&lt;/titles&gt;&lt;periodical&gt;&lt;full-title&gt;Journal of biomechanics&lt;/full-title&gt;&lt;/periodical&gt;&lt;alt-periodical&gt;&lt;full-title&gt;J Biomech&lt;/full-title&gt;&lt;/alt-periodical&gt;&lt;pages&gt;793-801&lt;/pages&gt;&lt;volume&gt;14&lt;/volume&gt;&lt;number&gt;11&lt;/number&gt;&lt;keywords&gt;&lt;keyword&gt;*Biomechanical Phenomena&lt;/keyword&gt;&lt;keyword&gt;Humans&lt;/keyword&gt;&lt;keyword&gt;*Locomotion&lt;/keyword&gt;&lt;keyword&gt;Mathematics&lt;/keyword&gt;&lt;keyword&gt;Models, Biological&lt;/keyword&gt;&lt;keyword&gt;*Muscle Contraction&lt;/keyword&gt;&lt;keyword&gt;Time Factors&lt;/keyword&gt;&lt;/keywords&gt;&lt;dates&gt;&lt;year&gt;1981&lt;/year&gt;&lt;pub-dates&gt;&lt;date&gt;1981/01/01&lt;/date&gt;&lt;/pub-dates&gt;&lt;/dates&gt;&lt;isbn&gt;0021-9290&lt;/isbn&gt;&lt;accession-num&gt;7334039&lt;/accession-num&gt;&lt;urls&gt;&lt;related-urls&gt;&lt;url&gt;http://www.sciencedirect.com/science/article/pii/002192908190035X&lt;/url&gt;&lt;/related-urls&gt;&lt;/urls&gt;&lt;electronic-resource-num&gt;10.1016/0021-9290(81)90035-X&lt;/electronic-resource-num&gt;&lt;/record&gt;&lt;/Cite&gt;&lt;/EndNote&gt;</w:instrText>
      </w:r>
      <w:r w:rsidR="0028655C" w:rsidRPr="00007E46">
        <w:rPr>
          <w:rFonts w:cs="Times New Roman"/>
        </w:rPr>
        <w:fldChar w:fldCharType="separate"/>
      </w:r>
      <w:r w:rsidR="00E31242" w:rsidRPr="00E31242">
        <w:rPr>
          <w:rFonts w:cs="Times New Roman"/>
          <w:noProof/>
          <w:vertAlign w:val="superscript"/>
        </w:rPr>
        <w:t>13</w:t>
      </w:r>
      <w:r w:rsidR="0028655C" w:rsidRPr="00007E46">
        <w:rPr>
          <w:rFonts w:cs="Times New Roman"/>
        </w:rPr>
        <w:fldChar w:fldCharType="end"/>
      </w:r>
      <w:r w:rsidR="00986EB5" w:rsidRPr="00007E46">
        <w:rPr>
          <w:rFonts w:cs="Times New Roman"/>
        </w:rPr>
        <w:t xml:space="preserve"> </w:t>
      </w:r>
      <w:r w:rsidR="001F6B6A" w:rsidRPr="00007E46">
        <w:rPr>
          <w:rFonts w:cs="Times New Roman"/>
        </w:rPr>
        <w:t>To address</w:t>
      </w:r>
      <w:r w:rsidRPr="00007E46">
        <w:rPr>
          <w:rFonts w:cs="Times New Roman"/>
        </w:rPr>
        <w:t xml:space="preserve"> this</w:t>
      </w:r>
      <w:r w:rsidR="001F6B6A" w:rsidRPr="00007E46">
        <w:rPr>
          <w:rFonts w:cs="Times New Roman"/>
        </w:rPr>
        <w:t xml:space="preserve"> redu</w:t>
      </w:r>
      <w:r w:rsidR="00C342AC" w:rsidRPr="00007E46">
        <w:rPr>
          <w:rFonts w:cs="Times New Roman"/>
        </w:rPr>
        <w:t>n</w:t>
      </w:r>
      <w:r w:rsidR="001F6B6A" w:rsidRPr="00007E46">
        <w:rPr>
          <w:rFonts w:cs="Times New Roman"/>
        </w:rPr>
        <w:t xml:space="preserve">dancy, previous </w:t>
      </w:r>
      <w:r w:rsidRPr="00007E46">
        <w:rPr>
          <w:rFonts w:cs="Times New Roman"/>
        </w:rPr>
        <w:t xml:space="preserve">modelling </w:t>
      </w:r>
      <w:r w:rsidR="001F6B6A" w:rsidRPr="00007E46">
        <w:rPr>
          <w:rFonts w:cs="Times New Roman"/>
        </w:rPr>
        <w:t xml:space="preserve">studies </w:t>
      </w:r>
      <w:r w:rsidR="00C0573B" w:rsidRPr="00007E46">
        <w:rPr>
          <w:rFonts w:cs="Times New Roman"/>
        </w:rPr>
        <w:t xml:space="preserve">in </w:t>
      </w:r>
      <w:r w:rsidR="00AC527E" w:rsidRPr="00007E46">
        <w:rPr>
          <w:rFonts w:cs="Times New Roman"/>
        </w:rPr>
        <w:t xml:space="preserve">those with FAI syndrome </w:t>
      </w:r>
      <w:r w:rsidRPr="00007E46">
        <w:rPr>
          <w:rFonts w:cs="Times New Roman"/>
        </w:rPr>
        <w:t xml:space="preserve">have predicted </w:t>
      </w:r>
      <w:r w:rsidR="00D54022" w:rsidRPr="00007E46">
        <w:rPr>
          <w:rFonts w:cs="Times New Roman"/>
        </w:rPr>
        <w:t>muscle forces by employing</w:t>
      </w:r>
      <w:r w:rsidR="00E33349" w:rsidRPr="00007E46">
        <w:rPr>
          <w:rFonts w:cs="Times New Roman"/>
        </w:rPr>
        <w:t xml:space="preserve"> static optimisation</w:t>
      </w:r>
      <w:r w:rsidR="000E091A" w:rsidRPr="00007E46">
        <w:rPr>
          <w:rFonts w:cs="Times New Roman"/>
        </w:rPr>
        <w:fldChar w:fldCharType="begin">
          <w:fldData xml:space="preserve">PEVuZE5vdGU+PENpdGU+PEF1dGhvcj5DYXRlbGxpPC9BdXRob3I+PFllYXI+MjAyMDwvWWVhcj48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</w:fldData>
        </w:fldChar>
      </w:r>
      <w:r w:rsidR="004C3294">
        <w:rPr>
          <w:rFonts w:cs="Times New Roman"/>
        </w:rPr>
        <w:instrText xml:space="preserve"> ADDIN EN.CITE </w:instrText>
      </w:r>
      <w:r w:rsidR="004C3294">
        <w:rPr>
          <w:rFonts w:cs="Times New Roman"/>
        </w:rPr>
        <w:fldChar w:fldCharType="begin">
          <w:fldData xml:space="preserve">PEVuZE5vdGU+PENpdGU+PEF1dGhvcj5DYXRlbGxpPC9BdXRob3I+PFllYXI+MjAyMDwvWWVhcj48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</w:fldData>
        </w:fldChar>
      </w:r>
      <w:r w:rsidR="004C3294">
        <w:rPr>
          <w:rFonts w:cs="Times New Roman"/>
        </w:rPr>
        <w:instrText xml:space="preserve"> ADDIN EN.CITE.DATA </w:instrText>
      </w:r>
      <w:r w:rsidR="004C3294">
        <w:rPr>
          <w:rFonts w:cs="Times New Roman"/>
        </w:rPr>
      </w:r>
      <w:r w:rsidR="004C3294">
        <w:rPr>
          <w:rFonts w:cs="Times New Roman"/>
        </w:rPr>
        <w:fldChar w:fldCharType="end"/>
      </w:r>
      <w:r w:rsidR="000E091A" w:rsidRPr="00007E46">
        <w:rPr>
          <w:rFonts w:cs="Times New Roman"/>
        </w:rPr>
      </w:r>
      <w:r w:rsidR="000E091A" w:rsidRPr="00007E46">
        <w:rPr>
          <w:rFonts w:cs="Times New Roman"/>
        </w:rPr>
        <w:fldChar w:fldCharType="separate"/>
      </w:r>
      <w:r w:rsidR="004C3294" w:rsidRPr="004C3294">
        <w:rPr>
          <w:rFonts w:cs="Times New Roman"/>
          <w:noProof/>
          <w:vertAlign w:val="superscript"/>
        </w:rPr>
        <w:t>11,46</w:t>
      </w:r>
      <w:r w:rsidR="000E091A" w:rsidRPr="00007E46">
        <w:rPr>
          <w:rFonts w:cs="Times New Roman"/>
        </w:rPr>
        <w:fldChar w:fldCharType="end"/>
      </w:r>
      <w:r w:rsidR="00E33349" w:rsidRPr="00007E46">
        <w:rPr>
          <w:rFonts w:cs="Times New Roman"/>
        </w:rPr>
        <w:t xml:space="preserve"> </w:t>
      </w:r>
      <w:r w:rsidR="00D54022" w:rsidRPr="00007E46">
        <w:rPr>
          <w:rFonts w:cs="Times New Roman"/>
        </w:rPr>
        <w:t xml:space="preserve">which tracks external joint moments while </w:t>
      </w:r>
      <w:r w:rsidR="001F6B6A" w:rsidRPr="00007E46">
        <w:rPr>
          <w:rFonts w:cs="Times New Roman"/>
        </w:rPr>
        <w:t>minimis</w:t>
      </w:r>
      <w:r w:rsidR="00D54022" w:rsidRPr="00007E46">
        <w:rPr>
          <w:rFonts w:cs="Times New Roman"/>
        </w:rPr>
        <w:t>ing</w:t>
      </w:r>
      <w:r w:rsidR="001F6B6A" w:rsidRPr="00007E46">
        <w:rPr>
          <w:rFonts w:cs="Times New Roman"/>
        </w:rPr>
        <w:t xml:space="preserve"> </w:t>
      </w:r>
      <w:r w:rsidR="0028655C" w:rsidRPr="00007E46">
        <w:rPr>
          <w:rFonts w:cs="Times New Roman"/>
        </w:rPr>
        <w:t xml:space="preserve">the sum of </w:t>
      </w:r>
      <w:r w:rsidR="001F6B6A" w:rsidRPr="00007E46">
        <w:rPr>
          <w:rFonts w:cs="Times New Roman"/>
        </w:rPr>
        <w:t>muscle activation</w:t>
      </w:r>
      <w:r w:rsidR="00C0573B" w:rsidRPr="00007E46">
        <w:rPr>
          <w:rFonts w:cs="Times New Roman"/>
        </w:rPr>
        <w:t xml:space="preserve"> patterns</w:t>
      </w:r>
      <w:r w:rsidR="008B76A7" w:rsidRPr="00007E46">
        <w:rPr>
          <w:rFonts w:cs="Times New Roman"/>
        </w:rPr>
        <w:t>.</w:t>
      </w:r>
      <w:r w:rsidR="00AB028F" w:rsidRPr="00007E46">
        <w:rPr>
          <w:rFonts w:cs="Times New Roman"/>
        </w:rPr>
        <w:fldChar w:fldCharType="begin"/>
      </w:r>
      <w:r w:rsidR="00E31242">
        <w:rPr>
          <w:rFonts w:cs="Times New Roman"/>
        </w:rPr>
        <w:instrText xml:space="preserve"> ADDIN EN.CITE &lt;EndNote&gt;&lt;Cite&gt;&lt;Author&gt;Crowninshield&lt;/Author&gt;&lt;Year&gt;1981&lt;/Year&gt;&lt;RecNum&gt;982&lt;/RecNum&gt;&lt;DisplayText&gt;&lt;style face="superscript"&gt;13&lt;/style&gt;&lt;/DisplayText&gt;&lt;record&gt;&lt;rec-number&gt;982&lt;/rec-number&gt;&lt;foreign-keys&gt;&lt;key app="EN" db-id="atse9at9r0s9rqeserrv5v232xzd5vpsafrv" timestamp="1485842230"&gt;982&lt;/key&gt;&lt;/foreign-keys&gt;&lt;ref-type name="Journal Article"&gt;17&lt;/ref-type&gt;&lt;contributors&gt;&lt;authors&gt;&lt;author&gt;Crowninshield, R. D.&lt;/author&gt;&lt;author&gt;Brand, R. A.&lt;/author&gt;&lt;/authors&gt;&lt;/contributors&gt;&lt;titles&gt;&lt;title&gt;A physiologically based criterion of muscle force prediction in locomotion&lt;/title&gt;&lt;secondary-title&gt;Journal of Biomechanics&lt;/secondary-title&gt;&lt;alt-title&gt;J Biomech&lt;/alt-title&gt;&lt;/titles&gt;&lt;periodical&gt;&lt;full-title&gt;Journal of biomechanics&lt;/full-title&gt;&lt;/periodical&gt;&lt;alt-periodical&gt;&lt;full-title&gt;J Biomech&lt;/full-title&gt;&lt;/alt-periodical&gt;&lt;pages&gt;793-801&lt;/pages&gt;&lt;volume&gt;14&lt;/volume&gt;&lt;number&gt;11&lt;/number&gt;&lt;keywords&gt;&lt;keyword&gt;*Biomechanical Phenomena&lt;/keyword&gt;&lt;keyword&gt;Humans&lt;/keyword&gt;&lt;keyword&gt;*Locomotion&lt;/keyword&gt;&lt;keyword&gt;Mathematics&lt;/keyword&gt;&lt;keyword&gt;Models, Biological&lt;/keyword&gt;&lt;keyword&gt;*Muscle Contraction&lt;/keyword&gt;&lt;keyword&gt;Time Factors&lt;/keyword&gt;&lt;/keywords&gt;&lt;dates&gt;&lt;year&gt;1981&lt;/year&gt;&lt;pub-dates&gt;&lt;date&gt;1981/01/01&lt;/date&gt;&lt;/pub-dates&gt;&lt;/dates&gt;&lt;isbn&gt;0021-9290&lt;/isbn&gt;&lt;accession-num&gt;7334039&lt;/accession-num&gt;&lt;urls&gt;&lt;related-urls&gt;&lt;url&gt;http://www.sciencedirect.com/science/article/pii/002192908190035X&lt;/url&gt;&lt;/related-urls&gt;&lt;/urls&gt;&lt;electronic-resource-num&gt;10.1016/0021-9290(81)90035-X&lt;/electronic-resource-num&gt;&lt;/record&gt;&lt;/Cite&gt;&lt;/EndNote&gt;</w:instrText>
      </w:r>
      <w:r w:rsidR="00AB028F" w:rsidRPr="00007E46">
        <w:rPr>
          <w:rFonts w:cs="Times New Roman"/>
        </w:rPr>
        <w:fldChar w:fldCharType="separate"/>
      </w:r>
      <w:r w:rsidR="00E31242" w:rsidRPr="00E31242">
        <w:rPr>
          <w:rFonts w:cs="Times New Roman"/>
          <w:noProof/>
          <w:vertAlign w:val="superscript"/>
        </w:rPr>
        <w:t>13</w:t>
      </w:r>
      <w:r w:rsidR="00AB028F" w:rsidRPr="00007E46">
        <w:rPr>
          <w:rFonts w:cs="Times New Roman"/>
        </w:rPr>
        <w:fldChar w:fldCharType="end"/>
      </w:r>
      <w:r w:rsidR="0087187A" w:rsidRPr="00007E46">
        <w:rPr>
          <w:rFonts w:cs="Times New Roman"/>
        </w:rPr>
        <w:t xml:space="preserve"> </w:t>
      </w:r>
      <w:r w:rsidR="00B14BEC" w:rsidRPr="00007E46">
        <w:rPr>
          <w:rFonts w:cs="Times New Roman"/>
        </w:rPr>
        <w:t>However, minimising activation cannot account for subject</w:t>
      </w:r>
      <w:r w:rsidR="00EC3415" w:rsidRPr="00007E46">
        <w:rPr>
          <w:rFonts w:cs="Times New Roman"/>
        </w:rPr>
        <w:t>-</w:t>
      </w:r>
      <w:r w:rsidR="00B14BEC" w:rsidRPr="00007E46">
        <w:rPr>
          <w:rFonts w:cs="Times New Roman"/>
        </w:rPr>
        <w:t>,</w:t>
      </w:r>
      <w:r w:rsidR="00EC3415" w:rsidRPr="00007E46">
        <w:rPr>
          <w:rFonts w:cs="Times New Roman"/>
        </w:rPr>
        <w:fldChar w:fldCharType="begin">
          <w:fldData xml:space="preserve">PEVuZE5vdGU+PENpdGU+PEF1dGhvcj5IdWc8L0F1dGhvcj48WWVhcj4yMDE5PC9ZZWFyPjxSZWNO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</w:fldData>
        </w:fldChar>
      </w:r>
      <w:r w:rsidR="004C3294">
        <w:rPr>
          <w:rFonts w:cs="Times New Roman"/>
        </w:rPr>
        <w:instrText xml:space="preserve"> ADDIN EN.CITE </w:instrText>
      </w:r>
      <w:r w:rsidR="004C3294">
        <w:rPr>
          <w:rFonts w:cs="Times New Roman"/>
        </w:rPr>
        <w:fldChar w:fldCharType="begin">
          <w:fldData xml:space="preserve">PEVuZE5vdGU+PENpdGU+PEF1dGhvcj5IdWc8L0F1dGhvcj48WWVhcj4yMDE5PC9ZZWFyPjxSZWNO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</w:fldData>
        </w:fldChar>
      </w:r>
      <w:r w:rsidR="004C3294">
        <w:rPr>
          <w:rFonts w:cs="Times New Roman"/>
        </w:rPr>
        <w:instrText xml:space="preserve"> ADDIN EN.CITE.DATA </w:instrText>
      </w:r>
      <w:r w:rsidR="004C3294">
        <w:rPr>
          <w:rFonts w:cs="Times New Roman"/>
        </w:rPr>
      </w:r>
      <w:r w:rsidR="004C3294">
        <w:rPr>
          <w:rFonts w:cs="Times New Roman"/>
        </w:rPr>
        <w:fldChar w:fldCharType="end"/>
      </w:r>
      <w:r w:rsidR="00EC3415" w:rsidRPr="00007E46">
        <w:rPr>
          <w:rFonts w:cs="Times New Roman"/>
        </w:rPr>
      </w:r>
      <w:r w:rsidR="00EC3415" w:rsidRPr="00007E46">
        <w:rPr>
          <w:rFonts w:cs="Times New Roman"/>
        </w:rPr>
        <w:fldChar w:fldCharType="separate"/>
      </w:r>
      <w:r w:rsidR="004C3294" w:rsidRPr="004C3294">
        <w:rPr>
          <w:rFonts w:cs="Times New Roman"/>
          <w:noProof/>
          <w:vertAlign w:val="superscript"/>
        </w:rPr>
        <w:t>32</w:t>
      </w:r>
      <w:r w:rsidR="00EC3415" w:rsidRPr="00007E46">
        <w:rPr>
          <w:rFonts w:cs="Times New Roman"/>
        </w:rPr>
        <w:fldChar w:fldCharType="end"/>
      </w:r>
      <w:r w:rsidR="00B14BEC" w:rsidRPr="00007E46">
        <w:rPr>
          <w:rFonts w:cs="Times New Roman"/>
        </w:rPr>
        <w:t xml:space="preserve"> task</w:t>
      </w:r>
      <w:r w:rsidR="00EC3415" w:rsidRPr="00007E46">
        <w:rPr>
          <w:rFonts w:cs="Times New Roman"/>
        </w:rPr>
        <w:t>-</w:t>
      </w:r>
      <w:r w:rsidR="00B14BEC" w:rsidRPr="00007E46">
        <w:rPr>
          <w:rFonts w:cs="Times New Roman"/>
        </w:rPr>
        <w:t>,</w:t>
      </w:r>
      <w:r w:rsidR="00EC3415" w:rsidRPr="00007E46">
        <w:rPr>
          <w:rFonts w:cs="Times New Roman"/>
        </w:rPr>
        <w:fldChar w:fldCharType="begin"/>
      </w:r>
      <w:r w:rsidR="00E31242">
        <w:rPr>
          <w:rFonts w:cs="Times New Roman"/>
        </w:rPr>
        <w:instrText xml:space="preserve"> ADDIN EN.CITE &lt;EndNote&gt;&lt;Cite&gt;&lt;Author&gt;Buchanan&lt;/Author&gt;&lt;Year&gt;1995&lt;/Year&gt;&lt;RecNum&gt;1003&lt;/RecNum&gt;&lt;DisplayText&gt;&lt;style face="superscript"&gt;8&lt;/style&gt;&lt;/DisplayText&gt;&lt;record&gt;&lt;rec-number&gt;1003&lt;/rec-number&gt;&lt;foreign-keys&gt;&lt;key app="EN" db-id="atse9at9r0s9rqeserrv5v232xzd5vpsafrv" timestamp="1489127830"&gt;1003&lt;/key&gt;&lt;/foreign-keys&gt;&lt;ref-type name="Journal Article"&gt;17&lt;/ref-type&gt;&lt;contributors&gt;&lt;authors&gt;&lt;author&gt;Buchanan, Thomas S.&lt;/author&gt;&lt;author&gt;Lloyd, David G.&lt;/author&gt;&lt;/authors&gt;&lt;/contributors&gt;&lt;titles&gt;&lt;title&gt;Muscle activity is different for humans performing static tasks which require force control and position control&lt;/title&gt;&lt;secondary-title&gt;Neuroscience Letters&lt;/secondary-title&gt;&lt;alt-title&gt;Neuroscience Letters&lt;/alt-title&gt;&lt;/titles&gt;&lt;periodical&gt;&lt;full-title&gt;Neuroscience Letters&lt;/full-title&gt;&lt;/periodical&gt;&lt;alt-periodical&gt;&lt;full-title&gt;Neuroscience Letters&lt;/full-title&gt;&lt;/alt-periodical&gt;&lt;pages&gt;61-64&lt;/pages&gt;&lt;volume&gt;194&lt;/volume&gt;&lt;number&gt;1–2&lt;/number&gt;&lt;section&gt;61&lt;/section&gt;&lt;keywords&gt;&lt;keyword&gt;Force control&lt;/keyword&gt;&lt;keyword&gt;Position control&lt;/keyword&gt;&lt;keyword&gt;EMG&lt;/keyword&gt;&lt;keyword&gt;Synergy&lt;/keyword&gt;&lt;keyword&gt;Co-activation&lt;/keyword&gt;&lt;/keywords&gt;&lt;dates&gt;&lt;year&gt;1995&lt;/year&gt;&lt;pub-dates&gt;&lt;date&gt;7/14/&lt;/date&gt;&lt;/pub-dates&gt;&lt;/dates&gt;&lt;isbn&gt;0304-3940&lt;/isbn&gt;&lt;urls&gt;&lt;related-urls&gt;&lt;url&gt;http://www.sciencedirect.com/science/article/pii/030439409511727E&lt;/url&gt;&lt;/related-urls&gt;&lt;/urls&gt;&lt;electronic-resource-num&gt;10.1016/0304-3940(95)11727-e&lt;/electronic-resource-num&gt;&lt;/record&gt;&lt;/Cite&gt;&lt;/EndNote&gt;</w:instrText>
      </w:r>
      <w:r w:rsidR="00EC3415" w:rsidRPr="00007E46">
        <w:rPr>
          <w:rFonts w:cs="Times New Roman"/>
        </w:rPr>
        <w:fldChar w:fldCharType="separate"/>
      </w:r>
      <w:r w:rsidR="00E31242" w:rsidRPr="00E31242">
        <w:rPr>
          <w:rFonts w:cs="Times New Roman"/>
          <w:noProof/>
          <w:vertAlign w:val="superscript"/>
        </w:rPr>
        <w:t>8</w:t>
      </w:r>
      <w:r w:rsidR="00EC3415" w:rsidRPr="00007E46">
        <w:rPr>
          <w:rFonts w:cs="Times New Roman"/>
        </w:rPr>
        <w:fldChar w:fldCharType="end"/>
      </w:r>
      <w:r w:rsidR="00B14BEC" w:rsidRPr="00007E46">
        <w:rPr>
          <w:rFonts w:cs="Times New Roman"/>
        </w:rPr>
        <w:t xml:space="preserve"> pathology</w:t>
      </w:r>
      <w:r w:rsidR="00EC3415" w:rsidRPr="00007E46">
        <w:rPr>
          <w:rFonts w:cs="Times New Roman"/>
        </w:rPr>
        <w:t>-</w:t>
      </w:r>
      <w:r w:rsidR="00EC3415" w:rsidRPr="00007E46">
        <w:rPr>
          <w:rFonts w:cs="Times New Roman"/>
        </w:rPr>
        <w:fldChar w:fldCharType="begin"/>
      </w:r>
      <w:r w:rsidR="00E31242">
        <w:rPr>
          <w:rFonts w:cs="Times New Roman"/>
        </w:rPr>
        <w:instrText xml:space="preserve"> ADDIN EN.CITE &lt;EndNote&gt;&lt;Cite&gt;&lt;Author&gt;Besier&lt;/Author&gt;&lt;Year&gt;2009&lt;/Year&gt;&lt;RecNum&gt;4310&lt;/RecNum&gt;&lt;DisplayText&gt;&lt;style face="superscript"&gt;5&lt;/style&gt;&lt;/DisplayText&gt;&lt;record&gt;&lt;rec-number&gt;4310&lt;/rec-number&gt;&lt;foreign-keys&gt;&lt;key app="EN" db-id="atse9at9r0s9rqeserrv5v232xzd5vpsafrv" timestamp="1614598836"&gt;4310&lt;/key&gt;&lt;/foreign-keys&gt;&lt;ref-type name="Journal Article"&gt;17&lt;/ref-type&gt;&lt;contributors&gt;&lt;authors&gt;&lt;author&gt;Besier, Thor F&lt;/author&gt;&lt;author&gt;Fredericson, Michael&lt;/author&gt;&lt;author&gt;Gold, Garry E&lt;/author&gt;&lt;author&gt;Beaupré, Gary S&lt;/author&gt;&lt;author&gt;Delp, Scott L&lt;/author&gt;&lt;/authors&gt;&lt;/contributors&gt;&lt;auth-address&gt;Department of Orthopaedics, Stanford University, Stanford, CA 94305-6175, USA. besier@stanford.edu&lt;/auth-address&gt;&lt;titles&gt;&lt;title&gt;Knee muscle forces during walking and running in patellofemoral pain patients and pain-free controls&lt;/title&gt;&lt;secondary-title&gt;Journal of biomechanics&lt;/secondary-title&gt;&lt;alt-title&gt;J Biomech&lt;/alt-title&gt;&lt;/titles&gt;&lt;periodical&gt;&lt;full-title&gt;Journal of biomechanics&lt;/full-title&gt;&lt;/periodical&gt;&lt;alt-periodical&gt;&lt;full-title&gt;J Biomech&lt;/full-title&gt;&lt;/alt-periodical&gt;&lt;pages&gt;898-905&lt;/pages&gt;&lt;volume&gt;42&lt;/volume&gt;&lt;number&gt;7&lt;/number&gt;&lt;edition&gt;2009/03/10&lt;/edition&gt;&lt;keywords&gt;&lt;keyword&gt;Adult&lt;/keyword&gt;&lt;keyword&gt;Biomechanical Phenomena&lt;/keyword&gt;&lt;keyword&gt;Case-Control Studies&lt;/keyword&gt;&lt;keyword&gt;Female&lt;/keyword&gt;&lt;keyword&gt;Humans&lt;/keyword&gt;&lt;keyword&gt;Knee Joint/*physiology&lt;/keyword&gt;&lt;keyword&gt;Male&lt;/keyword&gt;&lt;keyword&gt;Muscles/*physiology&lt;/keyword&gt;&lt;keyword&gt;Pain Measurement&lt;/keyword&gt;&lt;keyword&gt;Patellofemoral Pain Syndrome/*physiopathology&lt;/keyword&gt;&lt;keyword&gt;Running/*physiology&lt;/keyword&gt;&lt;keyword&gt;Walking/*physiology&lt;/keyword&gt;&lt;/keywords&gt;&lt;dates&gt;&lt;year&gt;2009&lt;/year&gt;&lt;pub-dates&gt;&lt;date&gt;May 11&lt;/date&gt;&lt;/pub-dates&gt;&lt;/dates&gt;&lt;isbn&gt;0021-9290&lt;/isbn&gt;&lt;accession-num&gt;19268945&lt;/accession-num&gt;&lt;urls&gt;&lt;related-urls&gt;&lt;url&gt;https://www.ncbi.nlm.nih.gov/pubmed/19268945&lt;/url&gt;&lt;/related-urls&gt;&lt;/urls&gt;&lt;custom2&gt;PMC2671570&lt;/custom2&gt;&lt;electronic-resource-num&gt;10.1016/j.jbiomech.2009.01.032&lt;/electronic-resource-num&gt;&lt;/record&gt;&lt;/Cite&gt;&lt;/EndNote&gt;</w:instrText>
      </w:r>
      <w:r w:rsidR="00EC3415" w:rsidRPr="00007E46">
        <w:rPr>
          <w:rFonts w:cs="Times New Roman"/>
        </w:rPr>
        <w:fldChar w:fldCharType="separate"/>
      </w:r>
      <w:r w:rsidR="00E31242" w:rsidRPr="00E31242">
        <w:rPr>
          <w:rFonts w:cs="Times New Roman"/>
          <w:noProof/>
          <w:vertAlign w:val="superscript"/>
        </w:rPr>
        <w:t>5</w:t>
      </w:r>
      <w:r w:rsidR="00EC3415" w:rsidRPr="00007E46">
        <w:rPr>
          <w:rFonts w:cs="Times New Roman"/>
        </w:rPr>
        <w:fldChar w:fldCharType="end"/>
      </w:r>
      <w:r w:rsidR="00B14BEC" w:rsidRPr="00007E46">
        <w:rPr>
          <w:rFonts w:cs="Times New Roman"/>
        </w:rPr>
        <w:t xml:space="preserve"> and training</w:t>
      </w:r>
      <w:r w:rsidR="00EC3415" w:rsidRPr="00007E46">
        <w:rPr>
          <w:rFonts w:cs="Times New Roman"/>
        </w:rPr>
        <w:t>-</w:t>
      </w:r>
      <w:r w:rsidR="00B14BEC" w:rsidRPr="00007E46">
        <w:rPr>
          <w:rFonts w:cs="Times New Roman"/>
        </w:rPr>
        <w:t>specific nature</w:t>
      </w:r>
      <w:r w:rsidR="00EC3415" w:rsidRPr="00007E46">
        <w:rPr>
          <w:rFonts w:cs="Times New Roman"/>
        </w:rPr>
        <w:fldChar w:fldCharType="begin"/>
      </w:r>
      <w:r w:rsidR="004C3294">
        <w:rPr>
          <w:rFonts w:cs="Times New Roman"/>
        </w:rPr>
        <w:instrText xml:space="preserve"> ADDIN EN.CITE &lt;EndNote&gt;&lt;Cite&gt;&lt;Author&gt;Menegaldo&lt;/Author&gt;&lt;Year&gt;2011&lt;/Year&gt;&lt;RecNum&gt;4312&lt;/RecNum&gt;&lt;DisplayText&gt;&lt;style face="superscript"&gt;42&lt;/style&gt;&lt;/DisplayText&gt;&lt;record&gt;&lt;rec-number&gt;4312&lt;/rec-number&gt;&lt;foreign-keys&gt;&lt;key app="EN" db-id="atse9at9r0s9rqeserrv5v232xzd5vpsafrv" timestamp="1614598875"&gt;4312&lt;/key&gt;&lt;/foreign-keys&gt;&lt;ref-type name="Journal Article"&gt;17&lt;/ref-type&gt;&lt;contributors&gt;&lt;authors&gt;&lt;author&gt;Menegaldo, Luciano L&lt;/author&gt;&lt;author&gt;Oliveira, Liliam F&lt;/author&gt;&lt;/authors&gt;&lt;/contributors&gt;&lt;auth-address&gt;Mil Inst Engn, Dept Mech &amp;amp; Mat Engn, Praca Gen Tiburcio 80, BR-22290270 Rio De Janeiro, RJ, Brazil&amp;#xD;Univ Fed Rio de Janeiro, Sch Phys Educ &amp;amp; Sports, BR-21941 Rio De Janeiro, Brazil&lt;/auth-address&gt;&lt;titles&gt;&lt;title&gt;An EMG-driven model to evaluate quadriceps strengthening after an isokinetic training&lt;/title&gt;&lt;secondary-title&gt;Procedia IUTAM&lt;/secondary-title&gt;&lt;alt-title&gt;Proc Iutam&lt;/alt-title&gt;&lt;/titles&gt;&lt;periodical&gt;&lt;full-title&gt;Procedia IUTAM&lt;/full-title&gt;&lt;/periodical&gt;&lt;pages&gt;131-141&lt;/pages&gt;&lt;volume&gt;2&lt;/volume&gt;&lt;keywords&gt;&lt;keyword&gt;muscle biomechanics&lt;/keyword&gt;&lt;keyword&gt;emg-driven model&lt;/keyword&gt;&lt;keyword&gt;quadriceps femoris&lt;/keyword&gt;&lt;keyword&gt;strength training&lt;/keyword&gt;&lt;keyword&gt;estimate muscle forces&lt;/keyword&gt;&lt;keyword&gt;in-vivo&lt;/keyword&gt;&lt;keyword&gt;joint moments&lt;/keyword&gt;&lt;keyword&gt;musculoskeletal model&lt;/keyword&gt;&lt;keyword&gt;lower-extremity&lt;/keyword&gt;&lt;keyword&gt;femoris muscle&lt;/keyword&gt;&lt;keyword&gt;knee&lt;/keyword&gt;&lt;keyword&gt;tension&lt;/keyword&gt;&lt;/keywords&gt;&lt;dates&gt;&lt;year&gt;2011&lt;/year&gt;&lt;/dates&gt;&lt;isbn&gt;2210-9838&lt;/isbn&gt;&lt;accession-num&gt;WOS:000314462800013&lt;/accession-num&gt;&lt;urls&gt;&lt;related-urls&gt;&lt;url&gt;&amp;lt;Go to ISI&amp;gt;://WOS:000314462800013&lt;/url&gt;&lt;/related-urls&gt;&lt;/urls&gt;&lt;electronic-resource-num&gt;10.1016/j.piutam.2011.04.014&lt;/electronic-resource-num&gt;&lt;language&gt;English&lt;/language&gt;&lt;/record&gt;&lt;/Cite&gt;&lt;/EndNote&gt;</w:instrText>
      </w:r>
      <w:r w:rsidR="00EC3415" w:rsidRPr="00007E46">
        <w:rPr>
          <w:rFonts w:cs="Times New Roman"/>
        </w:rPr>
        <w:fldChar w:fldCharType="separate"/>
      </w:r>
      <w:r w:rsidR="004C3294" w:rsidRPr="004C3294">
        <w:rPr>
          <w:rFonts w:cs="Times New Roman"/>
          <w:noProof/>
          <w:vertAlign w:val="superscript"/>
        </w:rPr>
        <w:t>42</w:t>
      </w:r>
      <w:r w:rsidR="00EC3415" w:rsidRPr="00007E46">
        <w:rPr>
          <w:rFonts w:cs="Times New Roman"/>
        </w:rPr>
        <w:fldChar w:fldCharType="end"/>
      </w:r>
      <w:r w:rsidR="00B14BEC" w:rsidRPr="00007E46">
        <w:rPr>
          <w:rFonts w:cs="Times New Roman"/>
        </w:rPr>
        <w:t xml:space="preserve"> </w:t>
      </w:r>
      <w:r w:rsidR="00084FA7" w:rsidRPr="00007E46">
        <w:rPr>
          <w:rFonts w:cs="Times New Roman"/>
        </w:rPr>
        <w:t xml:space="preserve">in </w:t>
      </w:r>
      <w:r w:rsidR="00B14BEC" w:rsidRPr="00007E46">
        <w:rPr>
          <w:rFonts w:cs="Times New Roman"/>
        </w:rPr>
        <w:t>co-ordinati</w:t>
      </w:r>
      <w:r w:rsidR="00084FA7" w:rsidRPr="00007E46">
        <w:rPr>
          <w:rFonts w:cs="Times New Roman"/>
        </w:rPr>
        <w:t>ng muscle activations</w:t>
      </w:r>
      <w:r w:rsidR="00B14BEC" w:rsidRPr="00007E46">
        <w:rPr>
          <w:rFonts w:cs="Times New Roman"/>
        </w:rPr>
        <w:t>.</w:t>
      </w:r>
      <w:r w:rsidR="007D0BCA">
        <w:rPr>
          <w:rFonts w:cs="Times New Roman"/>
        </w:rPr>
        <w:t xml:space="preserve"> </w:t>
      </w:r>
      <w:r w:rsidR="00084FA7">
        <w:t>E</w:t>
      </w:r>
      <w:r w:rsidR="00877F82">
        <w:t xml:space="preserve">lectromyography (EMG)-assisted </w:t>
      </w:r>
      <w:r w:rsidR="00CB64B4">
        <w:t xml:space="preserve">modelling </w:t>
      </w:r>
      <w:r w:rsidR="005B2EFB">
        <w:t>approach</w:t>
      </w:r>
      <w:r w:rsidR="00C0573B">
        <w:t>es</w:t>
      </w:r>
      <w:r w:rsidR="00877F82">
        <w:t xml:space="preserve"> </w:t>
      </w:r>
      <w:r w:rsidR="00504B17">
        <w:t xml:space="preserve">explicitly </w:t>
      </w:r>
      <w:r w:rsidR="00877F82">
        <w:t xml:space="preserve">incorporate </w:t>
      </w:r>
      <w:r w:rsidR="00C0573B">
        <w:t xml:space="preserve">an </w:t>
      </w:r>
      <w:r w:rsidR="00877F82">
        <w:t>individual’s muscle activation</w:t>
      </w:r>
      <w:r w:rsidR="004550FA">
        <w:t xml:space="preserve"> patterns</w:t>
      </w:r>
      <w:r w:rsidR="003E59A2">
        <w:t xml:space="preserve"> </w:t>
      </w:r>
      <w:r w:rsidR="00877F82">
        <w:t>to determine muscle forces</w:t>
      </w:r>
      <w:r w:rsidR="00504B17">
        <w:t xml:space="preserve"> while also</w:t>
      </w:r>
      <w:r w:rsidR="0004737C">
        <w:t xml:space="preserve"> satisfying rigid-body physics</w:t>
      </w:r>
      <w:r w:rsidR="00877F82">
        <w:fldChar w:fldCharType="begin">
          <w:fldData xml:space="preserve">PEVuZE5vdGU+PENpdGU+PEF1dGhvcj5TYXJ0b3JpPC9BdXRob3I+PFllYXI+MjAxNDwvWWVhcj48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</w:fldData>
        </w:fldChar>
      </w:r>
      <w:r w:rsidR="004C3294">
        <w:instrText xml:space="preserve"> ADDIN EN.CITE </w:instrText>
      </w:r>
      <w:r w:rsidR="004C3294">
        <w:fldChar w:fldCharType="begin">
          <w:fldData xml:space="preserve">PEVuZE5vdGU+PENpdGU+PEF1dGhvcj5TYXJ0b3JpPC9BdXRob3I+PFllYXI+MjAxNDwvWWVhcj48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</w:fldData>
        </w:fldChar>
      </w:r>
      <w:r w:rsidR="004C3294">
        <w:instrText xml:space="preserve"> ADDIN EN.CITE.DATA </w:instrText>
      </w:r>
      <w:r w:rsidR="004C3294">
        <w:fldChar w:fldCharType="end"/>
      </w:r>
      <w:r w:rsidR="00877F82">
        <w:fldChar w:fldCharType="separate"/>
      </w:r>
      <w:r w:rsidR="004C3294" w:rsidRPr="004C3294">
        <w:rPr>
          <w:noProof/>
          <w:vertAlign w:val="superscript"/>
        </w:rPr>
        <w:t>53</w:t>
      </w:r>
      <w:r w:rsidR="00877F82">
        <w:fldChar w:fldCharType="end"/>
      </w:r>
      <w:r w:rsidR="00877F82">
        <w:t xml:space="preserve"> </w:t>
      </w:r>
      <w:r w:rsidR="00504B17">
        <w:t xml:space="preserve">and </w:t>
      </w:r>
      <w:r w:rsidR="00877F82">
        <w:t>produc</w:t>
      </w:r>
      <w:r w:rsidR="00CB64B4">
        <w:t>ing</w:t>
      </w:r>
      <w:r w:rsidR="00877F82">
        <w:t xml:space="preserve"> physiological</w:t>
      </w:r>
      <w:r w:rsidR="00666819">
        <w:t xml:space="preserve">ly valid </w:t>
      </w:r>
      <w:r w:rsidR="00877F82">
        <w:t>results</w:t>
      </w:r>
      <w:r w:rsidR="00D45A91">
        <w:t>.</w:t>
      </w:r>
      <w:r w:rsidR="00877F82">
        <w:fldChar w:fldCharType="begin">
          <w:fldData xml:space="preserve">PEVuZE5vdGU+PENpdGU+PEF1dGhvcj5Ib2FuZzwvQXV0aG9yPjxZZWFyPjIwMTk8L1llYXI+PFJl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</w:fldData>
        </w:fldChar>
      </w:r>
      <w:r w:rsidR="004C3294">
        <w:instrText xml:space="preserve"> ADDIN EN.CITE </w:instrText>
      </w:r>
      <w:r w:rsidR="004C3294">
        <w:fldChar w:fldCharType="begin">
          <w:fldData xml:space="preserve">PEVuZE5vdGU+PENpdGU+PEF1dGhvcj5Ib2FuZzwvQXV0aG9yPjxZZWFyPjIwMTk8L1llYXI+PFJl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</w:fldData>
        </w:fldChar>
      </w:r>
      <w:r w:rsidR="004C3294">
        <w:instrText xml:space="preserve"> ADDIN EN.CITE.DATA </w:instrText>
      </w:r>
      <w:r w:rsidR="004C3294">
        <w:fldChar w:fldCharType="end"/>
      </w:r>
      <w:r w:rsidR="00877F82">
        <w:fldChar w:fldCharType="separate"/>
      </w:r>
      <w:r w:rsidR="004C3294" w:rsidRPr="004C3294">
        <w:rPr>
          <w:noProof/>
          <w:vertAlign w:val="superscript"/>
        </w:rPr>
        <w:t>30,31</w:t>
      </w:r>
      <w:r w:rsidR="00877F82">
        <w:fldChar w:fldCharType="end"/>
      </w:r>
      <w:r w:rsidR="00877F82">
        <w:t xml:space="preserve"> </w:t>
      </w:r>
      <w:r w:rsidR="00504B17">
        <w:t xml:space="preserve">Thus, EMG-assisted NMS models </w:t>
      </w:r>
      <w:r w:rsidR="00CB64B4">
        <w:t>are</w:t>
      </w:r>
      <w:r w:rsidR="00504B17">
        <w:t xml:space="preserve"> ideal </w:t>
      </w:r>
      <w:r w:rsidR="00C342AC">
        <w:t>for examining</w:t>
      </w:r>
      <w:r w:rsidR="00504B17">
        <w:t xml:space="preserve"> hip contact forces in those with FAI syndrome.</w:t>
      </w:r>
    </w:p>
    <w:p w14:paraId="45AF0117" w14:textId="518B468E" w:rsidR="00744F3F" w:rsidRDefault="14116B74" w:rsidP="00877F82">
      <w:r w:rsidRPr="00007E46">
        <w:t xml:space="preserve">The purpose of this study was to </w:t>
      </w:r>
      <w:r w:rsidR="00607DC3" w:rsidRPr="00007E46">
        <w:t xml:space="preserve">evaluate </w:t>
      </w:r>
      <w:r w:rsidR="00D62255" w:rsidRPr="00007E46">
        <w:t xml:space="preserve">hip </w:t>
      </w:r>
      <w:r w:rsidR="008D151D" w:rsidRPr="00007E46">
        <w:t>regional loading</w:t>
      </w:r>
      <w:r w:rsidR="00C054B4" w:rsidRPr="00007E46">
        <w:t xml:space="preserve"> </w:t>
      </w:r>
      <w:r w:rsidRPr="00007E46">
        <w:t>during walking</w:t>
      </w:r>
      <w:r w:rsidR="00D62255" w:rsidRPr="00007E46">
        <w:t>,</w:t>
      </w:r>
      <w:r w:rsidRPr="00007E46">
        <w:t xml:space="preserve"> using an EMG-assisted NMS model</w:t>
      </w:r>
      <w:r w:rsidR="00D62255" w:rsidRPr="00007E46">
        <w:t>,</w:t>
      </w:r>
      <w:r w:rsidRPr="00007E46">
        <w:t xml:space="preserve"> </w:t>
      </w:r>
      <w:r w:rsidR="00D62255" w:rsidRPr="00007E46">
        <w:t xml:space="preserve">in </w:t>
      </w:r>
      <w:r w:rsidRPr="00007E46">
        <w:t xml:space="preserve">those with FAI syndrome and </w:t>
      </w:r>
      <w:r w:rsidR="00093D3A" w:rsidRPr="00007E46">
        <w:t xml:space="preserve">pain-free </w:t>
      </w:r>
      <w:r w:rsidRPr="00007E46">
        <w:t>controls</w:t>
      </w:r>
      <w:r w:rsidR="00D62255" w:rsidRPr="00007E46">
        <w:t xml:space="preserve">. </w:t>
      </w:r>
      <w:r w:rsidR="00CB64B4" w:rsidRPr="00007E46">
        <w:t>W</w:t>
      </w:r>
      <w:r w:rsidR="00D62255" w:rsidRPr="00007E46">
        <w:t xml:space="preserve">e </w:t>
      </w:r>
      <w:r w:rsidR="00CB64B4" w:rsidRPr="00007E46">
        <w:t xml:space="preserve">examined </w:t>
      </w:r>
      <w:r w:rsidR="00E71DC6" w:rsidRPr="00007E46">
        <w:t xml:space="preserve">whether </w:t>
      </w:r>
      <w:r w:rsidR="00D62255" w:rsidRPr="00007E46">
        <w:t xml:space="preserve">there were </w:t>
      </w:r>
      <w:r w:rsidR="00CB64B4" w:rsidRPr="00007E46">
        <w:t xml:space="preserve">between-group </w:t>
      </w:r>
      <w:r w:rsidR="00D62255" w:rsidRPr="00007E46">
        <w:t xml:space="preserve">differences in </w:t>
      </w:r>
      <w:r w:rsidR="00E71DC6" w:rsidRPr="00007E46">
        <w:t xml:space="preserve">the magnitude </w:t>
      </w:r>
      <w:r w:rsidR="009D7520" w:rsidRPr="00007E46">
        <w:t xml:space="preserve">of </w:t>
      </w:r>
      <w:r w:rsidR="008D7130" w:rsidRPr="00007E46">
        <w:t xml:space="preserve">hip contact forces, both the resultant and </w:t>
      </w:r>
      <w:r w:rsidR="00C0573B" w:rsidRPr="00007E46">
        <w:t>vector components</w:t>
      </w:r>
      <w:r w:rsidR="005927DA" w:rsidRPr="00007E46">
        <w:t>,</w:t>
      </w:r>
      <w:r w:rsidR="00CB64B4" w:rsidRPr="00007E46">
        <w:t xml:space="preserve"> </w:t>
      </w:r>
      <w:r w:rsidR="00473586" w:rsidRPr="00007E46">
        <w:t xml:space="preserve">as well as the </w:t>
      </w:r>
      <w:r w:rsidR="00EE730A" w:rsidRPr="00007E46">
        <w:t>regional loading patterns</w:t>
      </w:r>
      <w:r w:rsidR="004E364A" w:rsidRPr="00007E46">
        <w:t xml:space="preserve"> </w:t>
      </w:r>
      <w:r w:rsidR="005927DA" w:rsidRPr="00007E46">
        <w:t>on</w:t>
      </w:r>
      <w:r w:rsidR="00690CBA" w:rsidRPr="00007E46">
        <w:t xml:space="preserve"> both the femoral and </w:t>
      </w:r>
      <w:r w:rsidR="005927DA" w:rsidRPr="00007E46">
        <w:t>acetabular surfaces</w:t>
      </w:r>
      <w:r w:rsidR="008B76A7" w:rsidRPr="00007E46">
        <w:t>.</w:t>
      </w:r>
      <w:r w:rsidR="005927DA" w:rsidRPr="00007E46">
        <w:t xml:space="preserve"> </w:t>
      </w:r>
      <w:r w:rsidRPr="00007E46">
        <w:t>We hypothesised</w:t>
      </w:r>
      <w:r w:rsidR="00BA6E51" w:rsidRPr="00007E46">
        <w:t xml:space="preserve"> the</w:t>
      </w:r>
      <w:r w:rsidRPr="00007E46">
        <w:t xml:space="preserve"> </w:t>
      </w:r>
      <w:r w:rsidR="00CC4434" w:rsidRPr="00007E46">
        <w:t xml:space="preserve">magnitude </w:t>
      </w:r>
      <w:r w:rsidR="00812D61" w:rsidRPr="00007E46">
        <w:t>of</w:t>
      </w:r>
      <w:r w:rsidR="00F31EBD" w:rsidRPr="00007E46">
        <w:t xml:space="preserve"> </w:t>
      </w:r>
      <w:r w:rsidRPr="00007E46">
        <w:t>hip</w:t>
      </w:r>
      <w:r w:rsidR="00F31EBD" w:rsidRPr="00007E46">
        <w:t xml:space="preserve"> </w:t>
      </w:r>
      <w:r w:rsidRPr="00007E46">
        <w:t>contact force</w:t>
      </w:r>
      <w:r w:rsidR="004E364A" w:rsidRPr="00007E46">
        <w:t>s</w:t>
      </w:r>
      <w:r w:rsidR="00F31EBD" w:rsidRPr="00007E46">
        <w:t xml:space="preserve"> would be lower</w:t>
      </w:r>
      <w:r w:rsidRPr="00007E46">
        <w:t xml:space="preserve"> in those with FAI syndrome compared </w:t>
      </w:r>
      <w:r w:rsidR="00337AC1" w:rsidRPr="00007E46">
        <w:t>with</w:t>
      </w:r>
      <w:r w:rsidRPr="00007E46">
        <w:t xml:space="preserve"> </w:t>
      </w:r>
      <w:r w:rsidR="00745388" w:rsidRPr="00007E46">
        <w:t>controls</w:t>
      </w:r>
      <w:r w:rsidRPr="00007E46">
        <w:t>.</w:t>
      </w:r>
      <w:r w:rsidR="00812D61" w:rsidRPr="00007E46">
        <w:t xml:space="preserve"> We also hypothesised </w:t>
      </w:r>
      <w:r w:rsidR="00D04239" w:rsidRPr="00007E46">
        <w:t>that</w:t>
      </w:r>
      <w:r w:rsidR="00812D61" w:rsidRPr="00007E46">
        <w:t xml:space="preserve"> </w:t>
      </w:r>
      <w:r w:rsidR="00D04239" w:rsidRPr="00007E46">
        <w:t xml:space="preserve">regional </w:t>
      </w:r>
      <w:r w:rsidR="00812D61" w:rsidRPr="00007E46">
        <w:t>loading</w:t>
      </w:r>
      <w:r w:rsidR="009C569D" w:rsidRPr="00007E46">
        <w:t xml:space="preserve"> </w:t>
      </w:r>
      <w:r w:rsidR="007B3CF7" w:rsidRPr="00007E46">
        <w:t xml:space="preserve">would be more concentrated in those with FAI syndrome compared with controls </w:t>
      </w:r>
      <w:r w:rsidR="009C569D" w:rsidRPr="00007E46">
        <w:t>when</w:t>
      </w:r>
      <w:r w:rsidR="00A86B5A" w:rsidRPr="00007E46">
        <w:t xml:space="preserve"> expressed in femoral and </w:t>
      </w:r>
      <w:r w:rsidR="007B3CF7" w:rsidRPr="00007E46">
        <w:t>pelvic coordinate systems</w:t>
      </w:r>
      <w:r w:rsidR="00812D61" w:rsidRPr="00007E46">
        <w:t>.</w:t>
      </w:r>
    </w:p>
    <w:p w14:paraId="2D3A19BF" w14:textId="77777777" w:rsidR="000143B5" w:rsidRPr="00D5604E" w:rsidRDefault="000143B5" w:rsidP="00DB561B">
      <w:pPr>
        <w:pStyle w:val="Heading1"/>
      </w:pPr>
      <w:r w:rsidRPr="00D5604E">
        <w:t>Methods</w:t>
      </w:r>
    </w:p>
    <w:p w14:paraId="28FA743A" w14:textId="39185585" w:rsidR="000143B5" w:rsidRPr="00D5604E" w:rsidRDefault="00BC2A7D" w:rsidP="00E939D1">
      <w:r>
        <w:t>M</w:t>
      </w:r>
      <w:r w:rsidR="00E92083">
        <w:t>otion capture</w:t>
      </w:r>
      <w:r w:rsidR="004E364A">
        <w:t xml:space="preserve">, ground reaction forces and </w:t>
      </w:r>
      <w:r w:rsidR="00997C7C">
        <w:t xml:space="preserve">surface </w:t>
      </w:r>
      <w:r w:rsidR="00E5537A">
        <w:t>EMG</w:t>
      </w:r>
      <w:r w:rsidR="00216212">
        <w:t>,</w:t>
      </w:r>
      <w:r w:rsidR="00E5537A">
        <w:t xml:space="preserve"> </w:t>
      </w:r>
      <w:r w:rsidR="00E92083">
        <w:t xml:space="preserve">were </w:t>
      </w:r>
      <w:r w:rsidR="004E364A">
        <w:t>acquired from</w:t>
      </w:r>
      <w:r w:rsidR="00E92083">
        <w:t xml:space="preserve"> 54 participants with FAI syndrome </w:t>
      </w:r>
      <w:r w:rsidR="00D26600">
        <w:t xml:space="preserve">and 27 </w:t>
      </w:r>
      <w:r w:rsidR="00745388">
        <w:t>controls</w:t>
      </w:r>
      <w:r w:rsidR="00A7445F">
        <w:t>.</w:t>
      </w:r>
      <w:r w:rsidR="00A7445F">
        <w:fldChar w:fldCharType="begin">
          <w:fldData xml:space="preserve">PEVuZE5vdGU+PENpdGU+PEF1dGhvcj5TYXZhZ2U8L0F1dGhvcj48WWVhcj4yMDIxPC9ZZWFyPjxS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</w:fldData>
        </w:fldChar>
      </w:r>
      <w:r w:rsidR="004C3294">
        <w:instrText xml:space="preserve"> ADDIN EN.CITE </w:instrText>
      </w:r>
      <w:r w:rsidR="004C3294">
        <w:fldChar w:fldCharType="begin">
          <w:fldData xml:space="preserve">PEVuZE5vdGU+PENpdGU+PEF1dGhvcj5TYXZhZ2U8L0F1dGhvcj48WWVhcj4yMDIxPC9ZZWFyPjxS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</w:fldData>
        </w:fldChar>
      </w:r>
      <w:r w:rsidR="004C3294">
        <w:instrText xml:space="preserve"> ADDIN EN.CITE.DATA </w:instrText>
      </w:r>
      <w:r w:rsidR="004C3294">
        <w:fldChar w:fldCharType="end"/>
      </w:r>
      <w:r w:rsidR="00A7445F">
        <w:fldChar w:fldCharType="separate"/>
      </w:r>
      <w:r w:rsidR="004C3294" w:rsidRPr="004C3294">
        <w:rPr>
          <w:noProof/>
          <w:vertAlign w:val="superscript"/>
        </w:rPr>
        <w:t>55</w:t>
      </w:r>
      <w:r w:rsidR="00A7445F">
        <w:fldChar w:fldCharType="end"/>
      </w:r>
      <w:r w:rsidR="00A7445F">
        <w:t xml:space="preserve"> Both groups were </w:t>
      </w:r>
      <w:r w:rsidR="00A7445F" w:rsidRPr="00A7445F">
        <w:t>recruited over 2 years</w:t>
      </w:r>
      <w:r w:rsidR="00196FF3">
        <w:t xml:space="preserve">. </w:t>
      </w:r>
      <w:r w:rsidR="008D2C72">
        <w:t xml:space="preserve">Those with </w:t>
      </w:r>
      <w:r w:rsidR="008D2C72">
        <w:lastRenderedPageBreak/>
        <w:t xml:space="preserve">FAI syndrome were participating in the Australian </w:t>
      </w:r>
      <w:proofErr w:type="spellStart"/>
      <w:r w:rsidR="008D2C72">
        <w:t>FASHIoN</w:t>
      </w:r>
      <w:proofErr w:type="spellEnd"/>
      <w:r w:rsidR="008D2C72">
        <w:t xml:space="preserve"> trial</w:t>
      </w:r>
      <w:r w:rsidR="002D4B93">
        <w:t xml:space="preserve"> </w:t>
      </w:r>
      <w:r w:rsidR="002D4B93" w:rsidRPr="00BF7444">
        <w:rPr>
          <w:rFonts w:cs="Times New Roman"/>
          <w:lang w:bidi="en-US"/>
        </w:rPr>
        <w:t>(Australian Clinical Trials Registration Number: ACTRN12615001177549</w:t>
      </w:r>
      <w:r w:rsidR="002D4B93">
        <w:rPr>
          <w:rFonts w:cs="Times New Roman"/>
          <w:lang w:bidi="en-US"/>
        </w:rPr>
        <w:t>)</w:t>
      </w:r>
      <w:r w:rsidR="008D2C72">
        <w:t xml:space="preserve">, for which </w:t>
      </w:r>
      <w:r w:rsidR="000143B5">
        <w:t xml:space="preserve">inclusion criteria </w:t>
      </w:r>
      <w:r w:rsidR="008D2C72">
        <w:t xml:space="preserve">have been </w:t>
      </w:r>
      <w:r w:rsidR="00CD1D16">
        <w:t>detailed</w:t>
      </w:r>
      <w:r w:rsidR="000143B5">
        <w:t xml:space="preserve"> elsewhere</w:t>
      </w:r>
      <w:r w:rsidR="0079459F">
        <w:t>.</w:t>
      </w:r>
      <w:r w:rsidR="000143B5" w:rsidRPr="00D5604E">
        <w:fldChar w:fldCharType="begin">
          <w:fldData xml:space="preserve">PEVuZE5vdGU+PENpdGU+PEF1dGhvcj5NdXJwaHk8L0F1dGhvcj48WWVhcj4yMDE3PC9ZZWFyPjxS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</w:fldData>
        </w:fldChar>
      </w:r>
      <w:r w:rsidR="004C3294">
        <w:instrText xml:space="preserve"> ADDIN EN.CITE </w:instrText>
      </w:r>
      <w:r w:rsidR="004C3294">
        <w:fldChar w:fldCharType="begin">
          <w:fldData xml:space="preserve">PEVuZE5vdGU+PENpdGU+PEF1dGhvcj5NdXJwaHk8L0F1dGhvcj48WWVhcj4yMDE3PC9ZZWFyPjxS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</w:fldData>
        </w:fldChar>
      </w:r>
      <w:r w:rsidR="004C3294">
        <w:instrText xml:space="preserve"> ADDIN EN.CITE.DATA </w:instrText>
      </w:r>
      <w:r w:rsidR="004C3294">
        <w:fldChar w:fldCharType="end"/>
      </w:r>
      <w:r w:rsidR="000143B5" w:rsidRPr="00D5604E">
        <w:fldChar w:fldCharType="separate"/>
      </w:r>
      <w:r w:rsidR="004C3294" w:rsidRPr="004C3294">
        <w:rPr>
          <w:noProof/>
          <w:vertAlign w:val="superscript"/>
        </w:rPr>
        <w:t>44</w:t>
      </w:r>
      <w:r w:rsidR="000143B5" w:rsidRPr="00D5604E">
        <w:fldChar w:fldCharType="end"/>
      </w:r>
      <w:r w:rsidR="000143B5" w:rsidRPr="00D5604E">
        <w:t xml:space="preserve"> </w:t>
      </w:r>
      <w:r w:rsidR="00805692">
        <w:t>Briefly</w:t>
      </w:r>
      <w:r w:rsidR="000143B5">
        <w:t xml:space="preserve">, individuals </w:t>
      </w:r>
      <w:r w:rsidR="00196FF3">
        <w:t>over the age of 16</w:t>
      </w:r>
      <w:r w:rsidR="00D863EB">
        <w:t xml:space="preserve"> </w:t>
      </w:r>
      <w:r w:rsidR="006A1EFF">
        <w:t xml:space="preserve">who had </w:t>
      </w:r>
      <w:r w:rsidR="006A1EFF" w:rsidRPr="00D5604E">
        <w:t>no evidence of hip OA</w:t>
      </w:r>
      <w:r w:rsidR="006A1EFF">
        <w:t xml:space="preserve"> (</w:t>
      </w:r>
      <w:proofErr w:type="spellStart"/>
      <w:r w:rsidR="006A1EFF">
        <w:t>Tonnis</w:t>
      </w:r>
      <w:proofErr w:type="spellEnd"/>
      <w:r w:rsidR="006A1EFF">
        <w:t xml:space="preserve"> grade &lt; 1), previous</w:t>
      </w:r>
      <w:r w:rsidR="006A1EFF" w:rsidRPr="00D5604E">
        <w:t xml:space="preserve"> hip injury or shape changing surgery</w:t>
      </w:r>
      <w:r w:rsidR="000C1412">
        <w:t xml:space="preserve"> and</w:t>
      </w:r>
      <w:r w:rsidR="006A1EFF" w:rsidRPr="006A1EFF">
        <w:t xml:space="preserve"> </w:t>
      </w:r>
      <w:r w:rsidR="006A1EFF">
        <w:t>who had been diagnosed with FAI syndrome</w:t>
      </w:r>
      <w:r w:rsidR="006A1EFF" w:rsidRPr="00D5604E">
        <w:t xml:space="preserve"> by an orthopaedic surgeon</w:t>
      </w:r>
      <w:r w:rsidR="0079459F">
        <w:t>,</w:t>
      </w:r>
      <w:r w:rsidR="00196FF3">
        <w:t xml:space="preserve"> w</w:t>
      </w:r>
      <w:r w:rsidR="000143B5">
        <w:t>ere included as participants</w:t>
      </w:r>
      <w:r w:rsidR="000143B5" w:rsidRPr="00D5604E">
        <w:t>.</w:t>
      </w:r>
      <w:r w:rsidR="000143B5" w:rsidRPr="00D45A91">
        <w:rPr>
          <w:szCs w:val="24"/>
        </w:rPr>
        <w:t xml:space="preserve"> </w:t>
      </w:r>
      <w:r w:rsidR="00745388">
        <w:rPr>
          <w:szCs w:val="24"/>
        </w:rPr>
        <w:t>Controls</w:t>
      </w:r>
      <w:r w:rsidR="00D45A91" w:rsidRPr="00D45A91">
        <w:rPr>
          <w:szCs w:val="24"/>
        </w:rPr>
        <w:t xml:space="preserve"> </w:t>
      </w:r>
      <w:r w:rsidR="00D45A91" w:rsidRPr="009B0C11">
        <w:rPr>
          <w:szCs w:val="24"/>
        </w:rPr>
        <w:t>(aged 21</w:t>
      </w:r>
      <w:r w:rsidR="00D45A91" w:rsidRPr="009B0C11">
        <w:rPr>
          <w:rFonts w:ascii="STIX" w:hAnsi="STIX" w:cs="STIX"/>
          <w:szCs w:val="24"/>
        </w:rPr>
        <w:t>–</w:t>
      </w:r>
      <w:r w:rsidR="00D45A91" w:rsidRPr="009B0C11">
        <w:rPr>
          <w:szCs w:val="24"/>
        </w:rPr>
        <w:t xml:space="preserve">41 years) </w:t>
      </w:r>
      <w:r w:rsidR="009B0C11">
        <w:rPr>
          <w:szCs w:val="24"/>
        </w:rPr>
        <w:t xml:space="preserve">who </w:t>
      </w:r>
      <w:r w:rsidR="009B0C11">
        <w:t>had no</w:t>
      </w:r>
      <w:r w:rsidR="009B0C11" w:rsidRPr="00D5604E">
        <w:t xml:space="preserve"> history of lower</w:t>
      </w:r>
      <w:r w:rsidR="009B0C11">
        <w:t>-</w:t>
      </w:r>
      <w:r w:rsidR="009B0C11" w:rsidRPr="00D5604E">
        <w:t xml:space="preserve">limb </w:t>
      </w:r>
      <w:r w:rsidR="009B0C11">
        <w:t xml:space="preserve">chronic pain, trauma or surgery </w:t>
      </w:r>
      <w:r w:rsidR="00D26600">
        <w:t>were recruited from the local community</w:t>
      </w:r>
      <w:r w:rsidR="009B0C11">
        <w:t>, r</w:t>
      </w:r>
      <w:r w:rsidR="009B0C11" w:rsidRPr="006447F8">
        <w:rPr>
          <w:szCs w:val="24"/>
        </w:rPr>
        <w:t>eflect</w:t>
      </w:r>
      <w:r w:rsidR="009B0C11">
        <w:rPr>
          <w:szCs w:val="24"/>
        </w:rPr>
        <w:t>ing</w:t>
      </w:r>
      <w:r w:rsidR="009B0C11" w:rsidRPr="006447F8">
        <w:rPr>
          <w:szCs w:val="24"/>
        </w:rPr>
        <w:t xml:space="preserve"> the age distribution of FAI syndrome participants as closely as possib</w:t>
      </w:r>
      <w:r w:rsidR="009B0C11" w:rsidRPr="00440429">
        <w:rPr>
          <w:szCs w:val="24"/>
        </w:rPr>
        <w:t>le</w:t>
      </w:r>
      <w:r w:rsidR="000143B5" w:rsidRPr="00440429">
        <w:t xml:space="preserve">. </w:t>
      </w:r>
      <w:r w:rsidR="004C7E92" w:rsidRPr="00440429">
        <w:rPr>
          <w:rFonts w:cs="Times New Roman"/>
        </w:rPr>
        <w:t>Radiological indicators for FAI syndrome were measured in all participants</w:t>
      </w:r>
      <w:r w:rsidR="000A637F" w:rsidRPr="00440429">
        <w:rPr>
          <w:rFonts w:cs="Times New Roman"/>
        </w:rPr>
        <w:t>,</w:t>
      </w:r>
      <w:r w:rsidR="004C7E92" w:rsidRPr="00440429">
        <w:rPr>
          <w:rFonts w:cs="Times New Roman"/>
        </w:rPr>
        <w:t xml:space="preserve"> </w:t>
      </w:r>
      <w:r w:rsidR="000A637F" w:rsidRPr="00440429">
        <w:rPr>
          <w:rFonts w:cs="Times New Roman"/>
        </w:rPr>
        <w:t>as described previously.</w:t>
      </w:r>
      <w:r w:rsidR="000A637F" w:rsidRPr="00440429">
        <w:rPr>
          <w:rFonts w:cs="Times New Roman"/>
        </w:rPr>
        <w:fldChar w:fldCharType="begin">
          <w:fldData xml:space="preserve">PEVuZE5vdGU+PENpdGU+PEF1dGhvcj5TYXZhZ2U8L0F1dGhvcj48WWVhcj4yMDIxPC9ZZWFyPjxS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</w:fldData>
        </w:fldChar>
      </w:r>
      <w:r w:rsidR="004C3294">
        <w:rPr>
          <w:rFonts w:cs="Times New Roman"/>
        </w:rPr>
        <w:instrText xml:space="preserve"> ADDIN EN.CITE </w:instrText>
      </w:r>
      <w:r w:rsidR="004C3294">
        <w:rPr>
          <w:rFonts w:cs="Times New Roman"/>
        </w:rPr>
        <w:fldChar w:fldCharType="begin">
          <w:fldData xml:space="preserve">PEVuZE5vdGU+PENpdGU+PEF1dGhvcj5TYXZhZ2U8L0F1dGhvcj48WWVhcj4yMDIxPC9ZZWFyPjxS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</w:fldData>
        </w:fldChar>
      </w:r>
      <w:r w:rsidR="004C3294">
        <w:rPr>
          <w:rFonts w:cs="Times New Roman"/>
        </w:rPr>
        <w:instrText xml:space="preserve"> ADDIN EN.CITE.DATA </w:instrText>
      </w:r>
      <w:r w:rsidR="004C3294">
        <w:rPr>
          <w:rFonts w:cs="Times New Roman"/>
        </w:rPr>
      </w:r>
      <w:r w:rsidR="004C3294">
        <w:rPr>
          <w:rFonts w:cs="Times New Roman"/>
        </w:rPr>
        <w:fldChar w:fldCharType="end"/>
      </w:r>
      <w:r w:rsidR="000A637F" w:rsidRPr="00440429">
        <w:rPr>
          <w:rFonts w:cs="Times New Roman"/>
        </w:rPr>
      </w:r>
      <w:r w:rsidR="000A637F" w:rsidRPr="00440429">
        <w:rPr>
          <w:rFonts w:cs="Times New Roman"/>
        </w:rPr>
        <w:fldChar w:fldCharType="separate"/>
      </w:r>
      <w:r w:rsidR="004C3294" w:rsidRPr="004C3294">
        <w:rPr>
          <w:rFonts w:cs="Times New Roman"/>
          <w:noProof/>
          <w:vertAlign w:val="superscript"/>
        </w:rPr>
        <w:t>55</w:t>
      </w:r>
      <w:r w:rsidR="000A637F" w:rsidRPr="00440429">
        <w:rPr>
          <w:rFonts w:cs="Times New Roman"/>
        </w:rPr>
        <w:fldChar w:fldCharType="end"/>
      </w:r>
      <w:r w:rsidR="000A637F" w:rsidRPr="00440429">
        <w:rPr>
          <w:rFonts w:cs="Times New Roman"/>
        </w:rPr>
        <w:t xml:space="preserve"> Prospective participants with any incomplete data </w:t>
      </w:r>
      <w:r w:rsidR="004C7E92" w:rsidRPr="00440429">
        <w:rPr>
          <w:rFonts w:cs="Times New Roman"/>
        </w:rPr>
        <w:t>and those with FAI syndrome and alpha angle &lt;55° were excluded</w:t>
      </w:r>
      <w:r w:rsidR="000A637F" w:rsidRPr="00440429">
        <w:rPr>
          <w:rFonts w:cs="Times New Roman"/>
        </w:rPr>
        <w:t>.</w:t>
      </w:r>
      <w:r w:rsidR="004C7E92" w:rsidRPr="00440429">
        <w:rPr>
          <w:rFonts w:cs="Times New Roman"/>
        </w:rPr>
        <w:t xml:space="preserve"> </w:t>
      </w:r>
      <w:r w:rsidR="000143B5" w:rsidRPr="00440429">
        <w:t>Hu</w:t>
      </w:r>
      <w:r w:rsidR="000143B5" w:rsidRPr="00D5604E">
        <w:t>man research ethic</w:t>
      </w:r>
      <w:r w:rsidR="00805692">
        <w:t>s committees approved the study</w:t>
      </w:r>
      <w:r w:rsidR="000143B5" w:rsidRPr="00D5604E">
        <w:t xml:space="preserve"> and participants provided their written informed consent.</w:t>
      </w:r>
    </w:p>
    <w:p w14:paraId="2B49A59F" w14:textId="05FF311F" w:rsidR="009C1F98" w:rsidRPr="00FB1E2C" w:rsidRDefault="000143B5" w:rsidP="00963B52">
      <w:pPr>
        <w:rPr>
          <w:rFonts w:cs="Times New Roman"/>
        </w:rPr>
      </w:pPr>
      <w:r>
        <w:rPr>
          <w:rFonts w:cs="Times New Roman"/>
        </w:rPr>
        <w:t xml:space="preserve">Participants with FAI syndrome and </w:t>
      </w:r>
      <w:r w:rsidR="00745388">
        <w:rPr>
          <w:rFonts w:cs="Times New Roman"/>
        </w:rPr>
        <w:t>controls</w:t>
      </w:r>
      <w:r>
        <w:rPr>
          <w:rFonts w:cs="Times New Roman"/>
        </w:rPr>
        <w:t xml:space="preserve"> underwent </w:t>
      </w:r>
      <w:r w:rsidR="001336E3">
        <w:rPr>
          <w:rFonts w:cs="Times New Roman"/>
        </w:rPr>
        <w:t>integrated motion capture</w:t>
      </w:r>
      <w:r w:rsidR="00CC7CED">
        <w:rPr>
          <w:rFonts w:cs="Times New Roman"/>
        </w:rPr>
        <w:t xml:space="preserve">, collected as </w:t>
      </w:r>
      <w:r w:rsidR="00000438">
        <w:rPr>
          <w:rFonts w:cs="Times New Roman"/>
        </w:rPr>
        <w:t xml:space="preserve">described </w:t>
      </w:r>
      <w:r w:rsidR="00CC7CED">
        <w:rPr>
          <w:rFonts w:cs="Times New Roman"/>
        </w:rPr>
        <w:t>previously.</w:t>
      </w:r>
      <w:r w:rsidR="00CC7CED">
        <w:rPr>
          <w:rFonts w:cs="Times New Roman"/>
        </w:rPr>
        <w:fldChar w:fldCharType="begin">
          <w:fldData xml:space="preserve">PEVuZE5vdGU+PENpdGU+PEF1dGhvcj5TYXZhZ2U8L0F1dGhvcj48WWVhcj4yMDIxPC9ZZWFyPjxS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</w:fldData>
        </w:fldChar>
      </w:r>
      <w:r w:rsidR="004C3294">
        <w:rPr>
          <w:rFonts w:cs="Times New Roman"/>
        </w:rPr>
        <w:instrText xml:space="preserve"> ADDIN EN.CITE </w:instrText>
      </w:r>
      <w:r w:rsidR="004C3294">
        <w:rPr>
          <w:rFonts w:cs="Times New Roman"/>
        </w:rPr>
        <w:fldChar w:fldCharType="begin">
          <w:fldData xml:space="preserve">PEVuZE5vdGU+PENpdGU+PEF1dGhvcj5TYXZhZ2U8L0F1dGhvcj48WWVhcj4yMDIxPC9ZZWFyPjxS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</w:fldData>
        </w:fldChar>
      </w:r>
      <w:r w:rsidR="004C3294">
        <w:rPr>
          <w:rFonts w:cs="Times New Roman"/>
        </w:rPr>
        <w:instrText xml:space="preserve"> ADDIN EN.CITE.DATA </w:instrText>
      </w:r>
      <w:r w:rsidR="004C3294">
        <w:rPr>
          <w:rFonts w:cs="Times New Roman"/>
        </w:rPr>
      </w:r>
      <w:r w:rsidR="004C3294">
        <w:rPr>
          <w:rFonts w:cs="Times New Roman"/>
        </w:rPr>
        <w:fldChar w:fldCharType="end"/>
      </w:r>
      <w:r w:rsidR="00CC7CED">
        <w:rPr>
          <w:rFonts w:cs="Times New Roman"/>
        </w:rPr>
      </w:r>
      <w:r w:rsidR="00CC7CED">
        <w:rPr>
          <w:rFonts w:cs="Times New Roman"/>
        </w:rPr>
        <w:fldChar w:fldCharType="separate"/>
      </w:r>
      <w:r w:rsidR="004C3294" w:rsidRPr="004C3294">
        <w:rPr>
          <w:rFonts w:cs="Times New Roman"/>
          <w:noProof/>
          <w:vertAlign w:val="superscript"/>
        </w:rPr>
        <w:t>55</w:t>
      </w:r>
      <w:r w:rsidR="00CC7CED">
        <w:rPr>
          <w:rFonts w:cs="Times New Roman"/>
        </w:rPr>
        <w:fldChar w:fldCharType="end"/>
      </w:r>
      <w:r w:rsidR="009E6B9D">
        <w:rPr>
          <w:rFonts w:cs="Times New Roman"/>
        </w:rPr>
        <w:t xml:space="preserve"> </w:t>
      </w:r>
      <w:r w:rsidR="00FA2FEC">
        <w:rPr>
          <w:rFonts w:cs="Times New Roman"/>
        </w:rPr>
        <w:t>Participants with FAI syndrome provided a verbal rating</w:t>
      </w:r>
      <w:r w:rsidR="00FA2FEC" w:rsidRPr="00D5604E">
        <w:rPr>
          <w:rFonts w:cs="Times New Roman"/>
        </w:rPr>
        <w:t xml:space="preserve"> </w:t>
      </w:r>
      <w:r w:rsidR="00FA2FEC">
        <w:rPr>
          <w:rFonts w:cs="Times New Roman"/>
        </w:rPr>
        <w:t xml:space="preserve">of average </w:t>
      </w:r>
      <w:r w:rsidR="00FA2FEC" w:rsidRPr="00D5604E">
        <w:rPr>
          <w:rFonts w:cs="Times New Roman"/>
        </w:rPr>
        <w:t xml:space="preserve">hip pain </w:t>
      </w:r>
      <w:r w:rsidR="00FA2FEC">
        <w:rPr>
          <w:rFonts w:cs="Times New Roman"/>
        </w:rPr>
        <w:t xml:space="preserve">during the walking trials </w:t>
      </w:r>
      <w:r w:rsidR="00FA2FEC" w:rsidRPr="00D5604E">
        <w:rPr>
          <w:rFonts w:cs="Times New Roman"/>
        </w:rPr>
        <w:t>on an 11-point numerical rating scale (0=no pain, 10=worst pain possible</w:t>
      </w:r>
      <w:r w:rsidR="00FA2FEC">
        <w:rPr>
          <w:rFonts w:cs="Times New Roman"/>
        </w:rPr>
        <w:t xml:space="preserve">). </w:t>
      </w:r>
      <w:r w:rsidR="004D6BBE">
        <w:rPr>
          <w:rFonts w:cs="Times New Roman"/>
        </w:rPr>
        <w:t>Two additional trials, where</w:t>
      </w:r>
      <w:r w:rsidR="000352D6">
        <w:rPr>
          <w:rFonts w:cs="Times New Roman"/>
        </w:rPr>
        <w:t>in</w:t>
      </w:r>
      <w:r w:rsidR="004D6BBE">
        <w:rPr>
          <w:rFonts w:cs="Times New Roman"/>
        </w:rPr>
        <w:t xml:space="preserve"> participants were instructed to walk faster and slower than </w:t>
      </w:r>
      <w:r w:rsidR="00DD22AB">
        <w:rPr>
          <w:rFonts w:cs="Times New Roman"/>
        </w:rPr>
        <w:t xml:space="preserve">their self-selected walking speed, were also acquired for calibration of the NMS model. </w:t>
      </w:r>
      <w:r w:rsidR="001C685B">
        <w:rPr>
          <w:rFonts w:cs="Times New Roman"/>
        </w:rPr>
        <w:t>S</w:t>
      </w:r>
      <w:r w:rsidR="0089745F">
        <w:rPr>
          <w:rFonts w:cs="Times New Roman"/>
        </w:rPr>
        <w:t>urface e</w:t>
      </w:r>
      <w:r w:rsidR="004B22E9">
        <w:rPr>
          <w:rFonts w:cs="Times New Roman"/>
        </w:rPr>
        <w:t>lectromyograms (EMG)</w:t>
      </w:r>
      <w:r w:rsidR="00FF26B3">
        <w:rPr>
          <w:rFonts w:cs="Times New Roman"/>
        </w:rPr>
        <w:t>,</w:t>
      </w:r>
      <w:r w:rsidR="00A93551" w:rsidRPr="005320BE">
        <w:rPr>
          <w:rFonts w:cs="Times New Roman"/>
        </w:rPr>
        <w:t xml:space="preserve"> </w:t>
      </w:r>
      <w:r w:rsidR="00FF26B3">
        <w:rPr>
          <w:rFonts w:cs="Times New Roman"/>
        </w:rPr>
        <w:t xml:space="preserve">recorded with either </w:t>
      </w:r>
      <w:proofErr w:type="spellStart"/>
      <w:r w:rsidR="00FF26B3" w:rsidRPr="00065CF5">
        <w:rPr>
          <w:rFonts w:cs="Times New Roman"/>
        </w:rPr>
        <w:t>Noraxon</w:t>
      </w:r>
      <w:proofErr w:type="spellEnd"/>
      <w:r w:rsidR="00FF26B3" w:rsidRPr="00065CF5">
        <w:rPr>
          <w:rFonts w:cs="Times New Roman"/>
        </w:rPr>
        <w:t xml:space="preserve"> DTS2400 wireless telemetry system (</w:t>
      </w:r>
      <w:proofErr w:type="spellStart"/>
      <w:r w:rsidR="00FF26B3" w:rsidRPr="00065CF5">
        <w:rPr>
          <w:rFonts w:cs="Times New Roman"/>
        </w:rPr>
        <w:t>Noraxon</w:t>
      </w:r>
      <w:proofErr w:type="spellEnd"/>
      <w:r w:rsidR="00FF26B3" w:rsidRPr="00065CF5">
        <w:rPr>
          <w:rFonts w:cs="Times New Roman"/>
        </w:rPr>
        <w:t>, Arizona, USA)</w:t>
      </w:r>
      <w:r w:rsidR="00FF26B3">
        <w:rPr>
          <w:rFonts w:cs="Times New Roman"/>
        </w:rPr>
        <w:t xml:space="preserve"> at 1200 Hz (FAI syndrome) or Wave Wireless (</w:t>
      </w:r>
      <w:proofErr w:type="spellStart"/>
      <w:r w:rsidR="00FF26B3">
        <w:rPr>
          <w:rFonts w:cs="Times New Roman"/>
        </w:rPr>
        <w:t>Cometa</w:t>
      </w:r>
      <w:proofErr w:type="spellEnd"/>
      <w:r w:rsidR="00FF26B3" w:rsidRPr="00963B52">
        <w:rPr>
          <w:rFonts w:cs="Times New Roman"/>
        </w:rPr>
        <w:t>,</w:t>
      </w:r>
      <w:r w:rsidR="00FF26B3">
        <w:rPr>
          <w:rFonts w:cs="Times New Roman"/>
        </w:rPr>
        <w:t xml:space="preserve"> </w:t>
      </w:r>
      <w:r w:rsidR="00FF26B3" w:rsidRPr="00963B52">
        <w:rPr>
          <w:rFonts w:cs="Times New Roman"/>
        </w:rPr>
        <w:t>Milan,</w:t>
      </w:r>
      <w:r w:rsidR="00FF26B3">
        <w:rPr>
          <w:rFonts w:cs="Times New Roman"/>
        </w:rPr>
        <w:t xml:space="preserve"> Italy</w:t>
      </w:r>
      <w:r w:rsidR="00FF26B3" w:rsidRPr="00963B52">
        <w:rPr>
          <w:rFonts w:cs="Times New Roman"/>
        </w:rPr>
        <w:t>)</w:t>
      </w:r>
      <w:r w:rsidR="00FF26B3">
        <w:rPr>
          <w:rFonts w:cs="Times New Roman"/>
        </w:rPr>
        <w:t xml:space="preserve"> at </w:t>
      </w:r>
      <w:r w:rsidR="00FF26B3" w:rsidRPr="0089745F">
        <w:rPr>
          <w:rFonts w:cs="Times New Roman"/>
        </w:rPr>
        <w:t>1000</w:t>
      </w:r>
      <w:r w:rsidR="001E3C56">
        <w:rPr>
          <w:rFonts w:cs="Times New Roman"/>
        </w:rPr>
        <w:t xml:space="preserve"> </w:t>
      </w:r>
      <w:r w:rsidR="00FF26B3" w:rsidRPr="0089745F">
        <w:rPr>
          <w:rFonts w:cs="Times New Roman"/>
        </w:rPr>
        <w:t>Hz</w:t>
      </w:r>
      <w:r w:rsidR="00FF26B3">
        <w:rPr>
          <w:rFonts w:cs="Times New Roman"/>
        </w:rPr>
        <w:t xml:space="preserve"> (</w:t>
      </w:r>
      <w:r w:rsidR="00877578">
        <w:rPr>
          <w:rFonts w:cs="Times New Roman"/>
        </w:rPr>
        <w:t>control</w:t>
      </w:r>
      <w:r w:rsidR="00FF26B3">
        <w:rPr>
          <w:rFonts w:cs="Times New Roman"/>
        </w:rPr>
        <w:t>)</w:t>
      </w:r>
      <w:r w:rsidR="00FB1E2C">
        <w:rPr>
          <w:rFonts w:cs="Times New Roman"/>
        </w:rPr>
        <w:t xml:space="preserve"> were </w:t>
      </w:r>
      <w:r w:rsidR="004709E6" w:rsidRPr="005320BE">
        <w:rPr>
          <w:rFonts w:cs="Times New Roman"/>
        </w:rPr>
        <w:t>acquired from 14 muscles from the analys</w:t>
      </w:r>
      <w:r w:rsidR="004709E6">
        <w:rPr>
          <w:rFonts w:cs="Times New Roman"/>
        </w:rPr>
        <w:t>ed leg</w:t>
      </w:r>
      <w:r w:rsidR="004709E6" w:rsidRPr="00963B52">
        <w:rPr>
          <w:rFonts w:cs="Times New Roman"/>
        </w:rPr>
        <w:t>:</w:t>
      </w:r>
      <w:r w:rsidR="004709E6">
        <w:rPr>
          <w:rFonts w:cs="Times New Roman"/>
        </w:rPr>
        <w:t xml:space="preserve"> </w:t>
      </w:r>
      <w:r w:rsidR="004709E6" w:rsidRPr="00963B52">
        <w:rPr>
          <w:rFonts w:cs="Times New Roman"/>
        </w:rPr>
        <w:t>gluteus</w:t>
      </w:r>
      <w:r w:rsidR="004709E6">
        <w:rPr>
          <w:rFonts w:cs="Times New Roman"/>
        </w:rPr>
        <w:t xml:space="preserve"> </w:t>
      </w:r>
      <w:proofErr w:type="spellStart"/>
      <w:r w:rsidR="004709E6" w:rsidRPr="00963B52">
        <w:rPr>
          <w:rFonts w:cs="Times New Roman"/>
        </w:rPr>
        <w:t>maxi</w:t>
      </w:r>
      <w:r w:rsidR="004709E6">
        <w:rPr>
          <w:rFonts w:cs="Times New Roman"/>
        </w:rPr>
        <w:t>mus</w:t>
      </w:r>
      <w:proofErr w:type="spellEnd"/>
      <w:r w:rsidR="004709E6">
        <w:rPr>
          <w:rFonts w:cs="Times New Roman"/>
        </w:rPr>
        <w:t xml:space="preserve">, gluteus </w:t>
      </w:r>
      <w:proofErr w:type="spellStart"/>
      <w:r w:rsidR="004709E6">
        <w:rPr>
          <w:rFonts w:cs="Times New Roman"/>
        </w:rPr>
        <w:t>medius</w:t>
      </w:r>
      <w:proofErr w:type="spellEnd"/>
      <w:r w:rsidR="004709E6">
        <w:rPr>
          <w:rFonts w:cs="Times New Roman"/>
        </w:rPr>
        <w:t xml:space="preserve">, </w:t>
      </w:r>
      <w:r w:rsidR="004709E6" w:rsidRPr="00963B52">
        <w:rPr>
          <w:rFonts w:cs="Times New Roman"/>
        </w:rPr>
        <w:t>rectus</w:t>
      </w:r>
      <w:r w:rsidR="004709E6">
        <w:rPr>
          <w:rFonts w:cs="Times New Roman"/>
        </w:rPr>
        <w:t xml:space="preserve"> </w:t>
      </w:r>
      <w:proofErr w:type="spellStart"/>
      <w:r w:rsidR="004709E6" w:rsidRPr="00963B52">
        <w:rPr>
          <w:rFonts w:cs="Times New Roman"/>
        </w:rPr>
        <w:t>femoris</w:t>
      </w:r>
      <w:proofErr w:type="spellEnd"/>
      <w:r w:rsidR="004709E6" w:rsidRPr="00963B52">
        <w:rPr>
          <w:rFonts w:cs="Times New Roman"/>
        </w:rPr>
        <w:t>,</w:t>
      </w:r>
      <w:r w:rsidR="004709E6">
        <w:rPr>
          <w:rFonts w:cs="Times New Roman"/>
        </w:rPr>
        <w:t xml:space="preserve"> </w:t>
      </w:r>
      <w:proofErr w:type="spellStart"/>
      <w:r w:rsidR="004709E6" w:rsidRPr="00963B52">
        <w:rPr>
          <w:rFonts w:cs="Times New Roman"/>
        </w:rPr>
        <w:t>vastus</w:t>
      </w:r>
      <w:proofErr w:type="spellEnd"/>
      <w:r w:rsidR="004709E6">
        <w:rPr>
          <w:rFonts w:cs="Times New Roman"/>
        </w:rPr>
        <w:t xml:space="preserve"> </w:t>
      </w:r>
      <w:proofErr w:type="spellStart"/>
      <w:r w:rsidR="004709E6" w:rsidRPr="00963B52">
        <w:rPr>
          <w:rFonts w:cs="Times New Roman"/>
        </w:rPr>
        <w:t>lateralis</w:t>
      </w:r>
      <w:proofErr w:type="spellEnd"/>
      <w:r w:rsidR="004709E6">
        <w:rPr>
          <w:rFonts w:cs="Times New Roman"/>
        </w:rPr>
        <w:t xml:space="preserve"> and </w:t>
      </w:r>
      <w:proofErr w:type="spellStart"/>
      <w:r w:rsidR="004709E6" w:rsidRPr="00963B52">
        <w:rPr>
          <w:rFonts w:cs="Times New Roman"/>
        </w:rPr>
        <w:t>medialis</w:t>
      </w:r>
      <w:proofErr w:type="spellEnd"/>
      <w:r w:rsidR="004709E6" w:rsidRPr="00963B52">
        <w:rPr>
          <w:rFonts w:cs="Times New Roman"/>
        </w:rPr>
        <w:t>,</w:t>
      </w:r>
      <w:r w:rsidR="004709E6">
        <w:rPr>
          <w:rFonts w:cs="Times New Roman"/>
        </w:rPr>
        <w:t xml:space="preserve"> </w:t>
      </w:r>
      <w:r w:rsidR="004709E6" w:rsidRPr="00963B52">
        <w:rPr>
          <w:rFonts w:cs="Times New Roman"/>
        </w:rPr>
        <w:t>adductor</w:t>
      </w:r>
      <w:r w:rsidR="004709E6">
        <w:rPr>
          <w:rFonts w:cs="Times New Roman"/>
        </w:rPr>
        <w:t xml:space="preserve"> </w:t>
      </w:r>
      <w:r w:rsidR="004709E6" w:rsidRPr="00963B52">
        <w:rPr>
          <w:rFonts w:cs="Times New Roman"/>
        </w:rPr>
        <w:t>group,</w:t>
      </w:r>
      <w:r w:rsidR="004709E6">
        <w:rPr>
          <w:rFonts w:cs="Times New Roman"/>
        </w:rPr>
        <w:t xml:space="preserve"> </w:t>
      </w:r>
      <w:proofErr w:type="spellStart"/>
      <w:r w:rsidR="004709E6" w:rsidRPr="00963B52">
        <w:rPr>
          <w:rFonts w:cs="Times New Roman"/>
        </w:rPr>
        <w:t>gracilis</w:t>
      </w:r>
      <w:proofErr w:type="spellEnd"/>
      <w:r w:rsidR="004709E6" w:rsidRPr="00963B52">
        <w:rPr>
          <w:rFonts w:cs="Times New Roman"/>
        </w:rPr>
        <w:t>, semimembranosus,</w:t>
      </w:r>
      <w:r w:rsidR="004709E6">
        <w:rPr>
          <w:rFonts w:cs="Times New Roman"/>
        </w:rPr>
        <w:t xml:space="preserve"> </w:t>
      </w:r>
      <w:r w:rsidR="00880349">
        <w:rPr>
          <w:rFonts w:cs="Times New Roman"/>
        </w:rPr>
        <w:t xml:space="preserve">biceps </w:t>
      </w:r>
      <w:proofErr w:type="spellStart"/>
      <w:r w:rsidR="00880349">
        <w:rPr>
          <w:rFonts w:cs="Times New Roman"/>
        </w:rPr>
        <w:t>femoris</w:t>
      </w:r>
      <w:proofErr w:type="spellEnd"/>
      <w:r w:rsidR="00880349">
        <w:rPr>
          <w:rFonts w:cs="Times New Roman"/>
        </w:rPr>
        <w:t xml:space="preserve">, </w:t>
      </w:r>
      <w:r w:rsidR="004709E6" w:rsidRPr="00963B52">
        <w:rPr>
          <w:rFonts w:cs="Times New Roman"/>
        </w:rPr>
        <w:t>gastrocnemius</w:t>
      </w:r>
      <w:r w:rsidR="004709E6">
        <w:rPr>
          <w:rFonts w:cs="Times New Roman"/>
        </w:rPr>
        <w:t xml:space="preserve"> (</w:t>
      </w:r>
      <w:r w:rsidR="004709E6" w:rsidRPr="00963B52">
        <w:rPr>
          <w:rFonts w:cs="Times New Roman"/>
        </w:rPr>
        <w:t>media</w:t>
      </w:r>
      <w:r w:rsidR="004709E6">
        <w:rPr>
          <w:rFonts w:cs="Times New Roman"/>
        </w:rPr>
        <w:t>l and</w:t>
      </w:r>
      <w:r w:rsidR="004709E6" w:rsidRPr="00963B52">
        <w:rPr>
          <w:rFonts w:cs="Times New Roman"/>
        </w:rPr>
        <w:t xml:space="preserve"> lateral</w:t>
      </w:r>
      <w:r w:rsidR="004709E6">
        <w:rPr>
          <w:rFonts w:cs="Times New Roman"/>
        </w:rPr>
        <w:t>)</w:t>
      </w:r>
      <w:r w:rsidR="004709E6" w:rsidRPr="00963B52">
        <w:rPr>
          <w:rFonts w:cs="Times New Roman"/>
        </w:rPr>
        <w:t>,</w:t>
      </w:r>
      <w:r w:rsidR="004709E6">
        <w:rPr>
          <w:rFonts w:cs="Times New Roman"/>
        </w:rPr>
        <w:t xml:space="preserve"> </w:t>
      </w:r>
      <w:r w:rsidR="004709E6" w:rsidRPr="00963B52">
        <w:rPr>
          <w:rFonts w:cs="Times New Roman"/>
        </w:rPr>
        <w:t>soleus,</w:t>
      </w:r>
      <w:r w:rsidR="004709E6">
        <w:rPr>
          <w:rFonts w:cs="Times New Roman"/>
        </w:rPr>
        <w:t xml:space="preserve"> </w:t>
      </w:r>
      <w:r w:rsidR="004709E6" w:rsidRPr="00963B52">
        <w:rPr>
          <w:rFonts w:cs="Times New Roman"/>
        </w:rPr>
        <w:t>tibialis</w:t>
      </w:r>
      <w:r w:rsidR="004709E6">
        <w:rPr>
          <w:rFonts w:cs="Times New Roman"/>
        </w:rPr>
        <w:t xml:space="preserve"> anterior </w:t>
      </w:r>
      <w:r w:rsidR="004709E6" w:rsidRPr="00963B52">
        <w:rPr>
          <w:rFonts w:cs="Times New Roman"/>
        </w:rPr>
        <w:t>and</w:t>
      </w:r>
      <w:r w:rsidR="004709E6">
        <w:rPr>
          <w:rFonts w:cs="Times New Roman"/>
        </w:rPr>
        <w:t xml:space="preserve"> </w:t>
      </w:r>
      <w:r w:rsidR="004709E6" w:rsidRPr="00963B52">
        <w:rPr>
          <w:rFonts w:cs="Times New Roman"/>
        </w:rPr>
        <w:t>peroneus</w:t>
      </w:r>
      <w:r w:rsidR="004709E6">
        <w:rPr>
          <w:rFonts w:cs="Times New Roman"/>
        </w:rPr>
        <w:t xml:space="preserve"> </w:t>
      </w:r>
      <w:r w:rsidR="005320BE">
        <w:rPr>
          <w:rFonts w:cs="Times New Roman"/>
        </w:rPr>
        <w:t>longus</w:t>
      </w:r>
      <w:r w:rsidR="0089745F" w:rsidRPr="0089745F">
        <w:rPr>
          <w:rFonts w:cs="Times New Roman"/>
        </w:rPr>
        <w:t xml:space="preserve"> </w:t>
      </w:r>
      <w:r w:rsidR="0089745F">
        <w:rPr>
          <w:rFonts w:cs="Times New Roman"/>
        </w:rPr>
        <w:t>in accordance with the SENIAM guidelines.</w:t>
      </w:r>
      <w:r w:rsidR="0089745F">
        <w:rPr>
          <w:rFonts w:cs="Times New Roman"/>
        </w:rPr>
        <w:fldChar w:fldCharType="begin"/>
      </w:r>
      <w:r w:rsidR="004C3294">
        <w:rPr>
          <w:rFonts w:cs="Times New Roman"/>
        </w:rPr>
        <w:instrText xml:space="preserve"> ADDIN EN.CITE &lt;EndNote&gt;&lt;Cite&gt;&lt;Author&gt;Hermens&lt;/Author&gt;&lt;Year&gt;2000&lt;/Year&gt;&lt;RecNum&gt;1097&lt;/RecNum&gt;&lt;DisplayText&gt;&lt;style face="superscript"&gt;29&lt;/style&gt;&lt;/DisplayText&gt;&lt;record&gt;&lt;rec-number&gt;1097&lt;/rec-number&gt;&lt;foreign-keys&gt;&lt;key app="EN" db-id="atse9at9r0s9rqeserrv5v232xzd5vpsafrv" timestamp="1490578330"&gt;1097&lt;/key&gt;&lt;/foreign-keys&gt;&lt;ref-type name="Journal Article"&gt;17&lt;/ref-type&gt;&lt;contributors&gt;&lt;authors&gt;&lt;author&gt;Hermens, Hermie J&lt;/author&gt;&lt;author&gt;Freriks, Bart&lt;/author&gt;&lt;author&gt;Disselhorst-Klug, Catherine&lt;/author&gt;&lt;author&gt;Rau, Günter&lt;/author&gt;&lt;/authors&gt;&lt;/contributors&gt;&lt;auth-address&gt;Roessingh Research and Development, Roessinghbleekweg 33, 7522 AH, Enschede, The Netherlands.&lt;/auth-address&gt;&lt;titles&gt;&lt;title&gt;Development of recommendations for SEMG sensors and sensor placement procedures&lt;/title&gt;&lt;secondary-title&gt;Journal of electromyography and Kinesiology&lt;/secondary-title&gt;&lt;alt-title&gt;J Electromyogr Kinesiol&lt;/alt-title&gt;&lt;/titles&gt;&lt;periodical&gt;&lt;full-title&gt;Journal of Electromyography and Kinesiology&lt;/full-title&gt;&lt;/periodical&gt;&lt;alt-periodical&gt;&lt;full-title&gt;J Electromyogr Kinesiol&lt;/full-title&gt;&lt;/alt-periodical&gt;&lt;pages&gt;361-374&lt;/pages&gt;&lt;volume&gt;10&lt;/volume&gt;&lt;number&gt;5&lt;/number&gt;&lt;edition&gt;2000/10/06&lt;/edition&gt;&lt;keywords&gt;&lt;keyword&gt;Electrodes/standards&lt;/keyword&gt;&lt;keyword&gt;Electromyography/*instrumentation&lt;/keyword&gt;&lt;keyword&gt;Humans&lt;/keyword&gt;&lt;keyword&gt;Muscle Contraction/physiology&lt;/keyword&gt;&lt;keyword&gt;Muscle, Skeletal/physiology&lt;/keyword&gt;&lt;keyword&gt;*Practice Guidelines as Topic/standards&lt;/keyword&gt;&lt;/keywords&gt;&lt;dates&gt;&lt;year&gt;2000&lt;/year&gt;&lt;pub-dates&gt;&lt;date&gt;Oct&lt;/date&gt;&lt;/pub-dates&gt;&lt;/dates&gt;&lt;isbn&gt;1050-6411 (Print)&amp;#xD;1050-6411 (Linking)&lt;/isbn&gt;&lt;accession-num&gt;11018445&lt;/accession-num&gt;&lt;urls&gt;&lt;related-urls&gt;&lt;url&gt;https://doi.org/10.1016/S1050-6411(00)00027-4&lt;/url&gt;&lt;/related-urls&gt;&lt;/urls&gt;&lt;electronic-resource-num&gt;10.1016/S1050-6411(00)00027-4&lt;/electronic-resource-num&gt;&lt;/record&gt;&lt;/Cite&gt;&lt;/EndNote&gt;</w:instrText>
      </w:r>
      <w:r w:rsidR="0089745F">
        <w:rPr>
          <w:rFonts w:cs="Times New Roman"/>
        </w:rPr>
        <w:fldChar w:fldCharType="separate"/>
      </w:r>
      <w:r w:rsidR="004C3294" w:rsidRPr="004C3294">
        <w:rPr>
          <w:rFonts w:cs="Times New Roman"/>
          <w:noProof/>
          <w:vertAlign w:val="superscript"/>
        </w:rPr>
        <w:t>29</w:t>
      </w:r>
      <w:r w:rsidR="0089745F">
        <w:rPr>
          <w:rFonts w:cs="Times New Roman"/>
        </w:rPr>
        <w:fldChar w:fldCharType="end"/>
      </w:r>
      <w:r w:rsidR="005320BE">
        <w:rPr>
          <w:rFonts w:cs="Times New Roman"/>
        </w:rPr>
        <w:t xml:space="preserve"> </w:t>
      </w:r>
      <w:r w:rsidR="00741B21" w:rsidRPr="00FB1E2C">
        <w:rPr>
          <w:rFonts w:cs="Times New Roman"/>
        </w:rPr>
        <w:t>Maximal voluntary contractions were collected from a series of dynamic and static tasks.</w:t>
      </w:r>
      <w:r w:rsidR="00741B21" w:rsidRPr="00FB1E2C">
        <w:rPr>
          <w:rFonts w:cs="Times New Roman"/>
        </w:rPr>
        <w:fldChar w:fldCharType="begin"/>
      </w:r>
      <w:r w:rsidR="004C3294">
        <w:rPr>
          <w:rFonts w:cs="Times New Roman"/>
        </w:rPr>
        <w:instrText xml:space="preserve"> ADDIN EN.CITE &lt;EndNote&gt;&lt;Cite&gt;&lt;Author&gt;Hoang&lt;/Author&gt;&lt;Year&gt;2018&lt;/Year&gt;&lt;RecNum&gt;3834&lt;/RecNum&gt;&lt;DisplayText&gt;&lt;style face="superscript"&gt;31&lt;/style&gt;&lt;/DisplayText&gt;&lt;record&gt;&lt;rec-number&gt;3834&lt;/rec-number&gt;&lt;foreign-keys&gt;&lt;key app="EN" db-id="atse9at9r0s9rqeserrv5v232xzd5vpsafrv" timestamp="1542671398"&gt;3834&lt;/key&gt;&lt;/foreign-keys&gt;&lt;ref-type name="Journal Article"&gt;17&lt;/ref-type&gt;&lt;contributors&gt;&lt;authors&gt;&lt;author&gt;Hoang, Hoa X.&lt;/author&gt;&lt;author&gt;Pizzolato, Claudio&lt;/author&gt;&lt;author&gt;Diamond, Laura E.&lt;/author&gt;&lt;author&gt;Lloyd, David G.&lt;/author&gt;&lt;/authors&gt;&lt;/contributors&gt;&lt;auth-address&gt;School of Allied Health Sciences, Griffith University, Gold Coast 4222, Australia; Menzies Health Institute Queensland, Griffith University, Gold Coast 4222, Australia.&amp;#xD;School of Allied Health Sciences, Griffith University, Gold Coast 4222, Australia; Menzies Health Institute Queensland, Griffith University, Gold Coast 4222, Australia. Electronic address: l.diamond@griffith.edu.au.&lt;/auth-address&gt;&lt;titles&gt;&lt;title&gt;Subject-specific calibration of neuromuscular parameters enables neuromusculoskeletal models to estimate physiologically plausible hip joint contact forces in healthy adults&lt;/title&gt;&lt;secondary-title&gt;Journal of Biomechanics&lt;/secondary-title&gt;&lt;alt-title&gt;J Biomech&lt;/alt-title&gt;&lt;/titles&gt;&lt;periodical&gt;&lt;full-title&gt;Journal of biomechanics&lt;/full-title&gt;&lt;/periodical&gt;&lt;alt-periodical&gt;&lt;full-title&gt;J Biomech&lt;/full-title&gt;&lt;/alt-periodical&gt;&lt;pages&gt;111-120&lt;/pages&gt;&lt;volume&gt;80&lt;/volume&gt;&lt;edition&gt;2018/09/15&lt;/edition&gt;&lt;keywords&gt;&lt;keyword&gt;EMG-informed modelling&lt;/keyword&gt;&lt;keyword&gt;Electromyography&lt;/keyword&gt;&lt;keyword&gt;Hip&lt;/keyword&gt;&lt;keyword&gt;Static optimisation&lt;/keyword&gt;&lt;keyword&gt;Walking&lt;/keyword&gt;&lt;/keywords&gt;&lt;dates&gt;&lt;year&gt;2018&lt;/year&gt;&lt;pub-dates&gt;&lt;date&gt;Oct 26&lt;/date&gt;&lt;/pub-dates&gt;&lt;/dates&gt;&lt;isbn&gt;0021-9290&lt;/isbn&gt;&lt;accession-num&gt;30213647&lt;/accession-num&gt;&lt;urls&gt;&lt;related-urls&gt;&lt;url&gt;https://www.ncbi.nlm.nih.gov/pubmed/30213647&lt;/url&gt;&lt;/related-urls&gt;&lt;/urls&gt;&lt;electronic-resource-num&gt;10.1016/j.jbiomech.2018.08.023&lt;/electronic-resource-num&gt;&lt;/record&gt;&lt;/Cite&gt;&lt;/EndNote&gt;</w:instrText>
      </w:r>
      <w:r w:rsidR="00741B21" w:rsidRPr="00FB1E2C">
        <w:rPr>
          <w:rFonts w:cs="Times New Roman"/>
        </w:rPr>
        <w:fldChar w:fldCharType="separate"/>
      </w:r>
      <w:r w:rsidR="004C3294" w:rsidRPr="004C3294">
        <w:rPr>
          <w:rFonts w:cs="Times New Roman"/>
          <w:noProof/>
          <w:vertAlign w:val="superscript"/>
        </w:rPr>
        <w:t>31</w:t>
      </w:r>
      <w:r w:rsidR="00741B21" w:rsidRPr="00FB1E2C">
        <w:rPr>
          <w:rFonts w:cs="Times New Roman"/>
        </w:rPr>
        <w:fldChar w:fldCharType="end"/>
      </w:r>
    </w:p>
    <w:p w14:paraId="4363825A" w14:textId="0FDD32FA" w:rsidR="009E6B9D" w:rsidRPr="00D5604E" w:rsidRDefault="00DC06F9" w:rsidP="00C63434">
      <w:pPr>
        <w:rPr>
          <w:rFonts w:cs="Times New Roman"/>
        </w:rPr>
      </w:pPr>
      <w:r>
        <w:rPr>
          <w:rFonts w:cs="Times New Roman"/>
        </w:rPr>
        <w:t xml:space="preserve">All </w:t>
      </w:r>
      <w:r w:rsidR="00C63434">
        <w:rPr>
          <w:rFonts w:cs="Times New Roman"/>
        </w:rPr>
        <w:t xml:space="preserve">motion capture data were processed </w:t>
      </w:r>
      <w:r w:rsidR="00AE3B5F">
        <w:rPr>
          <w:rFonts w:cs="Times New Roman"/>
        </w:rPr>
        <w:t xml:space="preserve">with </w:t>
      </w:r>
      <w:r w:rsidR="00C63434" w:rsidRPr="00D5604E">
        <w:rPr>
          <w:rFonts w:cs="Times New Roman"/>
        </w:rPr>
        <w:t>MOtoNMS</w:t>
      </w:r>
      <w:r w:rsidR="00C63434">
        <w:rPr>
          <w:rFonts w:cs="Times New Roman"/>
        </w:rPr>
        <w:t>.</w:t>
      </w:r>
      <w:r w:rsidR="00C63434" w:rsidRPr="00D5604E">
        <w:rPr>
          <w:rFonts w:cs="Times New Roman"/>
        </w:rPr>
        <w:fldChar w:fldCharType="begin"/>
      </w:r>
      <w:r w:rsidR="004C3294">
        <w:rPr>
          <w:rFonts w:cs="Times New Roman"/>
        </w:rPr>
        <w:instrText xml:space="preserve"> ADDIN EN.CITE &lt;EndNote&gt;&lt;Cite&gt;&lt;Author&gt;Mantoan&lt;/Author&gt;&lt;Year&gt;2015&lt;/Year&gt;&lt;RecNum&gt;261&lt;/RecNum&gt;&lt;DisplayText&gt;&lt;style face="superscript"&gt;41&lt;/style&gt;&lt;/DisplayText&gt;&lt;record&gt;&lt;rec-number&gt;261&lt;/rec-number&gt;&lt;foreign-keys&gt;&lt;key app="EN" db-id="atse9at9r0s9rqeserrv5v232xzd5vpsafrv" timestamp="1447802865"&gt;261&lt;/key&gt;&lt;/foreign-keys&gt;&lt;ref-type name="Journal Article"&gt;17&lt;/ref-type&gt;&lt;contributors&gt;&lt;authors&gt;&lt;author&gt;Mantoan, Alice&lt;/author&gt;&lt;author&gt;Pizzolato, Claudio&lt;/author&gt;&lt;author&gt;Sartori, Massimo&lt;/author&gt;&lt;author&gt;Sawacha, Zimi&lt;/author&gt;&lt;author&gt;Cobelli, Claudio&lt;/author&gt;&lt;author&gt;Reggiani, Monica&lt;/author&gt;&lt;/authors&gt;&lt;/contributors&gt;&lt;titles&gt;&lt;title&gt;MOtoNMS: A MATLAB toolbox to process motion data for neuromusculoskeletal modeling and simulation&lt;/title&gt;&lt;secondary-title&gt;Source Code for Biology and Medicine&lt;/secondary-title&gt;&lt;alt-title&gt;Source Code Biol Med&lt;/alt-title&gt;&lt;/titles&gt;&lt;periodical&gt;&lt;full-title&gt;Source Code for Biology and Medicine&lt;/full-title&gt;&lt;/periodical&gt;&lt;pages&gt;1-14&lt;/pages&gt;&lt;volume&gt;10&lt;/volume&gt;&lt;number&gt;1&lt;/number&gt;&lt;dates&gt;&lt;year&gt;2015&lt;/year&gt;&lt;/dates&gt;&lt;isbn&gt;1751-0473&lt;/isbn&gt;&lt;label&gt;Mantoan2015&lt;/label&gt;&lt;work-type&gt;journal article&lt;/work-type&gt;&lt;urls&gt;&lt;related-urls&gt;&lt;url&gt;http://dx.doi.org/10.1186/s13029-015-0044-4&lt;/url&gt;&lt;/related-urls&gt;&lt;/urls&gt;&lt;electronic-resource-num&gt;10.1186/s13029-015-0044-4&lt;/electronic-resource-num&gt;&lt;/record&gt;&lt;/Cite&gt;&lt;/EndNote&gt;</w:instrText>
      </w:r>
      <w:r w:rsidR="00C63434" w:rsidRPr="00D5604E">
        <w:rPr>
          <w:rFonts w:cs="Times New Roman"/>
        </w:rPr>
        <w:fldChar w:fldCharType="separate"/>
      </w:r>
      <w:r w:rsidR="004C3294" w:rsidRPr="004C3294">
        <w:rPr>
          <w:rFonts w:cs="Times New Roman"/>
          <w:noProof/>
          <w:vertAlign w:val="superscript"/>
        </w:rPr>
        <w:t>41</w:t>
      </w:r>
      <w:r w:rsidR="00C63434" w:rsidRPr="00D5604E">
        <w:rPr>
          <w:rFonts w:cs="Times New Roman"/>
        </w:rPr>
        <w:fldChar w:fldCharType="end"/>
      </w:r>
      <w:r w:rsidR="00AE3B5F">
        <w:rPr>
          <w:rFonts w:cs="Times New Roman"/>
        </w:rPr>
        <w:t xml:space="preserve"> </w:t>
      </w:r>
      <w:r w:rsidR="00E70057">
        <w:rPr>
          <w:rFonts w:cs="Times New Roman"/>
        </w:rPr>
        <w:t>Marker trajector</w:t>
      </w:r>
      <w:r w:rsidR="001E3C56">
        <w:rPr>
          <w:rFonts w:cs="Times New Roman"/>
        </w:rPr>
        <w:t>ies</w:t>
      </w:r>
      <w:r w:rsidR="00E70057">
        <w:rPr>
          <w:rFonts w:cs="Times New Roman"/>
        </w:rPr>
        <w:t xml:space="preserve"> </w:t>
      </w:r>
      <w:r w:rsidR="00F656D5">
        <w:rPr>
          <w:rFonts w:cs="Times New Roman"/>
        </w:rPr>
        <w:t>and ground reaction force</w:t>
      </w:r>
      <w:r w:rsidR="001E3C56">
        <w:rPr>
          <w:rFonts w:cs="Times New Roman"/>
        </w:rPr>
        <w:t>s</w:t>
      </w:r>
      <w:r w:rsidR="00F656D5">
        <w:rPr>
          <w:rFonts w:cs="Times New Roman"/>
        </w:rPr>
        <w:t xml:space="preserve"> </w:t>
      </w:r>
      <w:r w:rsidR="009E6B9D">
        <w:rPr>
          <w:rFonts w:cs="Times New Roman"/>
        </w:rPr>
        <w:t xml:space="preserve">were </w:t>
      </w:r>
      <w:r w:rsidR="009E6B9D" w:rsidRPr="00D5604E">
        <w:rPr>
          <w:rFonts w:cs="Times New Roman"/>
        </w:rPr>
        <w:t xml:space="preserve">filtered using a </w:t>
      </w:r>
      <w:r w:rsidR="00E46CC8">
        <w:rPr>
          <w:rFonts w:cs="Times New Roman"/>
        </w:rPr>
        <w:t>second</w:t>
      </w:r>
      <w:r w:rsidR="00AE3B5F">
        <w:rPr>
          <w:rFonts w:cs="Times New Roman"/>
        </w:rPr>
        <w:t>-</w:t>
      </w:r>
      <w:r w:rsidR="009E6B9D" w:rsidRPr="00D5604E">
        <w:rPr>
          <w:rFonts w:cs="Times New Roman"/>
        </w:rPr>
        <w:t>order zero-lag low-pass Butterworth filter (6 Hz</w:t>
      </w:r>
      <w:r w:rsidR="009E6B9D">
        <w:rPr>
          <w:rFonts w:cs="Times New Roman"/>
        </w:rPr>
        <w:t xml:space="preserve"> </w:t>
      </w:r>
      <w:r w:rsidR="009E6B9D">
        <w:rPr>
          <w:rFonts w:cs="Times New Roman"/>
        </w:rPr>
        <w:lastRenderedPageBreak/>
        <w:t>cut-off</w:t>
      </w:r>
      <w:r w:rsidR="009E6B9D" w:rsidRPr="00D5604E">
        <w:rPr>
          <w:rFonts w:cs="Times New Roman"/>
        </w:rPr>
        <w:t>)</w:t>
      </w:r>
      <w:r w:rsidR="00AE3B5F">
        <w:rPr>
          <w:rFonts w:cs="Times New Roman"/>
        </w:rPr>
        <w:t>.</w:t>
      </w:r>
      <w:r w:rsidR="004B22E9">
        <w:rPr>
          <w:rFonts w:cs="Times New Roman"/>
        </w:rPr>
        <w:t xml:space="preserve"> </w:t>
      </w:r>
      <w:r w:rsidR="001E3C56">
        <w:rPr>
          <w:rFonts w:cs="Times New Roman"/>
        </w:rPr>
        <w:t xml:space="preserve">The </w:t>
      </w:r>
      <w:r w:rsidR="009C1F98" w:rsidRPr="009C1F98">
        <w:rPr>
          <w:rFonts w:cs="Times New Roman"/>
        </w:rPr>
        <w:t>EMG were</w:t>
      </w:r>
      <w:r w:rsidR="009C1F98">
        <w:rPr>
          <w:rFonts w:cs="Times New Roman"/>
        </w:rPr>
        <w:t xml:space="preserve"> </w:t>
      </w:r>
      <w:r w:rsidR="00AE3B5F" w:rsidRPr="009C1F98">
        <w:rPr>
          <w:rFonts w:cs="Times New Roman"/>
        </w:rPr>
        <w:t>band-pass filtered (30–300 Hz)</w:t>
      </w:r>
      <w:r w:rsidR="00C632F8">
        <w:rPr>
          <w:rFonts w:cs="Times New Roman"/>
        </w:rPr>
        <w:t>,</w:t>
      </w:r>
      <w:r w:rsidR="00AE3B5F" w:rsidRPr="009C1F98">
        <w:rPr>
          <w:rFonts w:cs="Times New Roman"/>
        </w:rPr>
        <w:t xml:space="preserve"> </w:t>
      </w:r>
      <w:r w:rsidR="00C63434">
        <w:rPr>
          <w:rFonts w:cs="Times New Roman"/>
        </w:rPr>
        <w:t xml:space="preserve">full-wave rectified </w:t>
      </w:r>
      <w:r w:rsidR="00C632F8" w:rsidRPr="009C1F98">
        <w:rPr>
          <w:rFonts w:cs="Times New Roman"/>
        </w:rPr>
        <w:t>and low-pass</w:t>
      </w:r>
      <w:r w:rsidR="00C632F8">
        <w:rPr>
          <w:rFonts w:cs="Times New Roman"/>
        </w:rPr>
        <w:t xml:space="preserve"> </w:t>
      </w:r>
      <w:r w:rsidR="00C632F8" w:rsidRPr="009C1F98">
        <w:rPr>
          <w:rFonts w:cs="Times New Roman"/>
        </w:rPr>
        <w:t>filtered at 6 Hz</w:t>
      </w:r>
      <w:r w:rsidR="00C632F8">
        <w:rPr>
          <w:rFonts w:cs="Times New Roman"/>
        </w:rPr>
        <w:t xml:space="preserve"> </w:t>
      </w:r>
      <w:r>
        <w:rPr>
          <w:rFonts w:cs="Times New Roman"/>
        </w:rPr>
        <w:t xml:space="preserve">with a zero-lag Butterworth filter </w:t>
      </w:r>
      <w:r w:rsidR="00C632F8">
        <w:rPr>
          <w:rFonts w:cs="Times New Roman"/>
        </w:rPr>
        <w:t>to produce linear envelopes.</w:t>
      </w:r>
      <w:r w:rsidR="00DE40CD">
        <w:rPr>
          <w:rFonts w:cs="Times New Roman"/>
        </w:rPr>
        <w:fldChar w:fldCharType="begin"/>
      </w:r>
      <w:r w:rsidR="004C3294">
        <w:rPr>
          <w:rFonts w:cs="Times New Roman"/>
        </w:rPr>
        <w:instrText xml:space="preserve"> ADDIN EN.CITE &lt;EndNote&gt;&lt;Cite&gt;&lt;Author&gt;Lloyd&lt;/Author&gt;&lt;Year&gt;2003&lt;/Year&gt;&lt;RecNum&gt;42&lt;/RecNum&gt;&lt;DisplayText&gt;&lt;style face="superscript"&gt;40&lt;/style&gt;&lt;/DisplayText&gt;&lt;record&gt;&lt;rec-number&gt;42&lt;/rec-number&gt;&lt;foreign-keys&gt;&lt;key app="EN" db-id="atse9at9r0s9rqeserrv5v232xzd5vpsafrv" timestamp="1430288961"&gt;42&lt;/key&gt;&lt;/foreign-keys&gt;&lt;ref-type name="Journal Article"&gt;17&lt;/ref-type&gt;&lt;contributors&gt;&lt;authors&gt;&lt;author&gt;Lloyd, David G.&lt;/author&gt;&lt;author&gt;Besier, Thor F.&lt;/author&gt;&lt;/authors&gt;&lt;/contributors&gt;&lt;auth-address&gt;School of Human Movement &amp;amp; Exercise Science, University of Western Australia, Perth, 35 Stirling Highway, Crawley, WA 6009, Australia. dlloyd@cyllene.uwa.edu.au&lt;/auth-address&gt;&lt;titles&gt;&lt;title&gt;An EMG-driven musculoskeletal model to estimate muscle forces and knee joint moments in vivo&lt;/title&gt;&lt;secondary-title&gt;Journal of Biomechanics&lt;/secondary-title&gt;&lt;alt-title&gt;J Biomech&lt;/alt-title&gt;&lt;/titles&gt;&lt;periodical&gt;&lt;full-title&gt;Journal of biomechanics&lt;/full-title&gt;&lt;/periodical&gt;&lt;alt-periodical&gt;&lt;full-title&gt;J Biomech&lt;/full-title&gt;&lt;/alt-periodical&gt;&lt;pages&gt;765-776&lt;/pages&gt;&lt;volume&gt;36&lt;/volume&gt;&lt;number&gt;6&lt;/number&gt;&lt;keywords&gt;&lt;keyword&gt;Adult&lt;/keyword&gt;&lt;keyword&gt;Computer Simulation&lt;/keyword&gt;&lt;keyword&gt;Electromyography/*methods&lt;/keyword&gt;&lt;keyword&gt;Humans&lt;/keyword&gt;&lt;keyword&gt;Knee Joint/*physiology&lt;/keyword&gt;&lt;keyword&gt;Male&lt;/keyword&gt;&lt;keyword&gt;*Models, Biological&lt;/keyword&gt;&lt;keyword&gt;Movement/physiology&lt;/keyword&gt;&lt;keyword&gt;Muscle Contraction/*physiology&lt;/keyword&gt;&lt;keyword&gt;Muscle, Skeletal/*physiology&lt;/keyword&gt;&lt;keyword&gt;Reproducibility of Results&lt;/keyword&gt;&lt;keyword&gt;Sensitivity and Specificity&lt;/keyword&gt;&lt;keyword&gt;Stress, Mechanical&lt;/keyword&gt;&lt;keyword&gt;Torque&lt;/keyword&gt;&lt;/keywords&gt;&lt;dates&gt;&lt;year&gt;2003&lt;/year&gt;&lt;pub-dates&gt;&lt;date&gt;Jun&lt;/date&gt;&lt;/pub-dates&gt;&lt;/dates&gt;&lt;isbn&gt;0021-9290 (Print)&amp;#xD;0021-9290 (Linking)&lt;/isbn&gt;&lt;accession-num&gt;12742444&lt;/accession-num&gt;&lt;urls&gt;&lt;related-urls&gt;&lt;url&gt;http://www.ncbi.nlm.nih.gov/pubmed/12742444&lt;/url&gt;&lt;/related-urls&gt;&lt;/urls&gt;&lt;electronic-resource-num&gt;10.1016/S0021-9290(03)00010-1&lt;/electronic-resource-num&gt;&lt;/record&gt;&lt;/Cite&gt;&lt;/EndNote&gt;</w:instrText>
      </w:r>
      <w:r w:rsidR="00DE40CD">
        <w:rPr>
          <w:rFonts w:cs="Times New Roman"/>
        </w:rPr>
        <w:fldChar w:fldCharType="separate"/>
      </w:r>
      <w:r w:rsidR="004C3294" w:rsidRPr="004C3294">
        <w:rPr>
          <w:rFonts w:cs="Times New Roman"/>
          <w:noProof/>
          <w:vertAlign w:val="superscript"/>
        </w:rPr>
        <w:t>40</w:t>
      </w:r>
      <w:r w:rsidR="00DE40CD">
        <w:rPr>
          <w:rFonts w:cs="Times New Roman"/>
        </w:rPr>
        <w:fldChar w:fldCharType="end"/>
      </w:r>
      <w:r w:rsidR="00C632F8">
        <w:rPr>
          <w:rFonts w:cs="Times New Roman"/>
        </w:rPr>
        <w:t xml:space="preserve"> Linear envelopes were </w:t>
      </w:r>
      <w:r w:rsidR="00C63434" w:rsidRPr="009C1F98">
        <w:rPr>
          <w:rFonts w:cs="Times New Roman"/>
        </w:rPr>
        <w:t xml:space="preserve">amplitude-normalised </w:t>
      </w:r>
      <w:r w:rsidR="00C63434">
        <w:rPr>
          <w:rFonts w:cs="Times New Roman"/>
        </w:rPr>
        <w:t xml:space="preserve">to </w:t>
      </w:r>
      <w:r w:rsidR="00C63434" w:rsidRPr="009C1F98">
        <w:rPr>
          <w:rFonts w:cs="Times New Roman"/>
        </w:rPr>
        <w:t xml:space="preserve">maximum processed EMG value recorded across </w:t>
      </w:r>
      <w:r w:rsidR="001E3C56">
        <w:rPr>
          <w:rFonts w:cs="Times New Roman"/>
        </w:rPr>
        <w:t xml:space="preserve">maximal effort </w:t>
      </w:r>
      <w:r w:rsidR="00262AD4">
        <w:rPr>
          <w:rFonts w:cs="Times New Roman"/>
        </w:rPr>
        <w:t>and walking trials</w:t>
      </w:r>
      <w:r w:rsidR="00C632F8">
        <w:rPr>
          <w:rFonts w:cs="Times New Roman"/>
        </w:rPr>
        <w:t xml:space="preserve"> to produce </w:t>
      </w:r>
      <w:r w:rsidR="00AE3B5F">
        <w:rPr>
          <w:rFonts w:cs="Times New Roman"/>
        </w:rPr>
        <w:t>muscle excitations</w:t>
      </w:r>
      <w:r w:rsidR="009C1F98" w:rsidRPr="009C1F98">
        <w:rPr>
          <w:rFonts w:cs="Times New Roman"/>
        </w:rPr>
        <w:t xml:space="preserve">. </w:t>
      </w:r>
      <w:r w:rsidR="009E6B9D">
        <w:rPr>
          <w:rFonts w:cs="Times New Roman"/>
        </w:rPr>
        <w:t>Joi</w:t>
      </w:r>
      <w:r w:rsidR="00B76893">
        <w:rPr>
          <w:rFonts w:cs="Times New Roman"/>
        </w:rPr>
        <w:t>nt centres were defined for the</w:t>
      </w:r>
      <w:r w:rsidR="009E6B9D">
        <w:rPr>
          <w:rFonts w:cs="Times New Roman"/>
        </w:rPr>
        <w:t xml:space="preserve"> h</w:t>
      </w:r>
      <w:r w:rsidR="009E6B9D" w:rsidRPr="00AB5C56">
        <w:rPr>
          <w:rFonts w:cs="Times New Roman"/>
        </w:rPr>
        <w:t>ip</w:t>
      </w:r>
      <w:r w:rsidR="009E6B9D">
        <w:rPr>
          <w:rFonts w:cs="Times New Roman"/>
        </w:rPr>
        <w:t>,</w:t>
      </w:r>
      <w:r w:rsidR="00B76893">
        <w:rPr>
          <w:rFonts w:cs="Times New Roman"/>
        </w:rPr>
        <w:t xml:space="preserve"> knee and ankle</w:t>
      </w:r>
      <w:r w:rsidR="009E6B9D" w:rsidRPr="00AB5C56">
        <w:rPr>
          <w:rFonts w:cs="Times New Roman"/>
        </w:rPr>
        <w:t xml:space="preserve"> using regression</w:t>
      </w:r>
      <w:r w:rsidR="009E6B9D">
        <w:rPr>
          <w:rFonts w:cs="Times New Roman"/>
        </w:rPr>
        <w:t xml:space="preserve"> </w:t>
      </w:r>
      <w:r w:rsidR="009E6B9D" w:rsidRPr="00AB5C56">
        <w:rPr>
          <w:rFonts w:cs="Times New Roman"/>
        </w:rPr>
        <w:t>equation</w:t>
      </w:r>
      <w:r w:rsidR="00D13616">
        <w:rPr>
          <w:rFonts w:cs="Times New Roman"/>
        </w:rPr>
        <w:t>s</w:t>
      </w:r>
      <w:r w:rsidR="007B0CA0">
        <w:rPr>
          <w:rFonts w:cs="Times New Roman"/>
        </w:rPr>
        <w:t>,</w:t>
      </w:r>
      <w:r w:rsidR="009E6B9D">
        <w:rPr>
          <w:rFonts w:cs="Times New Roman"/>
        </w:rPr>
        <w:fldChar w:fldCharType="begin"/>
      </w:r>
      <w:r w:rsidR="004C3294">
        <w:rPr>
          <w:rFonts w:cs="Times New Roman"/>
        </w:rPr>
        <w:instrText xml:space="preserve"> ADDIN EN.CITE &lt;EndNote&gt;&lt;Cite&gt;&lt;Author&gt;Harrington&lt;/Author&gt;&lt;Year&gt;2007&lt;/Year&gt;&lt;RecNum&gt;260&lt;/RecNum&gt;&lt;DisplayText&gt;&lt;style face="superscript"&gt;27&lt;/style&gt;&lt;/DisplayText&gt;&lt;record&gt;&lt;rec-number&gt;260&lt;/rec-number&gt;&lt;foreign-keys&gt;&lt;key app="EN" db-id="atse9at9r0s9rqeserrv5v232xzd5vpsafrv" timestamp="1446499746"&gt;260&lt;/key&gt;&lt;/foreign-keys&gt;&lt;ref-type name="Journal Article"&gt;17&lt;/ref-type&gt;&lt;contributors&gt;&lt;authors&gt;&lt;author&gt;Harrington, M. E.&lt;/author&gt;&lt;author&gt;Zavatsky, A. B.&lt;/author&gt;&lt;author&gt;Lawson, S. E. M.&lt;/author&gt;&lt;author&gt;Yuan, Z.&lt;/author&gt;&lt;author&gt;Theologis, T. N.&lt;/author&gt;&lt;/authors&gt;&lt;/contributors&gt;&lt;auth-address&gt;The Oxford Gait Laboratory, Nuffield Orthopaedic Centre, Oxford, UK.&lt;/auth-address&gt;&lt;titles&gt;&lt;title&gt;Prediction of the hip joint centre in adults, children, and patients with cerebral palsy based on magnetic resonance imaging&lt;/title&gt;&lt;secondary-title&gt;Journal of Biomechanics&lt;/secondary-title&gt;&lt;alt-title&gt;J Biomech&lt;/alt-title&gt;&lt;/titles&gt;&lt;periodical&gt;&lt;full-title&gt;Journal of biomechanics&lt;/full-title&gt;&lt;/periodical&gt;&lt;alt-periodical&gt;&lt;full-title&gt;J Biomech&lt;/full-title&gt;&lt;/alt-periodical&gt;&lt;pages&gt;595-602&lt;/pages&gt;&lt;volume&gt;40&lt;/volume&gt;&lt;number&gt;3&lt;/number&gt;&lt;keywords&gt;&lt;keyword&gt;Adolescent&lt;/keyword&gt;&lt;keyword&gt;Adult&lt;/keyword&gt;&lt;keyword&gt;Biomechanical Phenomena&lt;/keyword&gt;&lt;keyword&gt;Cerebral Palsy/*pathology&lt;/keyword&gt;&lt;keyword&gt;Child&lt;/keyword&gt;&lt;keyword&gt;Child, Preschool&lt;/keyword&gt;&lt;keyword&gt;Female&lt;/keyword&gt;&lt;keyword&gt;Gait/*physiology&lt;/keyword&gt;&lt;keyword&gt;Hip Joint/*anatomy &amp;amp; histology/physiology&lt;/keyword&gt;&lt;keyword&gt;Humans&lt;/keyword&gt;&lt;keyword&gt;*Magnetic Resonance Imaging&lt;/keyword&gt;&lt;keyword&gt;Male&lt;/keyword&gt;&lt;/keywords&gt;&lt;dates&gt;&lt;year&gt;2007&lt;/year&gt;&lt;/dates&gt;&lt;isbn&gt;0021-9290 (Print)&amp;#xD;0021-9290 (Linking)&lt;/isbn&gt;&lt;accession-num&gt;16584737&lt;/accession-num&gt;&lt;urls&gt;&lt;related-urls&gt;&lt;url&gt;http://www.ncbi.nlm.nih.gov/pubmed/16584737&lt;/url&gt;&lt;/related-urls&gt;&lt;/urls&gt;&lt;electronic-resource-num&gt;10.1016/j.jbiomech.2006.02.003&lt;/electronic-resource-num&gt;&lt;/record&gt;&lt;/Cite&gt;&lt;/EndNote&gt;</w:instrText>
      </w:r>
      <w:r w:rsidR="009E6B9D">
        <w:rPr>
          <w:rFonts w:cs="Times New Roman"/>
        </w:rPr>
        <w:fldChar w:fldCharType="separate"/>
      </w:r>
      <w:r w:rsidR="004C3294" w:rsidRPr="004C3294">
        <w:rPr>
          <w:rFonts w:cs="Times New Roman"/>
          <w:noProof/>
          <w:vertAlign w:val="superscript"/>
        </w:rPr>
        <w:t>27</w:t>
      </w:r>
      <w:r w:rsidR="009E6B9D">
        <w:rPr>
          <w:rFonts w:cs="Times New Roman"/>
        </w:rPr>
        <w:fldChar w:fldCharType="end"/>
      </w:r>
      <w:r w:rsidR="009E6B9D">
        <w:rPr>
          <w:rFonts w:cs="Times New Roman"/>
        </w:rPr>
        <w:t xml:space="preserve"> average of the </w:t>
      </w:r>
      <w:r w:rsidR="009E6B9D" w:rsidRPr="00AB5C56">
        <w:rPr>
          <w:rFonts w:cs="Times New Roman"/>
        </w:rPr>
        <w:t xml:space="preserve">medial </w:t>
      </w:r>
      <w:r w:rsidR="00D13616">
        <w:rPr>
          <w:rFonts w:cs="Times New Roman"/>
        </w:rPr>
        <w:t xml:space="preserve">and lateral </w:t>
      </w:r>
      <w:r w:rsidR="009E6B9D" w:rsidRPr="00AB5C56">
        <w:rPr>
          <w:rFonts w:cs="Times New Roman"/>
        </w:rPr>
        <w:t>femoral condyle</w:t>
      </w:r>
      <w:r w:rsidR="00D13616">
        <w:rPr>
          <w:rFonts w:cs="Times New Roman"/>
        </w:rPr>
        <w:t>s</w:t>
      </w:r>
      <w:r w:rsidR="007B0CA0">
        <w:rPr>
          <w:rFonts w:cs="Times New Roman"/>
        </w:rPr>
        <w:t>,</w:t>
      </w:r>
      <w:r w:rsidR="009E6B9D" w:rsidRPr="00AB5C56">
        <w:rPr>
          <w:rFonts w:cs="Times New Roman"/>
        </w:rPr>
        <w:t xml:space="preserve"> </w:t>
      </w:r>
      <w:r w:rsidR="009E6B9D">
        <w:rPr>
          <w:rFonts w:cs="Times New Roman"/>
        </w:rPr>
        <w:t xml:space="preserve">and average of </w:t>
      </w:r>
      <w:r w:rsidR="009E6B9D" w:rsidRPr="00AB5C56">
        <w:rPr>
          <w:rFonts w:cs="Times New Roman"/>
        </w:rPr>
        <w:t>the medial and lateral malleoli with a</w:t>
      </w:r>
      <w:r w:rsidR="009E6B9D">
        <w:rPr>
          <w:rFonts w:cs="Times New Roman"/>
        </w:rPr>
        <w:t>n</w:t>
      </w:r>
      <w:r w:rsidR="009E6B9D" w:rsidRPr="00AB5C56">
        <w:rPr>
          <w:rFonts w:cs="Times New Roman"/>
        </w:rPr>
        <w:t xml:space="preserve"> </w:t>
      </w:r>
      <w:r w:rsidR="009E6B9D">
        <w:rPr>
          <w:rFonts w:cs="Times New Roman"/>
        </w:rPr>
        <w:t xml:space="preserve">inferior </w:t>
      </w:r>
      <w:r w:rsidR="009E6B9D" w:rsidRPr="00AB5C56">
        <w:rPr>
          <w:rFonts w:cs="Times New Roman"/>
        </w:rPr>
        <w:t>offset</w:t>
      </w:r>
      <w:r w:rsidR="009E6B9D">
        <w:rPr>
          <w:rFonts w:cs="Times New Roman"/>
        </w:rPr>
        <w:t xml:space="preserve"> </w:t>
      </w:r>
      <w:r w:rsidR="009E6B9D" w:rsidRPr="00AB5C56">
        <w:rPr>
          <w:rFonts w:cs="Times New Roman"/>
        </w:rPr>
        <w:t>(</w:t>
      </w:r>
      <w:r w:rsidR="009E6B9D">
        <w:rPr>
          <w:rFonts w:cs="Times New Roman"/>
        </w:rPr>
        <w:t>2.7% of</w:t>
      </w:r>
      <w:r w:rsidR="009E6B9D" w:rsidRPr="00AB5C56">
        <w:rPr>
          <w:rFonts w:cs="Times New Roman"/>
        </w:rPr>
        <w:t xml:space="preserve"> shank length)</w:t>
      </w:r>
      <w:r w:rsidR="007B0CA0">
        <w:rPr>
          <w:rFonts w:cs="Times New Roman"/>
        </w:rPr>
        <w:t>, respectively</w:t>
      </w:r>
      <w:r w:rsidR="004B22E9">
        <w:rPr>
          <w:rFonts w:cs="Times New Roman"/>
        </w:rPr>
        <w:t>.</w:t>
      </w:r>
      <w:r w:rsidR="009E6B9D">
        <w:rPr>
          <w:rFonts w:cs="Times New Roman"/>
        </w:rPr>
        <w:fldChar w:fldCharType="begin"/>
      </w:r>
      <w:r w:rsidR="00E31242">
        <w:rPr>
          <w:rFonts w:cs="Times New Roman"/>
        </w:rPr>
        <w:instrText xml:space="preserve"> ADDIN EN.CITE &lt;EndNote&gt;&lt;Cite&gt;&lt;Author&gt;Bruening&lt;/Author&gt;&lt;Year&gt;2008&lt;/Year&gt;&lt;RecNum&gt;3757&lt;/RecNum&gt;&lt;DisplayText&gt;&lt;style face="superscript"&gt;7&lt;/style&gt;&lt;/DisplayText&gt;&lt;record&gt;&lt;rec-number&gt;3757&lt;/rec-number&gt;&lt;foreign-keys&gt;&lt;key app="EN" db-id="atse9at9r0s9rqeserrv5v232xzd5vpsafrv" timestamp="1503527771"&gt;3757&lt;/key&gt;&lt;/foreign-keys&gt;&lt;ref-type name="Journal Article"&gt;17&lt;/ref-type&gt;&lt;contributors&gt;&lt;authors&gt;&lt;author&gt;Bruening, Dustin A&lt;/author&gt;&lt;author&gt;Crewe, Ashlie N&lt;/author&gt;&lt;author&gt;Buczek, Frank L&lt;/author&gt;&lt;/authors&gt;&lt;/contributors&gt;&lt;auth-address&gt;Health, Nutrition, and Exercise Science Department, University of Delaware, Newark, DE, USA. dbruening@shrinenet.org&lt;/auth-address&gt;&lt;titles&gt;&lt;title&gt;A simple, anatomically based correction to the conventional ankle joint center&lt;/title&gt;&lt;secondary-title&gt;Clinical Biomechanics&lt;/secondary-title&gt;&lt;alt-title&gt;Clin Biomech&lt;/alt-title&gt;&lt;/titles&gt;&lt;periodical&gt;&lt;full-title&gt;Clinical Biomechanics&lt;/full-title&gt;&lt;/periodical&gt;&lt;alt-periodical&gt;&lt;full-title&gt;Clin Biomech&lt;/full-title&gt;&lt;/alt-periodical&gt;&lt;pages&gt;1299-1302&lt;/pages&gt;&lt;volume&gt;23&lt;/volume&gt;&lt;number&gt;10&lt;/number&gt;&lt;edition&gt;2008/10/14&lt;/edition&gt;&lt;keywords&gt;&lt;keyword&gt;Adolescent&lt;/keyword&gt;&lt;keyword&gt;Ankle Joint/*anatomy &amp;amp; histology/physiology&lt;/keyword&gt;&lt;keyword&gt;Biomechanical Phenomena&lt;/keyword&gt;&lt;keyword&gt;Child&lt;/keyword&gt;&lt;keyword&gt;Femur/anatomy &amp;amp; histology/physiology&lt;/keyword&gt;&lt;keyword&gt;Foot/anatomy &amp;amp; histology/diagnostic imaging&lt;/keyword&gt;&lt;keyword&gt;Gait/physiology&lt;/keyword&gt;&lt;keyword&gt;Humans&lt;/keyword&gt;&lt;keyword&gt;*Models, Anatomic&lt;/keyword&gt;&lt;keyword&gt;Pronation&lt;/keyword&gt;&lt;keyword&gt;Radiography&lt;/keyword&gt;&lt;keyword&gt;Range of Motion, Articular&lt;/keyword&gt;&lt;keyword&gt;Talus/anatomy &amp;amp; histology/physiology&lt;/keyword&gt;&lt;/keywords&gt;&lt;dates&gt;&lt;year&gt;2008&lt;/year&gt;&lt;pub-dates&gt;&lt;date&gt;Dec&lt;/date&gt;&lt;/pub-dates&gt;&lt;/dates&gt;&lt;isbn&gt;0268-0033&lt;/isbn&gt;&lt;accession-num&gt;18848739&lt;/accession-num&gt;&lt;urls&gt;&lt;related-urls&gt;&lt;url&gt;https://www.ncbi.nlm.nih.gov/pubmed/18848739&lt;/url&gt;&lt;/related-urls&gt;&lt;/urls&gt;&lt;electronic-resource-num&gt;10.1016/j.clinbiomech.2008.08.005&lt;/electronic-resource-num&gt;&lt;/record&gt;&lt;/Cite&gt;&lt;/EndNote&gt;</w:instrText>
      </w:r>
      <w:r w:rsidR="009E6B9D">
        <w:rPr>
          <w:rFonts w:cs="Times New Roman"/>
        </w:rPr>
        <w:fldChar w:fldCharType="separate"/>
      </w:r>
      <w:r w:rsidR="00E31242" w:rsidRPr="00E31242">
        <w:rPr>
          <w:rFonts w:cs="Times New Roman"/>
          <w:noProof/>
          <w:vertAlign w:val="superscript"/>
        </w:rPr>
        <w:t>7</w:t>
      </w:r>
      <w:r w:rsidR="009E6B9D">
        <w:rPr>
          <w:rFonts w:cs="Times New Roman"/>
        </w:rPr>
        <w:fldChar w:fldCharType="end"/>
      </w:r>
    </w:p>
    <w:p w14:paraId="5B8C9C5F" w14:textId="3E3B7502" w:rsidR="007B0CA0" w:rsidRDefault="000143B5" w:rsidP="00AA34FD">
      <w:pPr>
        <w:rPr>
          <w:rFonts w:cs="Times New Roman"/>
        </w:rPr>
      </w:pPr>
      <w:r w:rsidRPr="00D5604E">
        <w:rPr>
          <w:rFonts w:cs="Times New Roman"/>
        </w:rPr>
        <w:t xml:space="preserve">A generic anatomical model </w:t>
      </w:r>
      <w:r w:rsidR="0088489D">
        <w:rPr>
          <w:rFonts w:cs="Times New Roman"/>
        </w:rPr>
        <w:t>(gait2392</w:t>
      </w:r>
      <w:r w:rsidR="0088489D">
        <w:rPr>
          <w:rFonts w:cs="Times New Roman"/>
        </w:rPr>
        <w:fldChar w:fldCharType="begin">
          <w:fldData xml:space="preserve">PEVuZE5vdGU+PENpdGU+PEF1dGhvcj5EZWxwPC9BdXRob3I+PFllYXI+MTk5MDwvWWVhcj48UmVj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</w:fldData>
        </w:fldChar>
      </w:r>
      <w:r w:rsidR="00E31242">
        <w:rPr>
          <w:rFonts w:cs="Times New Roman"/>
        </w:rPr>
        <w:instrText xml:space="preserve"> ADDIN EN.CITE </w:instrText>
      </w:r>
      <w:r w:rsidR="00E31242">
        <w:rPr>
          <w:rFonts w:cs="Times New Roman"/>
        </w:rPr>
        <w:fldChar w:fldCharType="begin">
          <w:fldData xml:space="preserve">PEVuZE5vdGU+PENpdGU+PEF1dGhvcj5EZWxwPC9BdXRob3I+PFllYXI+MTk5MDwvWWVhcj48UmVj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</w:fldData>
        </w:fldChar>
      </w:r>
      <w:r w:rsidR="00E31242">
        <w:rPr>
          <w:rFonts w:cs="Times New Roman"/>
        </w:rPr>
        <w:instrText xml:space="preserve"> ADDIN EN.CITE.DATA </w:instrText>
      </w:r>
      <w:r w:rsidR="00E31242">
        <w:rPr>
          <w:rFonts w:cs="Times New Roman"/>
        </w:rPr>
      </w:r>
      <w:r w:rsidR="00E31242">
        <w:rPr>
          <w:rFonts w:cs="Times New Roman"/>
        </w:rPr>
        <w:fldChar w:fldCharType="end"/>
      </w:r>
      <w:r w:rsidR="0088489D">
        <w:rPr>
          <w:rFonts w:cs="Times New Roman"/>
        </w:rPr>
      </w:r>
      <w:r w:rsidR="0088489D">
        <w:rPr>
          <w:rFonts w:cs="Times New Roman"/>
        </w:rPr>
        <w:fldChar w:fldCharType="separate"/>
      </w:r>
      <w:r w:rsidR="00E31242" w:rsidRPr="00E31242">
        <w:rPr>
          <w:rFonts w:cs="Times New Roman"/>
          <w:noProof/>
          <w:vertAlign w:val="superscript"/>
        </w:rPr>
        <w:t>15</w:t>
      </w:r>
      <w:r w:rsidR="0088489D">
        <w:rPr>
          <w:rFonts w:cs="Times New Roman"/>
        </w:rPr>
        <w:fldChar w:fldCharType="end"/>
      </w:r>
      <w:r w:rsidR="0088489D">
        <w:rPr>
          <w:rFonts w:cs="Times New Roman"/>
        </w:rPr>
        <w:t xml:space="preserve">) </w:t>
      </w:r>
      <w:r>
        <w:rPr>
          <w:rFonts w:cs="Times New Roman"/>
        </w:rPr>
        <w:t>with 23-degrees of freedom</w:t>
      </w:r>
      <w:r w:rsidRPr="00197FC9">
        <w:rPr>
          <w:rFonts w:cs="Times New Roman"/>
        </w:rPr>
        <w:t xml:space="preserve"> a</w:t>
      </w:r>
      <w:r>
        <w:rPr>
          <w:rFonts w:cs="Times New Roman"/>
        </w:rPr>
        <w:t xml:space="preserve">nd </w:t>
      </w:r>
      <w:r w:rsidR="0088489D">
        <w:rPr>
          <w:rFonts w:cs="Times New Roman"/>
        </w:rPr>
        <w:t>34 muscle-</w:t>
      </w:r>
      <w:r w:rsidRPr="007F5563">
        <w:rPr>
          <w:rFonts w:cs="Times New Roman"/>
        </w:rPr>
        <w:t xml:space="preserve">tendon </w:t>
      </w:r>
      <w:r w:rsidR="0088489D">
        <w:rPr>
          <w:rFonts w:cs="Times New Roman"/>
        </w:rPr>
        <w:t xml:space="preserve">unit </w:t>
      </w:r>
      <w:r w:rsidRPr="007F5563">
        <w:rPr>
          <w:rFonts w:cs="Times New Roman"/>
        </w:rPr>
        <w:t>actuators</w:t>
      </w:r>
      <w:r w:rsidR="0088489D">
        <w:rPr>
          <w:rFonts w:cs="Times New Roman"/>
        </w:rPr>
        <w:t xml:space="preserve"> </w:t>
      </w:r>
      <w:r w:rsidR="00C6596F">
        <w:rPr>
          <w:rFonts w:cs="Times New Roman"/>
        </w:rPr>
        <w:t>(MTU)</w:t>
      </w:r>
      <w:r>
        <w:rPr>
          <w:rFonts w:cs="Times New Roman"/>
        </w:rPr>
        <w:t xml:space="preserve"> was </w:t>
      </w:r>
      <w:r w:rsidR="00D10891">
        <w:rPr>
          <w:rFonts w:cs="Times New Roman"/>
        </w:rPr>
        <w:t xml:space="preserve">linearly </w:t>
      </w:r>
      <w:r w:rsidRPr="00D5604E">
        <w:rPr>
          <w:rFonts w:cs="Times New Roman"/>
        </w:rPr>
        <w:t>scaled to match participant dimensions</w:t>
      </w:r>
      <w:r w:rsidR="00A018BD">
        <w:rPr>
          <w:rFonts w:cs="Times New Roman"/>
        </w:rPr>
        <w:t xml:space="preserve"> and</w:t>
      </w:r>
      <w:r w:rsidRPr="00D5604E">
        <w:rPr>
          <w:rFonts w:cs="Times New Roman"/>
        </w:rPr>
        <w:t xml:space="preserve"> </w:t>
      </w:r>
      <w:r>
        <w:rPr>
          <w:rFonts w:cs="Times New Roman"/>
        </w:rPr>
        <w:t xml:space="preserve">body segment </w:t>
      </w:r>
      <w:r w:rsidRPr="00D5604E">
        <w:rPr>
          <w:rFonts w:cs="Times New Roman"/>
        </w:rPr>
        <w:t>mass and inertia</w:t>
      </w:r>
      <w:r w:rsidR="005E5C36">
        <w:rPr>
          <w:rFonts w:cs="Times New Roman"/>
        </w:rPr>
        <w:fldChar w:fldCharType="begin">
          <w:fldData xml:space="preserve">PEVuZE5vdGU+PENpdGU+PEF1dGhvcj5LYWluejwvQXV0aG9yPjxZZWFyPjIwMTc8L1llYXI+PFJl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</w:fldData>
        </w:fldChar>
      </w:r>
      <w:r w:rsidR="004C3294">
        <w:rPr>
          <w:rFonts w:cs="Times New Roman"/>
        </w:rPr>
        <w:instrText xml:space="preserve"> ADDIN EN.CITE </w:instrText>
      </w:r>
      <w:r w:rsidR="004C3294">
        <w:rPr>
          <w:rFonts w:cs="Times New Roman"/>
        </w:rPr>
        <w:fldChar w:fldCharType="begin">
          <w:fldData xml:space="preserve">PEVuZE5vdGU+PENpdGU+PEF1dGhvcj5LYWluejwvQXV0aG9yPjxZZWFyPjIwMTc8L1llYXI+PFJl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</w:fldData>
        </w:fldChar>
      </w:r>
      <w:r w:rsidR="004C3294">
        <w:rPr>
          <w:rFonts w:cs="Times New Roman"/>
        </w:rPr>
        <w:instrText xml:space="preserve"> ADDIN EN.CITE.DATA </w:instrText>
      </w:r>
      <w:r w:rsidR="004C3294">
        <w:rPr>
          <w:rFonts w:cs="Times New Roman"/>
        </w:rPr>
      </w:r>
      <w:r w:rsidR="004C3294">
        <w:rPr>
          <w:rFonts w:cs="Times New Roman"/>
        </w:rPr>
        <w:fldChar w:fldCharType="end"/>
      </w:r>
      <w:r w:rsidR="005E5C36">
        <w:rPr>
          <w:rFonts w:cs="Times New Roman"/>
        </w:rPr>
      </w:r>
      <w:r w:rsidR="005E5C36">
        <w:rPr>
          <w:rFonts w:cs="Times New Roman"/>
        </w:rPr>
        <w:fldChar w:fldCharType="separate"/>
      </w:r>
      <w:r w:rsidR="004C3294" w:rsidRPr="004C3294">
        <w:rPr>
          <w:rFonts w:cs="Times New Roman"/>
          <w:noProof/>
          <w:vertAlign w:val="superscript"/>
        </w:rPr>
        <w:t>36</w:t>
      </w:r>
      <w:r w:rsidR="005E5C36">
        <w:rPr>
          <w:rFonts w:cs="Times New Roman"/>
        </w:rPr>
        <w:fldChar w:fldCharType="end"/>
      </w:r>
      <w:r w:rsidR="005E5C36">
        <w:rPr>
          <w:rFonts w:cs="Times New Roman"/>
        </w:rPr>
        <w:t xml:space="preserve"> using </w:t>
      </w:r>
      <w:proofErr w:type="spellStart"/>
      <w:r w:rsidR="005E5C36">
        <w:rPr>
          <w:rFonts w:cs="Times New Roman"/>
        </w:rPr>
        <w:t>OpenSim</w:t>
      </w:r>
      <w:proofErr w:type="spellEnd"/>
      <w:r w:rsidR="005E5C36">
        <w:rPr>
          <w:rFonts w:cs="Times New Roman"/>
        </w:rPr>
        <w:t xml:space="preserve"> </w:t>
      </w:r>
      <w:r w:rsidR="00813DC9">
        <w:rPr>
          <w:rFonts w:cs="Times New Roman"/>
        </w:rPr>
        <w:t>v</w:t>
      </w:r>
      <w:r w:rsidR="005E5C36">
        <w:rPr>
          <w:rFonts w:cs="Times New Roman"/>
        </w:rPr>
        <w:t>3.3</w:t>
      </w:r>
      <w:r w:rsidR="00745F81">
        <w:rPr>
          <w:rFonts w:cs="Times New Roman"/>
        </w:rPr>
        <w:t>.</w:t>
      </w:r>
      <w:r w:rsidR="005E5C36">
        <w:rPr>
          <w:rFonts w:cs="Times New Roman"/>
        </w:rPr>
        <w:fldChar w:fldCharType="begin">
          <w:fldData xml:space="preserve">PEVuZE5vdGU+PENpdGU+PEF1dGhvcj5EZWxwPC9BdXRob3I+PFllYXI+MjAwNzwvWWVhcj48UmVj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=
</w:fldData>
        </w:fldChar>
      </w:r>
      <w:r w:rsidR="00E31242">
        <w:rPr>
          <w:rFonts w:cs="Times New Roman"/>
        </w:rPr>
        <w:instrText xml:space="preserve"> ADDIN EN.CITE </w:instrText>
      </w:r>
      <w:r w:rsidR="00E31242">
        <w:rPr>
          <w:rFonts w:cs="Times New Roman"/>
        </w:rPr>
        <w:fldChar w:fldCharType="begin">
          <w:fldData xml:space="preserve">PEVuZE5vdGU+PENpdGU+PEF1dGhvcj5EZWxwPC9BdXRob3I+PFllYXI+MjAwNzwvWWVhcj48UmVj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=
</w:fldData>
        </w:fldChar>
      </w:r>
      <w:r w:rsidR="00E31242">
        <w:rPr>
          <w:rFonts w:cs="Times New Roman"/>
        </w:rPr>
        <w:instrText xml:space="preserve"> ADDIN EN.CITE.DATA </w:instrText>
      </w:r>
      <w:r w:rsidR="00E31242">
        <w:rPr>
          <w:rFonts w:cs="Times New Roman"/>
        </w:rPr>
      </w:r>
      <w:r w:rsidR="00E31242">
        <w:rPr>
          <w:rFonts w:cs="Times New Roman"/>
        </w:rPr>
        <w:fldChar w:fldCharType="end"/>
      </w:r>
      <w:r w:rsidR="005E5C36">
        <w:rPr>
          <w:rFonts w:cs="Times New Roman"/>
        </w:rPr>
      </w:r>
      <w:r w:rsidR="005E5C36">
        <w:rPr>
          <w:rFonts w:cs="Times New Roman"/>
        </w:rPr>
        <w:fldChar w:fldCharType="separate"/>
      </w:r>
      <w:r w:rsidR="00E31242" w:rsidRPr="00E31242">
        <w:rPr>
          <w:rFonts w:cs="Times New Roman"/>
          <w:noProof/>
          <w:vertAlign w:val="superscript"/>
        </w:rPr>
        <w:t>14</w:t>
      </w:r>
      <w:r w:rsidR="005E5C36">
        <w:rPr>
          <w:rFonts w:cs="Times New Roman"/>
        </w:rPr>
        <w:fldChar w:fldCharType="end"/>
      </w:r>
      <w:r>
        <w:rPr>
          <w:rFonts w:cs="Times New Roman"/>
        </w:rPr>
        <w:t xml:space="preserve"> Following scaling, optimal fibre and tendon slack lengths were </w:t>
      </w:r>
      <w:r w:rsidR="00A018BD">
        <w:rPr>
          <w:rFonts w:cs="Times New Roman"/>
        </w:rPr>
        <w:t>optimis</w:t>
      </w:r>
      <w:r>
        <w:rPr>
          <w:rFonts w:cs="Times New Roman"/>
        </w:rPr>
        <w:t>ed to preserve the dimensionless muscle and tendon force-length</w:t>
      </w:r>
      <w:r w:rsidRPr="00D5604E">
        <w:rPr>
          <w:rFonts w:cs="Times New Roman"/>
        </w:rPr>
        <w:t xml:space="preserve"> </w:t>
      </w:r>
      <w:r>
        <w:rPr>
          <w:rFonts w:cs="Times New Roman"/>
        </w:rPr>
        <w:t>operating curve</w:t>
      </w:r>
      <w:r w:rsidR="00A66021">
        <w:rPr>
          <w:rFonts w:cs="Times New Roman"/>
        </w:rPr>
        <w:t>s for each muscle in the model</w:t>
      </w:r>
      <w:r w:rsidR="007B0CA0">
        <w:rPr>
          <w:rFonts w:cs="Times New Roman"/>
        </w:rPr>
        <w:t>.</w:t>
      </w:r>
      <w:r>
        <w:rPr>
          <w:rFonts w:cs="Times New Roman"/>
        </w:rPr>
        <w:fldChar w:fldCharType="begin">
          <w:fldData xml:space="preserve">PEVuZE5vdGU+PENpdGU+PEF1dGhvcj5Nb2RlbmVzZTwvQXV0aG9yPjxZZWFyPjIwMTY8L1llYXI+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</w:fldData>
        </w:fldChar>
      </w:r>
      <w:r w:rsidR="004C3294">
        <w:rPr>
          <w:rFonts w:cs="Times New Roman"/>
        </w:rPr>
        <w:instrText xml:space="preserve"> ADDIN EN.CITE </w:instrText>
      </w:r>
      <w:r w:rsidR="004C3294">
        <w:rPr>
          <w:rFonts w:cs="Times New Roman"/>
        </w:rPr>
        <w:fldChar w:fldCharType="begin">
          <w:fldData xml:space="preserve">PEVuZE5vdGU+PENpdGU+PEF1dGhvcj5Nb2RlbmVzZTwvQXV0aG9yPjxZZWFyPjIwMTY8L1llYXI+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</w:fldData>
        </w:fldChar>
      </w:r>
      <w:r w:rsidR="004C3294">
        <w:rPr>
          <w:rFonts w:cs="Times New Roman"/>
        </w:rPr>
        <w:instrText xml:space="preserve"> ADDIN EN.CITE.DATA </w:instrText>
      </w:r>
      <w:r w:rsidR="004C3294">
        <w:rPr>
          <w:rFonts w:cs="Times New Roman"/>
        </w:rPr>
      </w:r>
      <w:r w:rsidR="004C3294">
        <w:rPr>
          <w:rFonts w:cs="Times New Roman"/>
        </w:rPr>
        <w:fldChar w:fldCharType="end"/>
      </w:r>
      <w:r>
        <w:rPr>
          <w:rFonts w:cs="Times New Roman"/>
        </w:rPr>
      </w:r>
      <w:r>
        <w:rPr>
          <w:rFonts w:cs="Times New Roman"/>
        </w:rPr>
        <w:fldChar w:fldCharType="separate"/>
      </w:r>
      <w:r w:rsidR="004C3294" w:rsidRPr="004C3294">
        <w:rPr>
          <w:rFonts w:cs="Times New Roman"/>
          <w:noProof/>
          <w:vertAlign w:val="superscript"/>
        </w:rPr>
        <w:t>43</w:t>
      </w:r>
      <w:r>
        <w:rPr>
          <w:rFonts w:cs="Times New Roman"/>
        </w:rPr>
        <w:fldChar w:fldCharType="end"/>
      </w:r>
      <w:r>
        <w:rPr>
          <w:rFonts w:cs="Times New Roman"/>
        </w:rPr>
        <w:t xml:space="preserve"> </w:t>
      </w:r>
      <w:r w:rsidR="00D13616">
        <w:rPr>
          <w:rFonts w:cs="Times New Roman"/>
        </w:rPr>
        <w:t>M</w:t>
      </w:r>
      <w:r>
        <w:rPr>
          <w:rFonts w:cs="Times New Roman"/>
        </w:rPr>
        <w:t>aximum isometric muscle forces were estimated using the mass-hei</w:t>
      </w:r>
      <w:r w:rsidR="00EA2FC6">
        <w:rPr>
          <w:rFonts w:cs="Times New Roman"/>
        </w:rPr>
        <w:t>ght-muscle volume relationship</w:t>
      </w:r>
      <w:r w:rsidR="00745F81">
        <w:rPr>
          <w:rFonts w:cs="Times New Roman"/>
        </w:rPr>
        <w:t>.</w:t>
      </w:r>
      <w:r>
        <w:rPr>
          <w:rFonts w:cs="Times New Roman"/>
        </w:rPr>
        <w:fldChar w:fldCharType="begin">
          <w:fldData xml:space="preserve">PEVuZE5vdGU+PENpdGU+PEF1dGhvcj5IYW5kc2ZpZWxkPC9BdXRob3I+PFllYXI+MjAxNDwvWWVh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</w:fldData>
        </w:fldChar>
      </w:r>
      <w:r w:rsidR="004C3294">
        <w:rPr>
          <w:rFonts w:cs="Times New Roman"/>
        </w:rPr>
        <w:instrText xml:space="preserve"> ADDIN EN.CITE </w:instrText>
      </w:r>
      <w:r w:rsidR="004C3294">
        <w:rPr>
          <w:rFonts w:cs="Times New Roman"/>
        </w:rPr>
        <w:fldChar w:fldCharType="begin">
          <w:fldData xml:space="preserve">PEVuZE5vdGU+PENpdGU+PEF1dGhvcj5IYW5kc2ZpZWxkPC9BdXRob3I+PFllYXI+MjAxNDwvWWVh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</w:fldData>
        </w:fldChar>
      </w:r>
      <w:r w:rsidR="004C3294">
        <w:rPr>
          <w:rFonts w:cs="Times New Roman"/>
        </w:rPr>
        <w:instrText xml:space="preserve"> ADDIN EN.CITE.DATA </w:instrText>
      </w:r>
      <w:r w:rsidR="004C3294">
        <w:rPr>
          <w:rFonts w:cs="Times New Roman"/>
        </w:rPr>
      </w:r>
      <w:r w:rsidR="004C3294">
        <w:rPr>
          <w:rFonts w:cs="Times New Roman"/>
        </w:rPr>
        <w:fldChar w:fldCharType="end"/>
      </w:r>
      <w:r>
        <w:rPr>
          <w:rFonts w:cs="Times New Roman"/>
        </w:rPr>
      </w:r>
      <w:r>
        <w:rPr>
          <w:rFonts w:cs="Times New Roman"/>
        </w:rPr>
        <w:fldChar w:fldCharType="separate"/>
      </w:r>
      <w:r w:rsidR="004C3294" w:rsidRPr="004C3294">
        <w:rPr>
          <w:rFonts w:cs="Times New Roman"/>
          <w:noProof/>
          <w:vertAlign w:val="superscript"/>
        </w:rPr>
        <w:t>26</w:t>
      </w:r>
      <w:r>
        <w:rPr>
          <w:rFonts w:cs="Times New Roman"/>
        </w:rPr>
        <w:fldChar w:fldCharType="end"/>
      </w:r>
      <w:r w:rsidR="00A93551">
        <w:rPr>
          <w:rFonts w:cs="Times New Roman"/>
        </w:rPr>
        <w:t xml:space="preserve"> I</w:t>
      </w:r>
      <w:r w:rsidRPr="00D5604E">
        <w:rPr>
          <w:rFonts w:cs="Times New Roman"/>
        </w:rPr>
        <w:t>nverse kinematics</w:t>
      </w:r>
      <w:r w:rsidR="0088489D">
        <w:rPr>
          <w:rFonts w:cs="Times New Roman"/>
        </w:rPr>
        <w:t>,</w:t>
      </w:r>
      <w:r w:rsidRPr="00D5604E">
        <w:rPr>
          <w:rFonts w:cs="Times New Roman"/>
        </w:rPr>
        <w:t xml:space="preserve"> </w:t>
      </w:r>
      <w:r>
        <w:rPr>
          <w:rFonts w:cs="Times New Roman"/>
        </w:rPr>
        <w:t xml:space="preserve">inverse </w:t>
      </w:r>
      <w:r w:rsidRPr="00D5604E">
        <w:rPr>
          <w:rFonts w:cs="Times New Roman"/>
        </w:rPr>
        <w:t>dynamics</w:t>
      </w:r>
      <w:r w:rsidR="007B0CA0">
        <w:rPr>
          <w:rFonts w:cs="Times New Roman"/>
        </w:rPr>
        <w:t xml:space="preserve"> and muscle analysis</w:t>
      </w:r>
      <w:r w:rsidRPr="00D5604E">
        <w:rPr>
          <w:rFonts w:cs="Times New Roman"/>
        </w:rPr>
        <w:t xml:space="preserve"> were </w:t>
      </w:r>
      <w:r w:rsidR="00A93551">
        <w:rPr>
          <w:rFonts w:cs="Times New Roman"/>
        </w:rPr>
        <w:t>subsequently</w:t>
      </w:r>
      <w:r w:rsidR="00A93551" w:rsidRPr="00D5604E">
        <w:rPr>
          <w:rFonts w:cs="Times New Roman"/>
        </w:rPr>
        <w:t xml:space="preserve"> </w:t>
      </w:r>
      <w:r w:rsidRPr="00D5604E">
        <w:rPr>
          <w:rFonts w:cs="Times New Roman"/>
        </w:rPr>
        <w:t>performed</w:t>
      </w:r>
      <w:r>
        <w:rPr>
          <w:rFonts w:cs="Times New Roman"/>
        </w:rPr>
        <w:t xml:space="preserve"> </w:t>
      </w:r>
      <w:r w:rsidR="007B0CA0">
        <w:rPr>
          <w:rFonts w:cs="Times New Roman"/>
        </w:rPr>
        <w:t xml:space="preserve">in </w:t>
      </w:r>
      <w:proofErr w:type="spellStart"/>
      <w:r w:rsidR="007B0CA0">
        <w:rPr>
          <w:rFonts w:cs="Times New Roman"/>
        </w:rPr>
        <w:t>OpenSim</w:t>
      </w:r>
      <w:proofErr w:type="spellEnd"/>
      <w:r w:rsidR="007B0CA0">
        <w:rPr>
          <w:rFonts w:cs="Times New Roman"/>
        </w:rPr>
        <w:t xml:space="preserve"> </w:t>
      </w:r>
      <w:r>
        <w:rPr>
          <w:rFonts w:cs="Times New Roman"/>
        </w:rPr>
        <w:t>to determine generalised coordinates</w:t>
      </w:r>
      <w:r w:rsidR="007B0CA0">
        <w:rPr>
          <w:rFonts w:cs="Times New Roman"/>
        </w:rPr>
        <w:t>,</w:t>
      </w:r>
      <w:r>
        <w:rPr>
          <w:rFonts w:cs="Times New Roman"/>
        </w:rPr>
        <w:t xml:space="preserve"> </w:t>
      </w:r>
      <w:r w:rsidR="00FE5B41">
        <w:rPr>
          <w:rFonts w:cs="Times New Roman"/>
        </w:rPr>
        <w:t xml:space="preserve">joint </w:t>
      </w:r>
      <w:r w:rsidR="00D13616">
        <w:rPr>
          <w:rFonts w:cs="Times New Roman"/>
        </w:rPr>
        <w:t>loads (generali</w:t>
      </w:r>
      <w:r w:rsidR="00356B46">
        <w:rPr>
          <w:rFonts w:cs="Times New Roman"/>
        </w:rPr>
        <w:t>s</w:t>
      </w:r>
      <w:r w:rsidR="00D13616">
        <w:rPr>
          <w:rFonts w:cs="Times New Roman"/>
        </w:rPr>
        <w:t xml:space="preserve">ed forces and </w:t>
      </w:r>
      <w:r w:rsidR="00FE5B41">
        <w:rPr>
          <w:rFonts w:cs="Times New Roman"/>
        </w:rPr>
        <w:t>moments</w:t>
      </w:r>
      <w:r w:rsidR="00D13616">
        <w:rPr>
          <w:rFonts w:cs="Times New Roman"/>
        </w:rPr>
        <w:t>)</w:t>
      </w:r>
      <w:r w:rsidR="00FE5B41">
        <w:rPr>
          <w:rFonts w:cs="Times New Roman"/>
        </w:rPr>
        <w:t xml:space="preserve"> and </w:t>
      </w:r>
      <w:r w:rsidR="0088489D">
        <w:rPr>
          <w:rFonts w:cs="Times New Roman"/>
        </w:rPr>
        <w:t>MTU</w:t>
      </w:r>
      <w:r w:rsidR="00C6596F">
        <w:rPr>
          <w:rFonts w:cs="Times New Roman"/>
        </w:rPr>
        <w:t xml:space="preserve"> </w:t>
      </w:r>
      <w:r w:rsidR="00D13616">
        <w:rPr>
          <w:rFonts w:cs="Times New Roman"/>
        </w:rPr>
        <w:t>kinematics (i.e., lengths and moment arms)</w:t>
      </w:r>
      <w:r w:rsidRPr="00D5604E">
        <w:rPr>
          <w:rFonts w:cs="Times New Roman"/>
        </w:rPr>
        <w:t>.</w:t>
      </w:r>
      <w:r w:rsidR="007B0CA0">
        <w:rPr>
          <w:rFonts w:cs="Times New Roman"/>
        </w:rPr>
        <w:t xml:space="preserve"> </w:t>
      </w:r>
      <w:r w:rsidR="00A93551">
        <w:rPr>
          <w:rFonts w:cs="Times New Roman"/>
        </w:rPr>
        <w:t xml:space="preserve">These were used as inputs to estimate </w:t>
      </w:r>
      <w:r w:rsidR="00D13616">
        <w:rPr>
          <w:rFonts w:cs="Times New Roman"/>
        </w:rPr>
        <w:t>MTU and hip contact forces</w:t>
      </w:r>
      <w:r w:rsidR="00812D61">
        <w:rPr>
          <w:rFonts w:cs="Times New Roman"/>
        </w:rPr>
        <w:t xml:space="preserve"> </w:t>
      </w:r>
      <w:r w:rsidR="0013437C">
        <w:rPr>
          <w:rFonts w:cs="Times New Roman"/>
        </w:rPr>
        <w:t xml:space="preserve">using </w:t>
      </w:r>
      <w:r w:rsidR="00D13616">
        <w:rPr>
          <w:rFonts w:cs="Times New Roman"/>
        </w:rPr>
        <w:t>a</w:t>
      </w:r>
      <w:r w:rsidR="00BB17D4">
        <w:rPr>
          <w:rFonts w:cs="Times New Roman"/>
        </w:rPr>
        <w:t xml:space="preserve"> calibrated</w:t>
      </w:r>
      <w:r w:rsidR="00356B46">
        <w:rPr>
          <w:rFonts w:cs="Times New Roman"/>
        </w:rPr>
        <w:t>,</w:t>
      </w:r>
      <w:r w:rsidR="00BB17D4">
        <w:rPr>
          <w:rFonts w:cs="Times New Roman"/>
        </w:rPr>
        <w:t xml:space="preserve"> </w:t>
      </w:r>
      <w:r w:rsidR="00A93551">
        <w:rPr>
          <w:rFonts w:cs="Times New Roman"/>
        </w:rPr>
        <w:t>EMG-assisted</w:t>
      </w:r>
      <w:r w:rsidR="00356B46">
        <w:rPr>
          <w:rFonts w:cs="Times New Roman"/>
        </w:rPr>
        <w:t>,</w:t>
      </w:r>
      <w:r w:rsidR="00A93551">
        <w:rPr>
          <w:rFonts w:cs="Times New Roman"/>
        </w:rPr>
        <w:t xml:space="preserve"> </w:t>
      </w:r>
      <w:r w:rsidR="00DF1FC8">
        <w:rPr>
          <w:rFonts w:cs="Times New Roman"/>
        </w:rPr>
        <w:t>NMS model</w:t>
      </w:r>
      <w:r w:rsidR="00D13616">
        <w:rPr>
          <w:rFonts w:cs="Times New Roman"/>
        </w:rPr>
        <w:t xml:space="preserve"> </w:t>
      </w:r>
      <w:r w:rsidR="00A93551">
        <w:rPr>
          <w:rFonts w:cs="Times New Roman"/>
        </w:rPr>
        <w:t>in CEINMS</w:t>
      </w:r>
      <w:r w:rsidR="00356B46">
        <w:rPr>
          <w:rFonts w:cs="Times New Roman"/>
        </w:rPr>
        <w:t>.</w:t>
      </w:r>
      <w:r w:rsidR="0013437C">
        <w:rPr>
          <w:rFonts w:cs="Times New Roman"/>
        </w:rPr>
        <w:fldChar w:fldCharType="begin">
          <w:fldData xml:space="preserve">PEVuZE5vdGU+PENpdGU+PEF1dGhvcj5QaXp6b2xhdG88L0F1dGhvcj48WWVhcj4yMDE1PC9ZZWFy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</w:fldData>
        </w:fldChar>
      </w:r>
      <w:r w:rsidR="004C3294">
        <w:rPr>
          <w:rFonts w:cs="Times New Roman"/>
        </w:rPr>
        <w:instrText xml:space="preserve"> ADDIN EN.CITE </w:instrText>
      </w:r>
      <w:r w:rsidR="004C3294">
        <w:rPr>
          <w:rFonts w:cs="Times New Roman"/>
        </w:rPr>
        <w:fldChar w:fldCharType="begin">
          <w:fldData xml:space="preserve">PEVuZE5vdGU+PENpdGU+PEF1dGhvcj5QaXp6b2xhdG88L0F1dGhvcj48WWVhcj4yMDE1PC9ZZWFy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</w:fldData>
        </w:fldChar>
      </w:r>
      <w:r w:rsidR="004C3294">
        <w:rPr>
          <w:rFonts w:cs="Times New Roman"/>
        </w:rPr>
        <w:instrText xml:space="preserve"> ADDIN EN.CITE.DATA </w:instrText>
      </w:r>
      <w:r w:rsidR="004C3294">
        <w:rPr>
          <w:rFonts w:cs="Times New Roman"/>
        </w:rPr>
      </w:r>
      <w:r w:rsidR="004C3294">
        <w:rPr>
          <w:rFonts w:cs="Times New Roman"/>
        </w:rPr>
        <w:fldChar w:fldCharType="end"/>
      </w:r>
      <w:r w:rsidR="0013437C">
        <w:rPr>
          <w:rFonts w:cs="Times New Roman"/>
        </w:rPr>
      </w:r>
      <w:r w:rsidR="0013437C">
        <w:rPr>
          <w:rFonts w:cs="Times New Roman"/>
        </w:rPr>
        <w:fldChar w:fldCharType="separate"/>
      </w:r>
      <w:r w:rsidR="004C3294" w:rsidRPr="004C3294">
        <w:rPr>
          <w:rFonts w:cs="Times New Roman"/>
          <w:noProof/>
          <w:vertAlign w:val="superscript"/>
        </w:rPr>
        <w:t>50</w:t>
      </w:r>
      <w:r w:rsidR="0013437C">
        <w:rPr>
          <w:rFonts w:cs="Times New Roman"/>
        </w:rPr>
        <w:fldChar w:fldCharType="end"/>
      </w:r>
    </w:p>
    <w:p w14:paraId="1093882B" w14:textId="6C55C558" w:rsidR="00B60A4D" w:rsidRPr="008E114E" w:rsidRDefault="00D13616" w:rsidP="008E114E">
      <w:pPr>
        <w:rPr>
          <w:rFonts w:cs="Times New Roman"/>
        </w:rPr>
      </w:pPr>
      <w:r>
        <w:rPr>
          <w:rFonts w:cs="Times New Roman"/>
        </w:rPr>
        <w:t xml:space="preserve">Within CEINMS, the </w:t>
      </w:r>
      <w:r w:rsidR="0013437C">
        <w:rPr>
          <w:rFonts w:cs="Times New Roman"/>
        </w:rPr>
        <w:t xml:space="preserve">14 </w:t>
      </w:r>
      <w:r w:rsidR="0013437C" w:rsidRPr="0013437C">
        <w:rPr>
          <w:rFonts w:cs="Times New Roman"/>
        </w:rPr>
        <w:t>experimental</w:t>
      </w:r>
      <w:r>
        <w:rPr>
          <w:rFonts w:cs="Times New Roman"/>
        </w:rPr>
        <w:t>ly acquired</w:t>
      </w:r>
      <w:r w:rsidR="0013437C" w:rsidRPr="0013437C">
        <w:rPr>
          <w:rFonts w:cs="Times New Roman"/>
        </w:rPr>
        <w:t xml:space="preserve"> muscle excitations were distributed to 34 </w:t>
      </w:r>
      <w:r>
        <w:rPr>
          <w:rFonts w:cs="Times New Roman"/>
        </w:rPr>
        <w:t>MTU</w:t>
      </w:r>
      <w:r w:rsidR="00A018BD">
        <w:rPr>
          <w:rFonts w:cs="Times New Roman"/>
        </w:rPr>
        <w:t>.</w:t>
      </w:r>
      <w:r w:rsidR="00745F81">
        <w:rPr>
          <w:rFonts w:cs="Times New Roman"/>
        </w:rPr>
        <w:fldChar w:fldCharType="begin"/>
      </w:r>
      <w:r w:rsidR="004C3294">
        <w:rPr>
          <w:rFonts w:cs="Times New Roman"/>
        </w:rPr>
        <w:instrText xml:space="preserve"> ADDIN EN.CITE &lt;EndNote&gt;&lt;Cite&gt;&lt;Author&gt;Sartori&lt;/Author&gt;&lt;Year&gt;2012&lt;/Year&gt;&lt;RecNum&gt;5&lt;/RecNum&gt;&lt;DisplayText&gt;&lt;style face="superscript"&gt;54&lt;/style&gt;&lt;/DisplayText&gt;&lt;record&gt;&lt;rec-number&gt;5&lt;/rec-number&gt;&lt;foreign-keys&gt;&lt;key app="EN" db-id="atse9at9r0s9rqeserrv5v232xzd5vpsafrv" timestamp="1425354846"&gt;5&lt;/key&gt;&lt;/foreign-keys&gt;&lt;ref-type name="Journal Article"&gt;17&lt;/ref-type&gt;&lt;contributors&gt;&lt;authors&gt;&lt;author&gt;Sartori, Massimo&lt;/author&gt;&lt;author&gt;Reggiani, Monica&lt;/author&gt;&lt;author&gt;Farina, Dario&lt;/author&gt;&lt;author&gt;Lloyd, David G.&lt;/author&gt;&lt;/authors&gt;&lt;/contributors&gt;&lt;auth-address&gt;Univ Gottingen, Dept Neurorehabil Engn, Univ Med Ctr Gottingen, D-37073 Gottingen, Germany&amp;#xD;CNR, Inst Biomed Engn, Padua, Italy&amp;#xD;Univ Padua, Dept Management &amp;amp; Engn, Vicenza, Italy&amp;#xD;Griffith Univ, Griffith Hlth Inst, Ctr Musculoskeletal Res, Gold Coast, Qld, Australia&lt;/auth-address&gt;&lt;titles&gt;&lt;title&gt;EMG-driven forward-dynamic estimation of muscle force and joint moment about multiple degrees of freedom in the human lower extremity&lt;/title&gt;&lt;secondary-title&gt;PloS one&lt;/secondary-title&gt;&lt;alt-title&gt;PLoS One&lt;/alt-title&gt;&lt;/titles&gt;&lt;periodical&gt;&lt;full-title&gt;PloS one&lt;/full-title&gt;&lt;/periodical&gt;&lt;alt-periodical&gt;&lt;full-title&gt;PloS one&lt;/full-title&gt;&lt;/alt-periodical&gt;&lt;pages&gt;e52618&lt;/pages&gt;&lt;volume&gt;7&lt;/volume&gt;&lt;number&gt;12&lt;/number&gt;&lt;keywords&gt;&lt;keyword&gt;human knee&lt;/keyword&gt;&lt;keyword&gt;musculoskeletal models&lt;/keyword&gt;&lt;keyword&gt;stroke patients&lt;/keyword&gt;&lt;keyword&gt;biceps-brachii&lt;/keyword&gt;&lt;keyword&gt;movement tasks&lt;/keyword&gt;&lt;keyword&gt;motor control&lt;/keyword&gt;&lt;keyword&gt;static tasks&lt;/keyword&gt;&lt;keyword&gt;in-vivo&lt;/keyword&gt;&lt;keyword&gt;gait&lt;/keyword&gt;&lt;keyword&gt;optimization&lt;/keyword&gt;&lt;/keywords&gt;&lt;dates&gt;&lt;year&gt;2012&lt;/year&gt;&lt;pub-dates&gt;&lt;date&gt;Dec 26&lt;/date&gt;&lt;/pub-dates&gt;&lt;/dates&gt;&lt;isbn&gt;1932-6203&lt;/isbn&gt;&lt;accession-num&gt;WOS:000313618800115&lt;/accession-num&gt;&lt;urls&gt;&lt;related-urls&gt;&lt;url&gt;&amp;lt;Go to ISI&amp;gt;://WOS:000313618800115&lt;/url&gt;&lt;/related-urls&gt;&lt;/urls&gt;&lt;electronic-resource-num&gt;10.1371/journal.pone.0052618&lt;/electronic-resource-num&gt;&lt;language&gt;English&lt;/language&gt;&lt;/record&gt;&lt;/Cite&gt;&lt;/EndNote&gt;</w:instrText>
      </w:r>
      <w:r w:rsidR="00745F81">
        <w:rPr>
          <w:rFonts w:cs="Times New Roman"/>
        </w:rPr>
        <w:fldChar w:fldCharType="separate"/>
      </w:r>
      <w:r w:rsidR="004C3294" w:rsidRPr="004C3294">
        <w:rPr>
          <w:rFonts w:cs="Times New Roman"/>
          <w:noProof/>
          <w:vertAlign w:val="superscript"/>
        </w:rPr>
        <w:t>54</w:t>
      </w:r>
      <w:r w:rsidR="00745F81">
        <w:rPr>
          <w:rFonts w:cs="Times New Roman"/>
        </w:rPr>
        <w:fldChar w:fldCharType="end"/>
      </w:r>
      <w:r w:rsidR="0013437C" w:rsidRPr="0013437C">
        <w:rPr>
          <w:rFonts w:cs="Times New Roman"/>
        </w:rPr>
        <w:t xml:space="preserve"> </w:t>
      </w:r>
      <w:r w:rsidR="00960AAC">
        <w:rPr>
          <w:rFonts w:cs="Times New Roman"/>
        </w:rPr>
        <w:t xml:space="preserve">An </w:t>
      </w:r>
      <w:r w:rsidR="00354F79">
        <w:rPr>
          <w:rFonts w:cs="Times New Roman"/>
        </w:rPr>
        <w:t>electromechanical</w:t>
      </w:r>
      <w:r w:rsidR="00D60BE0">
        <w:rPr>
          <w:rFonts w:cs="Times New Roman"/>
        </w:rPr>
        <w:t xml:space="preserve"> delay of </w:t>
      </w:r>
      <w:r w:rsidR="00960AAC">
        <w:rPr>
          <w:rFonts w:cs="Times New Roman"/>
        </w:rPr>
        <w:t xml:space="preserve">50ms was applied based on </w:t>
      </w:r>
      <w:r w:rsidR="00DC06F9">
        <w:rPr>
          <w:rFonts w:cs="Times New Roman"/>
        </w:rPr>
        <w:t xml:space="preserve">pilot testing </w:t>
      </w:r>
      <w:r>
        <w:rPr>
          <w:rFonts w:cs="Times New Roman"/>
        </w:rPr>
        <w:t xml:space="preserve">the effects of delay on </w:t>
      </w:r>
      <w:r w:rsidR="00DC06F9">
        <w:rPr>
          <w:rFonts w:cs="Times New Roman"/>
        </w:rPr>
        <w:t xml:space="preserve">tracking of the </w:t>
      </w:r>
      <w:r w:rsidR="00165F42">
        <w:rPr>
          <w:rFonts w:cs="Times New Roman"/>
        </w:rPr>
        <w:t>moment</w:t>
      </w:r>
      <w:r w:rsidR="00DC06F9">
        <w:rPr>
          <w:rFonts w:cs="Times New Roman"/>
        </w:rPr>
        <w:t>s</w:t>
      </w:r>
      <w:r w:rsidR="00165F42">
        <w:rPr>
          <w:rFonts w:cs="Times New Roman"/>
        </w:rPr>
        <w:t xml:space="preserve"> and activation.</w:t>
      </w:r>
      <w:r w:rsidR="0013437C" w:rsidRPr="0013437C">
        <w:rPr>
          <w:rFonts w:cs="Times New Roman"/>
        </w:rPr>
        <w:t xml:space="preserve"> </w:t>
      </w:r>
      <w:r w:rsidR="00165F42">
        <w:rPr>
          <w:rFonts w:cs="Times New Roman"/>
        </w:rPr>
        <w:t>Model c</w:t>
      </w:r>
      <w:r w:rsidR="0013437C" w:rsidRPr="0013437C">
        <w:rPr>
          <w:rFonts w:cs="Times New Roman"/>
        </w:rPr>
        <w:t xml:space="preserve">alibration used </w:t>
      </w:r>
      <w:r w:rsidR="0013437C">
        <w:rPr>
          <w:rFonts w:cs="Times New Roman"/>
        </w:rPr>
        <w:t xml:space="preserve">three </w:t>
      </w:r>
      <w:r w:rsidR="0013437C" w:rsidRPr="0013437C">
        <w:rPr>
          <w:rFonts w:cs="Times New Roman"/>
        </w:rPr>
        <w:t>walking trials</w:t>
      </w:r>
      <w:r w:rsidR="00960AAC">
        <w:rPr>
          <w:rFonts w:cs="Times New Roman"/>
        </w:rPr>
        <w:t xml:space="preserve"> </w:t>
      </w:r>
      <w:r>
        <w:rPr>
          <w:rFonts w:cs="Times New Roman"/>
        </w:rPr>
        <w:t xml:space="preserve">performed </w:t>
      </w:r>
      <w:r w:rsidR="00960AAC">
        <w:rPr>
          <w:rFonts w:cs="Times New Roman"/>
        </w:rPr>
        <w:t>at different self-</w:t>
      </w:r>
      <w:r w:rsidR="009D3B4F">
        <w:rPr>
          <w:rFonts w:cs="Times New Roman"/>
        </w:rPr>
        <w:t>selected speeds: fast, slow</w:t>
      </w:r>
      <w:r>
        <w:rPr>
          <w:rFonts w:cs="Times New Roman"/>
        </w:rPr>
        <w:t>, and</w:t>
      </w:r>
      <w:r w:rsidR="009D3B4F">
        <w:rPr>
          <w:rFonts w:cs="Times New Roman"/>
        </w:rPr>
        <w:t xml:space="preserve"> </w:t>
      </w:r>
      <w:r w:rsidR="00165F42">
        <w:rPr>
          <w:rFonts w:cs="Times New Roman"/>
        </w:rPr>
        <w:t>normal.</w:t>
      </w:r>
      <w:r w:rsidR="00960AAC">
        <w:rPr>
          <w:rFonts w:cs="Times New Roman"/>
        </w:rPr>
        <w:t xml:space="preserve"> </w:t>
      </w:r>
      <w:r w:rsidR="0013437C" w:rsidRPr="00607272">
        <w:rPr>
          <w:rFonts w:cs="Times New Roman"/>
        </w:rPr>
        <w:t xml:space="preserve">Calibration adjusted </w:t>
      </w:r>
      <w:r>
        <w:rPr>
          <w:rFonts w:cs="Times New Roman"/>
        </w:rPr>
        <w:t xml:space="preserve">NMS </w:t>
      </w:r>
      <w:r w:rsidR="0013437C" w:rsidRPr="00607272">
        <w:rPr>
          <w:rFonts w:cs="Times New Roman"/>
        </w:rPr>
        <w:t>par</w:t>
      </w:r>
      <w:r w:rsidR="004B6950" w:rsidRPr="00607272">
        <w:rPr>
          <w:rFonts w:cs="Times New Roman"/>
        </w:rPr>
        <w:t xml:space="preserve">ameters to minimise both peak </w:t>
      </w:r>
      <w:r w:rsidR="00D60BE0">
        <w:rPr>
          <w:rFonts w:cs="Times New Roman"/>
        </w:rPr>
        <w:t>hip contact force</w:t>
      </w:r>
      <w:r w:rsidR="00D60BE0" w:rsidRPr="00607272">
        <w:rPr>
          <w:rFonts w:cs="Times New Roman"/>
        </w:rPr>
        <w:t xml:space="preserve"> </w:t>
      </w:r>
      <w:r w:rsidR="0013437C" w:rsidRPr="00607272">
        <w:rPr>
          <w:rFonts w:cs="Times New Roman"/>
        </w:rPr>
        <w:t>and joint</w:t>
      </w:r>
      <w:r w:rsidR="00AA34FD" w:rsidRPr="00607272">
        <w:rPr>
          <w:rFonts w:cs="Times New Roman"/>
        </w:rPr>
        <w:t xml:space="preserve"> moment prediction errors for hip flexion/extension, hip adduction-abduction, knee</w:t>
      </w:r>
      <w:r w:rsidR="00960AAC" w:rsidRPr="00607272">
        <w:rPr>
          <w:rFonts w:cs="Times New Roman"/>
        </w:rPr>
        <w:t xml:space="preserve"> flexion/extension </w:t>
      </w:r>
      <w:r w:rsidR="00AA34FD" w:rsidRPr="00607272">
        <w:rPr>
          <w:rFonts w:cs="Times New Roman"/>
        </w:rPr>
        <w:t xml:space="preserve">and ankle </w:t>
      </w:r>
      <w:proofErr w:type="spellStart"/>
      <w:r w:rsidR="00AA34FD" w:rsidRPr="00607272">
        <w:rPr>
          <w:rFonts w:cs="Times New Roman"/>
        </w:rPr>
        <w:t>dors</w:t>
      </w:r>
      <w:r w:rsidR="00102CC4">
        <w:rPr>
          <w:rFonts w:cs="Times New Roman"/>
        </w:rPr>
        <w:t>i</w:t>
      </w:r>
      <w:proofErr w:type="spellEnd"/>
      <w:r w:rsidR="00102CC4">
        <w:rPr>
          <w:rFonts w:cs="Times New Roman"/>
        </w:rPr>
        <w:t>/plantar flexion joint moments,</w:t>
      </w:r>
      <w:r w:rsidR="00745F81" w:rsidRPr="00607272">
        <w:rPr>
          <w:rFonts w:cs="Times New Roman"/>
        </w:rPr>
        <w:fldChar w:fldCharType="begin"/>
      </w:r>
      <w:r w:rsidR="004C3294">
        <w:rPr>
          <w:rFonts w:cs="Times New Roman"/>
        </w:rPr>
        <w:instrText xml:space="preserve"> ADDIN EN.CITE &lt;EndNote&gt;&lt;Cite&gt;&lt;Author&gt;Sartori&lt;/Author&gt;&lt;Year&gt;2012&lt;/Year&gt;&lt;RecNum&gt;5&lt;/RecNum&gt;&lt;DisplayText&gt;&lt;style face="superscript"&gt;54&lt;/style&gt;&lt;/DisplayText&gt;&lt;record&gt;&lt;rec-number&gt;5&lt;/rec-number&gt;&lt;foreign-keys&gt;&lt;key app="EN" db-id="atse9at9r0s9rqeserrv5v232xzd5vpsafrv" timestamp="1425354846"&gt;5&lt;/key&gt;&lt;/foreign-keys&gt;&lt;ref-type name="Journal Article"&gt;17&lt;/ref-type&gt;&lt;contributors&gt;&lt;authors&gt;&lt;author&gt;Sartori, Massimo&lt;/author&gt;&lt;author&gt;Reggiani, Monica&lt;/author&gt;&lt;author&gt;Farina, Dario&lt;/author&gt;&lt;author&gt;Lloyd, David G.&lt;/author&gt;&lt;/authors&gt;&lt;/contributors&gt;&lt;auth-address&gt;Univ Gottingen, Dept Neurorehabil Engn, Univ Med Ctr Gottingen, D-37073 Gottingen, Germany&amp;#xD;CNR, Inst Biomed Engn, Padua, Italy&amp;#xD;Univ Padua, Dept Management &amp;amp; Engn, Vicenza, Italy&amp;#xD;Griffith Univ, Griffith Hlth Inst, Ctr Musculoskeletal Res, Gold Coast, Qld, Australia&lt;/auth-address&gt;&lt;titles&gt;&lt;title&gt;EMG-driven forward-dynamic estimation of muscle force and joint moment about multiple degrees of freedom in the human lower extremity&lt;/title&gt;&lt;secondary-title&gt;PloS one&lt;/secondary-title&gt;&lt;alt-title&gt;PLoS One&lt;/alt-title&gt;&lt;/titles&gt;&lt;periodical&gt;&lt;full-title&gt;PloS one&lt;/full-title&gt;&lt;/periodical&gt;&lt;alt-periodical&gt;&lt;full-title&gt;PloS one&lt;/full-title&gt;&lt;/alt-periodical&gt;&lt;pages&gt;e52618&lt;/pages&gt;&lt;volume&gt;7&lt;/volume&gt;&lt;number&gt;12&lt;/number&gt;&lt;keywords&gt;&lt;keyword&gt;human knee&lt;/keyword&gt;&lt;keyword&gt;musculoskeletal models&lt;/keyword&gt;&lt;keyword&gt;stroke patients&lt;/keyword&gt;&lt;keyword&gt;biceps-brachii&lt;/keyword&gt;&lt;keyword&gt;movement tasks&lt;/keyword&gt;&lt;keyword&gt;motor control&lt;/keyword&gt;&lt;keyword&gt;static tasks&lt;/keyword&gt;&lt;keyword&gt;in-vivo&lt;/keyword&gt;&lt;keyword&gt;gait&lt;/keyword&gt;&lt;keyword&gt;optimization&lt;/keyword&gt;&lt;/keywords&gt;&lt;dates&gt;&lt;year&gt;2012&lt;/year&gt;&lt;pub-dates&gt;&lt;date&gt;Dec 26&lt;/date&gt;&lt;/pub-dates&gt;&lt;/dates&gt;&lt;isbn&gt;1932-6203&lt;/isbn&gt;&lt;accession-num&gt;WOS:000313618800115&lt;/accession-num&gt;&lt;urls&gt;&lt;related-urls&gt;&lt;url&gt;&amp;lt;Go to ISI&amp;gt;://WOS:000313618800115&lt;/url&gt;&lt;/related-urls&gt;&lt;/urls&gt;&lt;electronic-resource-num&gt;10.1371/journal.pone.0052618&lt;/electronic-resource-num&gt;&lt;language&gt;English&lt;/language&gt;&lt;/record&gt;&lt;/Cite&gt;&lt;/EndNote&gt;</w:instrText>
      </w:r>
      <w:r w:rsidR="00745F81" w:rsidRPr="00607272">
        <w:rPr>
          <w:rFonts w:cs="Times New Roman"/>
        </w:rPr>
        <w:fldChar w:fldCharType="separate"/>
      </w:r>
      <w:r w:rsidR="004C3294" w:rsidRPr="004C3294">
        <w:rPr>
          <w:rFonts w:cs="Times New Roman"/>
          <w:noProof/>
          <w:vertAlign w:val="superscript"/>
        </w:rPr>
        <w:t>54</w:t>
      </w:r>
      <w:r w:rsidR="00745F81" w:rsidRPr="00607272">
        <w:rPr>
          <w:rFonts w:cs="Times New Roman"/>
        </w:rPr>
        <w:fldChar w:fldCharType="end"/>
      </w:r>
      <w:r w:rsidR="00102CC4">
        <w:rPr>
          <w:rFonts w:cs="Times New Roman"/>
        </w:rPr>
        <w:t xml:space="preserve"> </w:t>
      </w:r>
      <w:r w:rsidR="00BB17D4">
        <w:rPr>
          <w:rFonts w:cs="Times New Roman"/>
        </w:rPr>
        <w:t xml:space="preserve">consistent with </w:t>
      </w:r>
      <w:r w:rsidR="00102CC4">
        <w:rPr>
          <w:rFonts w:cs="Times New Roman"/>
        </w:rPr>
        <w:t xml:space="preserve">previous </w:t>
      </w:r>
      <w:r w:rsidR="00302028">
        <w:rPr>
          <w:rFonts w:cs="Times New Roman"/>
        </w:rPr>
        <w:t>research</w:t>
      </w:r>
      <w:r w:rsidR="00102CC4">
        <w:rPr>
          <w:rFonts w:cs="Times New Roman"/>
        </w:rPr>
        <w:t>.</w:t>
      </w:r>
      <w:r w:rsidR="00D649A4">
        <w:rPr>
          <w:rFonts w:cs="Times New Roman"/>
        </w:rPr>
        <w:fldChar w:fldCharType="begin"/>
      </w:r>
      <w:r w:rsidR="004C3294">
        <w:rPr>
          <w:rFonts w:cs="Times New Roman"/>
        </w:rPr>
        <w:instrText xml:space="preserve"> ADDIN EN.CITE &lt;EndNote&gt;&lt;Cite&gt;&lt;Author&gt;Hoang&lt;/Author&gt;&lt;Year&gt;2018&lt;/Year&gt;&lt;RecNum&gt;3834&lt;/RecNum&gt;&lt;DisplayText&gt;&lt;style face="superscript"&gt;31&lt;/style&gt;&lt;/DisplayText&gt;&lt;record&gt;&lt;rec-number&gt;3834&lt;/rec-number&gt;&lt;foreign-keys&gt;&lt;key app="EN" db-id="atse9at9r0s9rqeserrv5v232xzd5vpsafrv" timestamp="1542671398"&gt;3834&lt;/key&gt;&lt;/foreign-keys&gt;&lt;ref-type name="Journal Article"&gt;17&lt;/ref-type&gt;&lt;contributors&gt;&lt;authors&gt;&lt;author&gt;Hoang, Hoa X.&lt;/author&gt;&lt;author&gt;Pizzolato, Claudio&lt;/author&gt;&lt;author&gt;Diamond, Laura E.&lt;/author&gt;&lt;author&gt;Lloyd, David G.&lt;/author&gt;&lt;/authors&gt;&lt;/contributors&gt;&lt;auth-address&gt;School of Allied Health Sciences, Griffith University, Gold Coast 4222, Australia; Menzies Health Institute Queensland, Griffith University, Gold Coast 4222, Australia.&amp;#xD;School of Allied Health Sciences, Griffith University, Gold Coast 4222, Australia; Menzies Health Institute Queensland, Griffith University, Gold Coast 4222, Australia. Electronic address: l.diamond@griffith.edu.au.&lt;/auth-address&gt;&lt;titles&gt;&lt;title&gt;Subject-specific calibration of neuromuscular parameters enables neuromusculoskeletal models to estimate physiologically plausible hip joint contact forces in healthy adults&lt;/title&gt;&lt;secondary-title&gt;Journal of Biomechanics&lt;/secondary-title&gt;&lt;alt-title&gt;J Biomech&lt;/alt-title&gt;&lt;/titles&gt;&lt;periodical&gt;&lt;full-title&gt;Journal of biomechanics&lt;/full-title&gt;&lt;/periodical&gt;&lt;alt-periodical&gt;&lt;full-title&gt;J Biomech&lt;/full-title&gt;&lt;/alt-periodical&gt;&lt;pages&gt;111-120&lt;/pages&gt;&lt;volume&gt;80&lt;/volume&gt;&lt;edition&gt;2018/09/15&lt;/edition&gt;&lt;keywords&gt;&lt;keyword&gt;EMG-informed modelling&lt;/keyword&gt;&lt;keyword&gt;Electromyography&lt;/keyword&gt;&lt;keyword&gt;Hip&lt;/keyword&gt;&lt;keyword&gt;Static optimisation&lt;/keyword&gt;&lt;keyword&gt;Walking&lt;/keyword&gt;&lt;/keywords&gt;&lt;dates&gt;&lt;year&gt;2018&lt;/year&gt;&lt;pub-dates&gt;&lt;date&gt;Oct 26&lt;/date&gt;&lt;/pub-dates&gt;&lt;/dates&gt;&lt;isbn&gt;0021-9290&lt;/isbn&gt;&lt;accession-num&gt;30213647&lt;/accession-num&gt;&lt;urls&gt;&lt;related-urls&gt;&lt;url&gt;https://www.ncbi.nlm.nih.gov/pubmed/30213647&lt;/url&gt;&lt;/related-urls&gt;&lt;/urls&gt;&lt;electronic-resource-num&gt;10.1016/j.jbiomech.2018.08.023&lt;/electronic-resource-num&gt;&lt;/record&gt;&lt;/Cite&gt;&lt;/EndNote&gt;</w:instrText>
      </w:r>
      <w:r w:rsidR="00D649A4">
        <w:rPr>
          <w:rFonts w:cs="Times New Roman"/>
        </w:rPr>
        <w:fldChar w:fldCharType="separate"/>
      </w:r>
      <w:r w:rsidR="004C3294" w:rsidRPr="004C3294">
        <w:rPr>
          <w:rFonts w:cs="Times New Roman"/>
          <w:noProof/>
          <w:vertAlign w:val="superscript"/>
        </w:rPr>
        <w:t>31</w:t>
      </w:r>
      <w:r w:rsidR="00D649A4">
        <w:rPr>
          <w:rFonts w:cs="Times New Roman"/>
        </w:rPr>
        <w:fldChar w:fldCharType="end"/>
      </w:r>
      <w:r w:rsidR="00AA34FD" w:rsidRPr="00607272">
        <w:rPr>
          <w:rFonts w:cs="Times New Roman"/>
        </w:rPr>
        <w:t xml:space="preserve"> </w:t>
      </w:r>
      <w:r w:rsidR="00F24879" w:rsidRPr="00607272">
        <w:rPr>
          <w:rFonts w:cs="Times New Roman"/>
        </w:rPr>
        <w:t>Inclusion of minimised</w:t>
      </w:r>
      <w:r w:rsidR="004B6950" w:rsidRPr="00607272">
        <w:rPr>
          <w:rFonts w:cs="Times New Roman"/>
        </w:rPr>
        <w:t xml:space="preserve"> peak </w:t>
      </w:r>
      <w:r w:rsidR="006D6BF7" w:rsidRPr="00607272">
        <w:rPr>
          <w:rFonts w:cs="Times New Roman"/>
        </w:rPr>
        <w:t xml:space="preserve">contact forces </w:t>
      </w:r>
      <w:r w:rsidR="00F24879" w:rsidRPr="00607272">
        <w:rPr>
          <w:rFonts w:cs="Times New Roman"/>
        </w:rPr>
        <w:t xml:space="preserve">at the targeted joint in the penalty function </w:t>
      </w:r>
      <w:r w:rsidR="006D6BF7" w:rsidRPr="00607272">
        <w:rPr>
          <w:rFonts w:cs="Times New Roman"/>
        </w:rPr>
        <w:t xml:space="preserve">during </w:t>
      </w:r>
      <w:r w:rsidR="00AA34FD" w:rsidRPr="00607272">
        <w:rPr>
          <w:rFonts w:cs="Times New Roman"/>
        </w:rPr>
        <w:t xml:space="preserve">calibration </w:t>
      </w:r>
      <w:r w:rsidR="006D6BF7" w:rsidRPr="00607272">
        <w:rPr>
          <w:rFonts w:cs="Times New Roman"/>
        </w:rPr>
        <w:t xml:space="preserve">has previously </w:t>
      </w:r>
      <w:r w:rsidR="006D6BF7" w:rsidRPr="00607272">
        <w:rPr>
          <w:rFonts w:cs="Times New Roman"/>
        </w:rPr>
        <w:lastRenderedPageBreak/>
        <w:t>result</w:t>
      </w:r>
      <w:r w:rsidR="00E0774E">
        <w:rPr>
          <w:rFonts w:cs="Times New Roman"/>
        </w:rPr>
        <w:t>ed</w:t>
      </w:r>
      <w:r w:rsidR="006D6BF7" w:rsidRPr="00607272">
        <w:rPr>
          <w:rFonts w:cs="Times New Roman"/>
        </w:rPr>
        <w:t xml:space="preserve"> </w:t>
      </w:r>
      <w:r w:rsidR="00262AD4">
        <w:rPr>
          <w:rFonts w:cs="Times New Roman"/>
        </w:rPr>
        <w:t>in</w:t>
      </w:r>
      <w:r w:rsidR="00AA34FD" w:rsidRPr="00607272">
        <w:rPr>
          <w:rFonts w:cs="Times New Roman"/>
        </w:rPr>
        <w:t xml:space="preserve"> </w:t>
      </w:r>
      <w:r w:rsidR="004B6950" w:rsidRPr="00607272">
        <w:rPr>
          <w:rFonts w:cs="Times New Roman"/>
        </w:rPr>
        <w:t xml:space="preserve">physiologically plausible </w:t>
      </w:r>
      <w:r w:rsidR="009B1C85">
        <w:rPr>
          <w:rFonts w:cs="Times New Roman"/>
        </w:rPr>
        <w:t>hip</w:t>
      </w:r>
      <w:r w:rsidR="00781AD6" w:rsidRPr="00607272">
        <w:rPr>
          <w:rFonts w:cs="Times New Roman"/>
        </w:rPr>
        <w:fldChar w:fldCharType="begin"/>
      </w:r>
      <w:r w:rsidR="004C3294">
        <w:rPr>
          <w:rFonts w:cs="Times New Roman"/>
        </w:rPr>
        <w:instrText xml:space="preserve"> ADDIN EN.CITE &lt;EndNote&gt;&lt;Cite&gt;&lt;Author&gt;Hoang&lt;/Author&gt;&lt;Year&gt;2018&lt;/Year&gt;&lt;RecNum&gt;3834&lt;/RecNum&gt;&lt;DisplayText&gt;&lt;style face="superscript"&gt;31&lt;/style&gt;&lt;/DisplayText&gt;&lt;record&gt;&lt;rec-number&gt;3834&lt;/rec-number&gt;&lt;foreign-keys&gt;&lt;key app="EN" db-id="atse9at9r0s9rqeserrv5v232xzd5vpsafrv" timestamp="1542671398"&gt;3834&lt;/key&gt;&lt;/foreign-keys&gt;&lt;ref-type name="Journal Article"&gt;17&lt;/ref-type&gt;&lt;contributors&gt;&lt;authors&gt;&lt;author&gt;Hoang, Hoa X.&lt;/author&gt;&lt;author&gt;Pizzolato, Claudio&lt;/author&gt;&lt;author&gt;Diamond, Laura E.&lt;/author&gt;&lt;author&gt;Lloyd, David G.&lt;/author&gt;&lt;/authors&gt;&lt;/contributors&gt;&lt;auth-address&gt;School of Allied Health Sciences, Griffith University, Gold Coast 4222, Australia; Menzies Health Institute Queensland, Griffith University, Gold Coast 4222, Australia.&amp;#xD;School of Allied Health Sciences, Griffith University, Gold Coast 4222, Australia; Menzies Health Institute Queensland, Griffith University, Gold Coast 4222, Australia. Electronic address: l.diamond@griffith.edu.au.&lt;/auth-address&gt;&lt;titles&gt;&lt;title&gt;Subject-specific calibration of neuromuscular parameters enables neuromusculoskeletal models to estimate physiologically plausible hip joint contact forces in healthy adults&lt;/title&gt;&lt;secondary-title&gt;Journal of Biomechanics&lt;/secondary-title&gt;&lt;alt-title&gt;J Biomech&lt;/alt-title&gt;&lt;/titles&gt;&lt;periodical&gt;&lt;full-title&gt;Journal of biomechanics&lt;/full-title&gt;&lt;/periodical&gt;&lt;alt-periodical&gt;&lt;full-title&gt;J Biomech&lt;/full-title&gt;&lt;/alt-periodical&gt;&lt;pages&gt;111-120&lt;/pages&gt;&lt;volume&gt;80&lt;/volume&gt;&lt;edition&gt;2018/09/15&lt;/edition&gt;&lt;keywords&gt;&lt;keyword&gt;EMG-informed modelling&lt;/keyword&gt;&lt;keyword&gt;Electromyography&lt;/keyword&gt;&lt;keyword&gt;Hip&lt;/keyword&gt;&lt;keyword&gt;Static optimisation&lt;/keyword&gt;&lt;keyword&gt;Walking&lt;/keyword&gt;&lt;/keywords&gt;&lt;dates&gt;&lt;year&gt;2018&lt;/year&gt;&lt;pub-dates&gt;&lt;date&gt;Oct 26&lt;/date&gt;&lt;/pub-dates&gt;&lt;/dates&gt;&lt;isbn&gt;0021-9290&lt;/isbn&gt;&lt;accession-num&gt;30213647&lt;/accession-num&gt;&lt;urls&gt;&lt;related-urls&gt;&lt;url&gt;https://www.ncbi.nlm.nih.gov/pubmed/30213647&lt;/url&gt;&lt;/related-urls&gt;&lt;/urls&gt;&lt;electronic-resource-num&gt;10.1016/j.jbiomech.2018.08.023&lt;/electronic-resource-num&gt;&lt;/record&gt;&lt;/Cite&gt;&lt;/EndNote&gt;</w:instrText>
      </w:r>
      <w:r w:rsidR="00781AD6" w:rsidRPr="00607272">
        <w:rPr>
          <w:rFonts w:cs="Times New Roman"/>
        </w:rPr>
        <w:fldChar w:fldCharType="separate"/>
      </w:r>
      <w:r w:rsidR="004C3294" w:rsidRPr="004C3294">
        <w:rPr>
          <w:rFonts w:cs="Times New Roman"/>
          <w:noProof/>
          <w:vertAlign w:val="superscript"/>
        </w:rPr>
        <w:t>31</w:t>
      </w:r>
      <w:r w:rsidR="00781AD6" w:rsidRPr="00607272">
        <w:rPr>
          <w:rFonts w:cs="Times New Roman"/>
        </w:rPr>
        <w:fldChar w:fldCharType="end"/>
      </w:r>
      <w:r w:rsidR="006D6BF7" w:rsidRPr="00607272">
        <w:rPr>
          <w:rFonts w:cs="Times New Roman"/>
        </w:rPr>
        <w:t xml:space="preserve"> and knee</w:t>
      </w:r>
      <w:r w:rsidR="00E46CC8" w:rsidRPr="00607272">
        <w:rPr>
          <w:rFonts w:cs="Times New Roman"/>
        </w:rPr>
        <w:fldChar w:fldCharType="begin">
          <w:fldData xml:space="preserve">PEVuZE5vdGU+PENpdGU+PEF1dGhvcj5HZXJ1czwvQXV0aG9yPjxZZWFyPjIwMTM8L1llYXI+PFJl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</w:fldData>
        </w:fldChar>
      </w:r>
      <w:r w:rsidR="004C3294">
        <w:rPr>
          <w:rFonts w:cs="Times New Roman"/>
        </w:rPr>
        <w:instrText xml:space="preserve"> ADDIN EN.CITE </w:instrText>
      </w:r>
      <w:r w:rsidR="004C3294">
        <w:rPr>
          <w:rFonts w:cs="Times New Roman"/>
        </w:rPr>
        <w:fldChar w:fldCharType="begin">
          <w:fldData xml:space="preserve">PEVuZE5vdGU+PENpdGU+PEF1dGhvcj5HZXJ1czwvQXV0aG9yPjxZZWFyPjIwMTM8L1llYXI+PFJl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</w:fldData>
        </w:fldChar>
      </w:r>
      <w:r w:rsidR="004C3294">
        <w:rPr>
          <w:rFonts w:cs="Times New Roman"/>
        </w:rPr>
        <w:instrText xml:space="preserve"> ADDIN EN.CITE.DATA </w:instrText>
      </w:r>
      <w:r w:rsidR="004C3294">
        <w:rPr>
          <w:rFonts w:cs="Times New Roman"/>
        </w:rPr>
      </w:r>
      <w:r w:rsidR="004C3294">
        <w:rPr>
          <w:rFonts w:cs="Times New Roman"/>
        </w:rPr>
        <w:fldChar w:fldCharType="end"/>
      </w:r>
      <w:r w:rsidR="00E46CC8" w:rsidRPr="00607272">
        <w:rPr>
          <w:rFonts w:cs="Times New Roman"/>
        </w:rPr>
      </w:r>
      <w:r w:rsidR="00E46CC8" w:rsidRPr="00607272">
        <w:rPr>
          <w:rFonts w:cs="Times New Roman"/>
        </w:rPr>
        <w:fldChar w:fldCharType="separate"/>
      </w:r>
      <w:r w:rsidR="004C3294" w:rsidRPr="004C3294">
        <w:rPr>
          <w:rFonts w:cs="Times New Roman"/>
          <w:noProof/>
          <w:vertAlign w:val="superscript"/>
        </w:rPr>
        <w:t>23</w:t>
      </w:r>
      <w:r w:rsidR="00E46CC8" w:rsidRPr="00607272">
        <w:rPr>
          <w:rFonts w:cs="Times New Roman"/>
        </w:rPr>
        <w:fldChar w:fldCharType="end"/>
      </w:r>
      <w:r w:rsidR="006D6BF7" w:rsidRPr="00607272">
        <w:rPr>
          <w:rFonts w:cs="Times New Roman"/>
        </w:rPr>
        <w:t xml:space="preserve"> contact forces</w:t>
      </w:r>
      <w:r w:rsidR="00745F81" w:rsidRPr="00607272">
        <w:rPr>
          <w:rFonts w:cs="Times New Roman"/>
        </w:rPr>
        <w:t>.</w:t>
      </w:r>
      <w:r w:rsidR="00AA34FD" w:rsidRPr="00E70057">
        <w:rPr>
          <w:rFonts w:cs="Times New Roman"/>
        </w:rPr>
        <w:t xml:space="preserve"> The neuromuscular parameters </w:t>
      </w:r>
      <w:r w:rsidR="00F24879" w:rsidRPr="00E70057">
        <w:rPr>
          <w:rFonts w:cs="Times New Roman"/>
        </w:rPr>
        <w:t xml:space="preserve">adjusted during calibration </w:t>
      </w:r>
      <w:r w:rsidR="00A40D76" w:rsidRPr="00E70057">
        <w:rPr>
          <w:rFonts w:cs="Times New Roman"/>
        </w:rPr>
        <w:t xml:space="preserve">and their boundary conditions are </w:t>
      </w:r>
      <w:r w:rsidR="007F49C5">
        <w:rPr>
          <w:rFonts w:cs="Times New Roman"/>
        </w:rPr>
        <w:t>documented in</w:t>
      </w:r>
      <w:r w:rsidR="00A40D76" w:rsidRPr="00E70057">
        <w:rPr>
          <w:rFonts w:cs="Times New Roman"/>
        </w:rPr>
        <w:t xml:space="preserve"> </w:t>
      </w:r>
      <w:r w:rsidR="00316A06">
        <w:rPr>
          <w:rFonts w:cs="Times New Roman"/>
        </w:rPr>
        <w:t>Appendix</w:t>
      </w:r>
      <w:r w:rsidR="007F49C5">
        <w:rPr>
          <w:rFonts w:cs="Times New Roman"/>
        </w:rPr>
        <w:t xml:space="preserve"> Table A1</w:t>
      </w:r>
      <w:r w:rsidR="00B60A4D" w:rsidRPr="004E364A">
        <w:rPr>
          <w:rFonts w:cs="Times New Roman"/>
          <w:bCs/>
        </w:rPr>
        <w:t>.</w:t>
      </w:r>
    </w:p>
    <w:p w14:paraId="06DB9651" w14:textId="57F92135" w:rsidR="0013437C" w:rsidRPr="00CF4C79" w:rsidRDefault="00DE6949" w:rsidP="00DE6949">
      <w:pPr>
        <w:rPr>
          <w:rFonts w:cs="Times New Roman"/>
        </w:rPr>
      </w:pPr>
      <w:r w:rsidRPr="00E70057">
        <w:rPr>
          <w:rFonts w:cs="Times New Roman"/>
        </w:rPr>
        <w:t xml:space="preserve">The calibrated NMS model was </w:t>
      </w:r>
      <w:r w:rsidR="00BB17D4">
        <w:rPr>
          <w:rFonts w:cs="Times New Roman"/>
        </w:rPr>
        <w:t xml:space="preserve">then </w:t>
      </w:r>
      <w:r w:rsidRPr="00E70057">
        <w:rPr>
          <w:rFonts w:cs="Times New Roman"/>
        </w:rPr>
        <w:t xml:space="preserve">used to predict muscle </w:t>
      </w:r>
      <w:r w:rsidR="00BB17D4">
        <w:rPr>
          <w:rFonts w:cs="Times New Roman"/>
        </w:rPr>
        <w:t xml:space="preserve">and hip contact </w:t>
      </w:r>
      <w:r w:rsidRPr="00E70057">
        <w:rPr>
          <w:rFonts w:cs="Times New Roman"/>
        </w:rPr>
        <w:t xml:space="preserve">forces </w:t>
      </w:r>
      <w:r w:rsidR="00D76D10">
        <w:rPr>
          <w:rFonts w:cs="Times New Roman"/>
        </w:rPr>
        <w:t xml:space="preserve">in </w:t>
      </w:r>
      <w:r w:rsidR="00D76D10" w:rsidRPr="00E70057">
        <w:rPr>
          <w:rFonts w:cs="Times New Roman"/>
        </w:rPr>
        <w:t xml:space="preserve">remaining walking trials </w:t>
      </w:r>
      <w:r w:rsidRPr="00E70057">
        <w:rPr>
          <w:rFonts w:cs="Times New Roman"/>
        </w:rPr>
        <w:t xml:space="preserve">using </w:t>
      </w:r>
      <w:r w:rsidR="00BB17D4">
        <w:rPr>
          <w:rFonts w:cs="Times New Roman"/>
        </w:rPr>
        <w:t xml:space="preserve">an </w:t>
      </w:r>
      <w:r w:rsidRPr="00E70057">
        <w:rPr>
          <w:rFonts w:cs="Times New Roman"/>
        </w:rPr>
        <w:t xml:space="preserve">EMG-assisted </w:t>
      </w:r>
      <w:r w:rsidR="00BB17D4">
        <w:rPr>
          <w:rFonts w:cs="Times New Roman"/>
        </w:rPr>
        <w:t>approach</w:t>
      </w:r>
      <w:r>
        <w:rPr>
          <w:rFonts w:cs="Times New Roman"/>
        </w:rPr>
        <w:t>.</w:t>
      </w:r>
      <w:r w:rsidRPr="0067117C">
        <w:rPr>
          <w:rFonts w:cs="Times New Roman"/>
        </w:rPr>
        <w:t xml:space="preserve"> The EMG-assisted </w:t>
      </w:r>
      <w:r w:rsidR="00DF1FC8">
        <w:rPr>
          <w:rFonts w:cs="Times New Roman"/>
        </w:rPr>
        <w:t>approach</w:t>
      </w:r>
      <w:r w:rsidRPr="0067117C">
        <w:rPr>
          <w:rFonts w:cs="Times New Roman"/>
        </w:rPr>
        <w:t xml:space="preserve"> uses experimental muscle excitations</w:t>
      </w:r>
      <w:r w:rsidR="00435BF1">
        <w:rPr>
          <w:rFonts w:cs="Times New Roman"/>
        </w:rPr>
        <w:t xml:space="preserve"> </w:t>
      </w:r>
      <w:r w:rsidRPr="0067117C">
        <w:rPr>
          <w:rFonts w:cs="Times New Roman"/>
        </w:rPr>
        <w:t>to inform muscle force predictions</w:t>
      </w:r>
      <w:r w:rsidR="008A1F58">
        <w:rPr>
          <w:rFonts w:cs="Times New Roman"/>
        </w:rPr>
        <w:t>,</w:t>
      </w:r>
      <w:r w:rsidRPr="0067117C">
        <w:rPr>
          <w:rFonts w:cs="Times New Roman"/>
        </w:rPr>
        <w:t xml:space="preserve"> </w:t>
      </w:r>
      <w:r w:rsidR="00435BF1">
        <w:rPr>
          <w:rFonts w:cs="Times New Roman"/>
        </w:rPr>
        <w:t xml:space="preserve">by </w:t>
      </w:r>
      <w:r w:rsidR="00D830D7">
        <w:rPr>
          <w:rFonts w:cs="Times New Roman"/>
        </w:rPr>
        <w:t>synthesizing</w:t>
      </w:r>
      <w:r w:rsidR="00D830D7" w:rsidRPr="0067117C">
        <w:rPr>
          <w:rFonts w:cs="Times New Roman"/>
        </w:rPr>
        <w:t xml:space="preserve"> </w:t>
      </w:r>
      <w:r w:rsidR="00C341C3" w:rsidRPr="0067117C">
        <w:rPr>
          <w:rFonts w:cs="Times New Roman"/>
        </w:rPr>
        <w:t xml:space="preserve">excitations </w:t>
      </w:r>
      <w:r w:rsidR="00D830D7">
        <w:rPr>
          <w:rFonts w:cs="Times New Roman"/>
        </w:rPr>
        <w:t>for m</w:t>
      </w:r>
      <w:r w:rsidR="00356B46">
        <w:rPr>
          <w:rFonts w:cs="Times New Roman"/>
        </w:rPr>
        <w:t>uscles without experimental EMG</w:t>
      </w:r>
      <w:r w:rsidR="00D830D7">
        <w:rPr>
          <w:rFonts w:cs="Times New Roman"/>
        </w:rPr>
        <w:t xml:space="preserve"> </w:t>
      </w:r>
      <w:r w:rsidR="00C341C3">
        <w:rPr>
          <w:rFonts w:cs="Times New Roman"/>
        </w:rPr>
        <w:t xml:space="preserve">and </w:t>
      </w:r>
      <w:r w:rsidR="00D830D7">
        <w:rPr>
          <w:rFonts w:cs="Times New Roman"/>
        </w:rPr>
        <w:t xml:space="preserve">minimally </w:t>
      </w:r>
      <w:r w:rsidRPr="0067117C">
        <w:rPr>
          <w:rFonts w:cs="Times New Roman"/>
        </w:rPr>
        <w:t>adjust</w:t>
      </w:r>
      <w:r w:rsidR="008A1F58">
        <w:rPr>
          <w:rFonts w:cs="Times New Roman"/>
        </w:rPr>
        <w:t>ing</w:t>
      </w:r>
      <w:r w:rsidRPr="0067117C">
        <w:rPr>
          <w:rFonts w:cs="Times New Roman"/>
        </w:rPr>
        <w:t xml:space="preserve"> experimental muscle excitations to ameliorate EMG quality </w:t>
      </w:r>
      <w:r w:rsidR="00AE7EFA">
        <w:rPr>
          <w:rFonts w:cs="Times New Roman"/>
        </w:rPr>
        <w:t>issues</w:t>
      </w:r>
      <w:r w:rsidRPr="0067117C">
        <w:rPr>
          <w:rFonts w:cs="Times New Roman"/>
        </w:rPr>
        <w:t>,</w:t>
      </w:r>
      <w:r w:rsidR="000D7943">
        <w:rPr>
          <w:rFonts w:cs="Times New Roman"/>
        </w:rPr>
        <w:t xml:space="preserve"> such as</w:t>
      </w:r>
      <w:r w:rsidRPr="0067117C">
        <w:rPr>
          <w:rFonts w:cs="Times New Roman"/>
        </w:rPr>
        <w:t xml:space="preserve"> poor electrode placement, cross-talk and skin impedance and to improve joint moment </w:t>
      </w:r>
      <w:r>
        <w:rPr>
          <w:rFonts w:cs="Times New Roman"/>
        </w:rPr>
        <w:t>tracking.</w:t>
      </w:r>
      <w:r w:rsidRPr="0067117C">
        <w:rPr>
          <w:rFonts w:cs="Times New Roman"/>
        </w:rPr>
        <w:fldChar w:fldCharType="begin">
          <w:fldData xml:space="preserve">PEVuZE5vdGU+PENpdGU+PEF1dGhvcj5Ib2FuZzwvQXV0aG9yPjxZZWFyPjIwMTg8L1llYXI+PFJl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</w:fldData>
        </w:fldChar>
      </w:r>
      <w:r w:rsidR="004C3294">
        <w:rPr>
          <w:rFonts w:cs="Times New Roman"/>
        </w:rPr>
        <w:instrText xml:space="preserve"> ADDIN EN.CITE </w:instrText>
      </w:r>
      <w:r w:rsidR="004C3294">
        <w:rPr>
          <w:rFonts w:cs="Times New Roman"/>
        </w:rPr>
        <w:fldChar w:fldCharType="begin">
          <w:fldData xml:space="preserve">PEVuZE5vdGU+PENpdGU+PEF1dGhvcj5Ib2FuZzwvQXV0aG9yPjxZZWFyPjIwMTg8L1llYXI+PFJl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</w:fldData>
        </w:fldChar>
      </w:r>
      <w:r w:rsidR="004C3294">
        <w:rPr>
          <w:rFonts w:cs="Times New Roman"/>
        </w:rPr>
        <w:instrText xml:space="preserve"> ADDIN EN.CITE.DATA </w:instrText>
      </w:r>
      <w:r w:rsidR="004C3294">
        <w:rPr>
          <w:rFonts w:cs="Times New Roman"/>
        </w:rPr>
      </w:r>
      <w:r w:rsidR="004C3294">
        <w:rPr>
          <w:rFonts w:cs="Times New Roman"/>
        </w:rPr>
        <w:fldChar w:fldCharType="end"/>
      </w:r>
      <w:r w:rsidRPr="0067117C">
        <w:rPr>
          <w:rFonts w:cs="Times New Roman"/>
        </w:rPr>
      </w:r>
      <w:r w:rsidRPr="0067117C">
        <w:rPr>
          <w:rFonts w:cs="Times New Roman"/>
        </w:rPr>
        <w:fldChar w:fldCharType="separate"/>
      </w:r>
      <w:r w:rsidR="004C3294" w:rsidRPr="004C3294">
        <w:rPr>
          <w:rFonts w:cs="Times New Roman"/>
          <w:noProof/>
          <w:vertAlign w:val="superscript"/>
        </w:rPr>
        <w:t>31,53</w:t>
      </w:r>
      <w:r w:rsidRPr="0067117C">
        <w:rPr>
          <w:rFonts w:cs="Times New Roman"/>
        </w:rPr>
        <w:fldChar w:fldCharType="end"/>
      </w:r>
      <w:r w:rsidRPr="0067117C">
        <w:rPr>
          <w:rFonts w:cs="Times New Roman"/>
        </w:rPr>
        <w:t xml:space="preserve"> </w:t>
      </w:r>
      <w:proofErr w:type="gramStart"/>
      <w:r w:rsidRPr="0067117C">
        <w:rPr>
          <w:rFonts w:cs="Times New Roman"/>
        </w:rPr>
        <w:t>For</w:t>
      </w:r>
      <w:proofErr w:type="gramEnd"/>
      <w:r w:rsidRPr="0067117C">
        <w:rPr>
          <w:rFonts w:cs="Times New Roman"/>
        </w:rPr>
        <w:t xml:space="preserve"> each trial, </w:t>
      </w:r>
      <w:r>
        <w:rPr>
          <w:rFonts w:cs="Times New Roman"/>
        </w:rPr>
        <w:t>weighting co</w:t>
      </w:r>
      <w:r w:rsidRPr="0067117C">
        <w:rPr>
          <w:rFonts w:cs="Times New Roman"/>
        </w:rPr>
        <w:t xml:space="preserve">efficients were tuned to </w:t>
      </w:r>
      <w:r>
        <w:rPr>
          <w:rFonts w:cs="Times New Roman"/>
        </w:rPr>
        <w:t>optimise</w:t>
      </w:r>
      <w:r w:rsidRPr="0067117C">
        <w:rPr>
          <w:rFonts w:cs="Times New Roman"/>
        </w:rPr>
        <w:t xml:space="preserve"> </w:t>
      </w:r>
      <w:r w:rsidR="00D830D7">
        <w:rPr>
          <w:rFonts w:cs="Times New Roman"/>
        </w:rPr>
        <w:t>joint</w:t>
      </w:r>
      <w:r w:rsidR="00D830D7" w:rsidRPr="0067117C">
        <w:rPr>
          <w:rFonts w:cs="Times New Roman"/>
        </w:rPr>
        <w:t xml:space="preserve"> </w:t>
      </w:r>
      <w:r w:rsidRPr="0067117C">
        <w:rPr>
          <w:rFonts w:cs="Times New Roman"/>
        </w:rPr>
        <w:t>moment and EMG excitation tracking</w:t>
      </w:r>
      <w:r w:rsidR="00C44D59">
        <w:rPr>
          <w:rFonts w:cs="Times New Roman"/>
        </w:rPr>
        <w:t>,</w:t>
      </w:r>
      <w:r w:rsidR="00AE7EFA">
        <w:rPr>
          <w:rFonts w:cs="Times New Roman"/>
        </w:rPr>
        <w:t xml:space="preserve"> as described</w:t>
      </w:r>
      <w:r w:rsidR="00C44D59">
        <w:rPr>
          <w:rFonts w:cs="Times New Roman"/>
        </w:rPr>
        <w:t>,</w:t>
      </w:r>
      <w:r w:rsidR="00AE7EFA">
        <w:rPr>
          <w:rFonts w:cs="Times New Roman"/>
        </w:rPr>
        <w:t xml:space="preserve"> previou</w:t>
      </w:r>
      <w:r w:rsidR="008A3871">
        <w:rPr>
          <w:rFonts w:cs="Times New Roman"/>
        </w:rPr>
        <w:t>sl</w:t>
      </w:r>
      <w:r w:rsidR="00AE7EFA">
        <w:rPr>
          <w:rFonts w:cs="Times New Roman"/>
        </w:rPr>
        <w:t>y</w:t>
      </w:r>
      <w:r w:rsidRPr="0067117C">
        <w:rPr>
          <w:rFonts w:cs="Times New Roman"/>
        </w:rPr>
        <w:t>.</w:t>
      </w:r>
      <w:r w:rsidRPr="0067117C">
        <w:rPr>
          <w:rFonts w:cs="Times New Roman"/>
        </w:rPr>
        <w:fldChar w:fldCharType="begin">
          <w:fldData xml:space="preserve">PEVuZE5vdGU+PENpdGU+PEF1dGhvcj5TYXJ0b3JpPC9BdXRob3I+PFllYXI+MjAxNDwvWWVhcj48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</w:fldData>
        </w:fldChar>
      </w:r>
      <w:r w:rsidR="004C3294">
        <w:rPr>
          <w:rFonts w:cs="Times New Roman"/>
        </w:rPr>
        <w:instrText xml:space="preserve"> ADDIN EN.CITE </w:instrText>
      </w:r>
      <w:r w:rsidR="004C3294">
        <w:rPr>
          <w:rFonts w:cs="Times New Roman"/>
        </w:rPr>
        <w:fldChar w:fldCharType="begin">
          <w:fldData xml:space="preserve">PEVuZE5vdGU+PENpdGU+PEF1dGhvcj5TYXJ0b3JpPC9BdXRob3I+PFllYXI+MjAxNDwvWWVhcj48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</w:fldData>
        </w:fldChar>
      </w:r>
      <w:r w:rsidR="004C3294">
        <w:rPr>
          <w:rFonts w:cs="Times New Roman"/>
        </w:rPr>
        <w:instrText xml:space="preserve"> ADDIN EN.CITE.DATA </w:instrText>
      </w:r>
      <w:r w:rsidR="004C3294">
        <w:rPr>
          <w:rFonts w:cs="Times New Roman"/>
        </w:rPr>
      </w:r>
      <w:r w:rsidR="004C3294">
        <w:rPr>
          <w:rFonts w:cs="Times New Roman"/>
        </w:rPr>
        <w:fldChar w:fldCharType="end"/>
      </w:r>
      <w:r w:rsidRPr="0067117C">
        <w:rPr>
          <w:rFonts w:cs="Times New Roman"/>
        </w:rPr>
      </w:r>
      <w:r w:rsidRPr="0067117C">
        <w:rPr>
          <w:rFonts w:cs="Times New Roman"/>
        </w:rPr>
        <w:fldChar w:fldCharType="separate"/>
      </w:r>
      <w:r w:rsidR="004C3294" w:rsidRPr="004C3294">
        <w:rPr>
          <w:rFonts w:cs="Times New Roman"/>
          <w:noProof/>
          <w:vertAlign w:val="superscript"/>
        </w:rPr>
        <w:t>53</w:t>
      </w:r>
      <w:r w:rsidRPr="0067117C">
        <w:rPr>
          <w:rFonts w:cs="Times New Roman"/>
        </w:rPr>
        <w:fldChar w:fldCharType="end"/>
      </w:r>
      <w:r>
        <w:rPr>
          <w:rFonts w:cs="Times New Roman"/>
        </w:rPr>
        <w:t xml:space="preserve"> </w:t>
      </w:r>
      <w:r w:rsidR="00AE7EFA" w:rsidRPr="00C77B89">
        <w:rPr>
          <w:rFonts w:cs="Times New Roman"/>
        </w:rPr>
        <w:t xml:space="preserve">Joint reaction analysis in </w:t>
      </w:r>
      <w:proofErr w:type="spellStart"/>
      <w:r w:rsidR="00AE7EFA" w:rsidRPr="00C77B89">
        <w:rPr>
          <w:rFonts w:cs="Times New Roman"/>
        </w:rPr>
        <w:t>OpenSim</w:t>
      </w:r>
      <w:proofErr w:type="spellEnd"/>
      <w:r w:rsidR="00AE7EFA" w:rsidRPr="00C77B89">
        <w:rPr>
          <w:rFonts w:cs="Times New Roman"/>
        </w:rPr>
        <w:t xml:space="preserve"> was used to calculated the h</w:t>
      </w:r>
      <w:r w:rsidR="00E76465" w:rsidRPr="00C77B89">
        <w:rPr>
          <w:rFonts w:cs="Times New Roman"/>
        </w:rPr>
        <w:t xml:space="preserve">ip </w:t>
      </w:r>
      <w:r w:rsidR="00AB5525" w:rsidRPr="00C77B89">
        <w:rPr>
          <w:rFonts w:cs="Times New Roman"/>
        </w:rPr>
        <w:t xml:space="preserve">contact </w:t>
      </w:r>
      <w:r w:rsidR="00E76465" w:rsidRPr="00C77B89">
        <w:rPr>
          <w:rFonts w:cs="Times New Roman"/>
        </w:rPr>
        <w:t>forces</w:t>
      </w:r>
      <w:r w:rsidR="00AE7EFA" w:rsidRPr="00C77B89">
        <w:rPr>
          <w:rFonts w:cs="Times New Roman"/>
        </w:rPr>
        <w:t>,</w:t>
      </w:r>
      <w:r w:rsidR="00863010" w:rsidRPr="00C77B89">
        <w:rPr>
          <w:rFonts w:cs="Times New Roman"/>
        </w:rPr>
        <w:fldChar w:fldCharType="begin">
          <w:fldData xml:space="preserve">PEVuZE5vdGU+PENpdGU+PEF1dGhvcj5TdGVlbGU8L0F1dGhvcj48WWVhcj4yMDEyPC9ZZWFyPjxS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</w:fldData>
        </w:fldChar>
      </w:r>
      <w:r w:rsidR="004C3294">
        <w:rPr>
          <w:rFonts w:cs="Times New Roman"/>
        </w:rPr>
        <w:instrText xml:space="preserve"> ADDIN EN.CITE </w:instrText>
      </w:r>
      <w:r w:rsidR="004C3294">
        <w:rPr>
          <w:rFonts w:cs="Times New Roman"/>
        </w:rPr>
        <w:fldChar w:fldCharType="begin">
          <w:fldData xml:space="preserve">PEVuZE5vdGU+PENpdGU+PEF1dGhvcj5TdGVlbGU8L0F1dGhvcj48WWVhcj4yMDEyPC9ZZWFyPjxS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</w:fldData>
        </w:fldChar>
      </w:r>
      <w:r w:rsidR="004C3294">
        <w:rPr>
          <w:rFonts w:cs="Times New Roman"/>
        </w:rPr>
        <w:instrText xml:space="preserve"> ADDIN EN.CITE.DATA </w:instrText>
      </w:r>
      <w:r w:rsidR="004C3294">
        <w:rPr>
          <w:rFonts w:cs="Times New Roman"/>
        </w:rPr>
      </w:r>
      <w:r w:rsidR="004C3294">
        <w:rPr>
          <w:rFonts w:cs="Times New Roman"/>
        </w:rPr>
        <w:fldChar w:fldCharType="end"/>
      </w:r>
      <w:r w:rsidR="00863010" w:rsidRPr="00C77B89">
        <w:rPr>
          <w:rFonts w:cs="Times New Roman"/>
        </w:rPr>
      </w:r>
      <w:r w:rsidR="00863010" w:rsidRPr="00C77B89">
        <w:rPr>
          <w:rFonts w:cs="Times New Roman"/>
        </w:rPr>
        <w:fldChar w:fldCharType="separate"/>
      </w:r>
      <w:r w:rsidR="004C3294" w:rsidRPr="004C3294">
        <w:rPr>
          <w:rFonts w:cs="Times New Roman"/>
          <w:noProof/>
          <w:vertAlign w:val="superscript"/>
        </w:rPr>
        <w:t>59</w:t>
      </w:r>
      <w:r w:rsidR="00863010" w:rsidRPr="00C77B89">
        <w:rPr>
          <w:rFonts w:cs="Times New Roman"/>
        </w:rPr>
        <w:fldChar w:fldCharType="end"/>
      </w:r>
      <w:r w:rsidR="00AA34FD" w:rsidRPr="00C77B89">
        <w:rPr>
          <w:rFonts w:cs="Times New Roman"/>
        </w:rPr>
        <w:t xml:space="preserve"> </w:t>
      </w:r>
      <w:r w:rsidR="00AE7EFA" w:rsidRPr="00C77B89">
        <w:rPr>
          <w:rFonts w:cs="Times New Roman"/>
        </w:rPr>
        <w:t>which</w:t>
      </w:r>
      <w:r w:rsidR="00AB5525" w:rsidRPr="00C77B89">
        <w:rPr>
          <w:rFonts w:cs="Times New Roman"/>
        </w:rPr>
        <w:t xml:space="preserve"> were </w:t>
      </w:r>
      <w:r w:rsidR="00ED5EBF" w:rsidRPr="00C77B89">
        <w:rPr>
          <w:rFonts w:cs="Times New Roman"/>
        </w:rPr>
        <w:t>qualitatively</w:t>
      </w:r>
      <w:r w:rsidR="005274FC" w:rsidRPr="00C77B89">
        <w:rPr>
          <w:rFonts w:cs="Times New Roman"/>
        </w:rPr>
        <w:t xml:space="preserve"> </w:t>
      </w:r>
      <w:r w:rsidRPr="00C77B89">
        <w:rPr>
          <w:rFonts w:cs="Times New Roman"/>
        </w:rPr>
        <w:t xml:space="preserve">compared with </w:t>
      </w:r>
      <w:r w:rsidR="009E4E13" w:rsidRPr="00C77B89">
        <w:rPr>
          <w:rFonts w:cs="Times New Roman"/>
        </w:rPr>
        <w:t>contact forces</w:t>
      </w:r>
      <w:r w:rsidR="007A6003" w:rsidRPr="00C77B89">
        <w:rPr>
          <w:rFonts w:cs="Times New Roman"/>
        </w:rPr>
        <w:t xml:space="preserve"> </w:t>
      </w:r>
      <w:r w:rsidR="00C77B89" w:rsidRPr="00C77B89">
        <w:rPr>
          <w:rFonts w:cs="Times New Roman"/>
        </w:rPr>
        <w:t xml:space="preserve">measured using </w:t>
      </w:r>
      <w:r w:rsidR="00CC7CED" w:rsidRPr="00C77B89">
        <w:rPr>
          <w:rFonts w:cs="Times New Roman"/>
        </w:rPr>
        <w:t>instrumented hip prostheses.</w:t>
      </w:r>
      <w:r w:rsidR="00FF0628">
        <w:rPr>
          <w:rFonts w:cs="Times New Roman"/>
        </w:rPr>
        <w:fldChar w:fldCharType="begin"/>
      </w:r>
      <w:r w:rsidR="00E31242">
        <w:rPr>
          <w:rFonts w:cs="Times New Roman"/>
        </w:rPr>
        <w:instrText xml:space="preserve"> ADDIN EN.CITE &lt;EndNote&gt;&lt;Cite&gt;&lt;Author&gt;Bergmann&lt;/Author&gt;&lt;Year&gt;2016&lt;/Year&gt;&lt;RecNum&gt;3811&lt;/RecNum&gt;&lt;DisplayText&gt;&lt;style face="superscript"&gt;4&lt;/style&gt;&lt;/DisplayText&gt;&lt;record&gt;&lt;rec-number&gt;3811&lt;/rec-number&gt;&lt;foreign-keys&gt;&lt;key app="EN" db-id="atse9at9r0s9rqeserrv5v232xzd5vpsafrv" timestamp="1530507125"&gt;3811&lt;/key&gt;&lt;/foreign-keys&gt;&lt;ref-type name="Journal Article"&gt;17&lt;/ref-type&gt;&lt;contributors&gt;&lt;authors&gt;&lt;author&gt;Bergmann, Georg&lt;/author&gt;&lt;author&gt;Bender, Alwina&lt;/author&gt;&lt;author&gt;Dymke, Jörn&lt;/author&gt;&lt;author&gt;Duda, Georg&lt;/author&gt;&lt;author&gt;Damm, Philipp&lt;/author&gt;&lt;/authors&gt;&lt;/contributors&gt;&lt;titles&gt;&lt;title&gt;Standardized Loads Acting in Hip Implants&lt;/title&gt;&lt;secondary-title&gt;PLoS ONE&lt;/secondary-title&gt;&lt;alt-title&gt;PLoS One&lt;/alt-title&gt;&lt;/titles&gt;&lt;periodical&gt;&lt;full-title&gt;PloS one&lt;/full-title&gt;&lt;/periodical&gt;&lt;alt-periodical&gt;&lt;full-title&gt;PloS one&lt;/full-title&gt;&lt;/alt-periodical&gt;&lt;pages&gt;e0155612&lt;/pages&gt;&lt;volume&gt;11&lt;/volume&gt;&lt;number&gt;5&lt;/number&gt;&lt;dates&gt;&lt;year&gt;2016&lt;/year&gt;&lt;/dates&gt;&lt;publisher&gt;Public Library of Science&lt;/publisher&gt;&lt;urls&gt;&lt;related-urls&gt;&lt;url&gt;https://doi.org/10.1371/journal.pone.0155612&lt;/url&gt;&lt;/related-urls&gt;&lt;/urls&gt;&lt;electronic-resource-num&gt;10.1371/journal.pone.0155612&lt;/electronic-resource-num&gt;&lt;/record&gt;&lt;/Cite&gt;&lt;/EndNote&gt;</w:instrText>
      </w:r>
      <w:r w:rsidR="00FF0628">
        <w:rPr>
          <w:rFonts w:cs="Times New Roman"/>
        </w:rPr>
        <w:fldChar w:fldCharType="separate"/>
      </w:r>
      <w:r w:rsidR="00E31242" w:rsidRPr="00E31242">
        <w:rPr>
          <w:rFonts w:cs="Times New Roman"/>
          <w:noProof/>
          <w:vertAlign w:val="superscript"/>
        </w:rPr>
        <w:t>4</w:t>
      </w:r>
      <w:r w:rsidR="00FF0628">
        <w:rPr>
          <w:rFonts w:cs="Times New Roman"/>
        </w:rPr>
        <w:fldChar w:fldCharType="end"/>
      </w:r>
    </w:p>
    <w:p w14:paraId="7C01B611" w14:textId="60D0FAA2" w:rsidR="00543754" w:rsidRPr="00440429" w:rsidRDefault="00543754" w:rsidP="00543754">
      <w:pPr>
        <w:rPr>
          <w:rFonts w:cs="Times New Roman"/>
        </w:rPr>
      </w:pPr>
      <w:r w:rsidRPr="00440429">
        <w:t>The magnitude and regional loading of the hip contact force were analysed. The magnitude of the hip contact force vector and its orthogonal components were first determined.</w:t>
      </w:r>
      <w:r w:rsidRPr="00440429">
        <w:fldChar w:fldCharType="begin">
          <w:fldData xml:space="preserve">PEVuZE5vdGU+PENpdGU+PEF1dGhvcj5OZzwvQXV0aG9yPjxZZWFyPjIwMTg8L1llYXI+PFJlY051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</w:fldData>
        </w:fldChar>
      </w:r>
      <w:r w:rsidR="004C3294">
        <w:instrText xml:space="preserve"> ADDIN EN.CITE </w:instrText>
      </w:r>
      <w:r w:rsidR="004C3294">
        <w:fldChar w:fldCharType="begin">
          <w:fldData xml:space="preserve">PEVuZE5vdGU+PENpdGU+PEF1dGhvcj5OZzwvQXV0aG9yPjxZZWFyPjIwMTg8L1llYXI+PFJlY051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</w:fldData>
        </w:fldChar>
      </w:r>
      <w:r w:rsidR="004C3294">
        <w:instrText xml:space="preserve"> ADDIN EN.CITE.DATA </w:instrText>
      </w:r>
      <w:r w:rsidR="004C3294">
        <w:fldChar w:fldCharType="end"/>
      </w:r>
      <w:r w:rsidRPr="00440429">
        <w:fldChar w:fldCharType="separate"/>
      </w:r>
      <w:r w:rsidR="004C3294" w:rsidRPr="004C3294">
        <w:rPr>
          <w:noProof/>
          <w:vertAlign w:val="superscript"/>
        </w:rPr>
        <w:t>46</w:t>
      </w:r>
      <w:r w:rsidRPr="00440429">
        <w:fldChar w:fldCharType="end"/>
      </w:r>
      <w:r w:rsidRPr="00440429">
        <w:t xml:space="preserve"> Subsequently, regional loading was determined by analysing the </w:t>
      </w:r>
      <w:r w:rsidRPr="00440429">
        <w:rPr>
          <w:rFonts w:cs="Times New Roman"/>
        </w:rPr>
        <w:t xml:space="preserve">path of </w:t>
      </w:r>
      <w:r w:rsidR="00C43B0D" w:rsidRPr="00440429">
        <w:t>articular</w:t>
      </w:r>
      <w:r w:rsidR="00C43B0D" w:rsidRPr="00440429">
        <w:rPr>
          <w:rFonts w:cs="Times New Roman"/>
        </w:rPr>
        <w:t xml:space="preserve"> loading, i.e., </w:t>
      </w:r>
      <w:r w:rsidRPr="00440429">
        <w:rPr>
          <w:rFonts w:cs="Times New Roman"/>
        </w:rPr>
        <w:t xml:space="preserve">the </w:t>
      </w:r>
      <w:r w:rsidR="00C43B0D" w:rsidRPr="00440429">
        <w:rPr>
          <w:rFonts w:cs="Times New Roman"/>
        </w:rPr>
        <w:t xml:space="preserve">position of the </w:t>
      </w:r>
      <w:r w:rsidRPr="00440429">
        <w:t xml:space="preserve">hip contact force vector </w:t>
      </w:r>
      <w:r w:rsidR="00C43B0D" w:rsidRPr="00440429">
        <w:t xml:space="preserve">on the </w:t>
      </w:r>
      <w:r w:rsidRPr="00440429">
        <w:t>surfaces</w:t>
      </w:r>
      <w:r w:rsidRPr="00440429">
        <w:rPr>
          <w:rFonts w:cs="Times New Roman"/>
        </w:rPr>
        <w:t xml:space="preserve"> of both the femur and acetabulum.</w:t>
      </w:r>
      <w:r w:rsidRPr="00440429">
        <w:t xml:space="preserve"> To achieve this, the hip contact force vector was expressed in both the femoral and pelvic coordinate systems and projected onto a sphere</w:t>
      </w:r>
      <w:r w:rsidRPr="00440429">
        <w:rPr>
          <w:rFonts w:cs="Times New Roman"/>
        </w:rPr>
        <w:t xml:space="preserve"> representing </w:t>
      </w:r>
      <w:r w:rsidR="00834CBD" w:rsidRPr="00440429">
        <w:rPr>
          <w:rFonts w:cs="Times New Roman"/>
        </w:rPr>
        <w:t xml:space="preserve">the </w:t>
      </w:r>
      <w:r w:rsidR="002B5086" w:rsidRPr="00440429">
        <w:rPr>
          <w:rFonts w:cs="Times New Roman"/>
        </w:rPr>
        <w:t>articular</w:t>
      </w:r>
      <w:r w:rsidRPr="00440429">
        <w:rPr>
          <w:rFonts w:cs="Times New Roman"/>
        </w:rPr>
        <w:t xml:space="preserve"> surface</w:t>
      </w:r>
      <w:r w:rsidR="007B3CF7" w:rsidRPr="00440429">
        <w:rPr>
          <w:rFonts w:cs="Times New Roman"/>
        </w:rPr>
        <w:t xml:space="preserve"> </w:t>
      </w:r>
      <w:r w:rsidR="00AA5B14" w:rsidRPr="00440429">
        <w:rPr>
          <w:rFonts w:cs="Times New Roman"/>
        </w:rPr>
        <w:t>(Figure 1A)</w:t>
      </w:r>
      <w:r w:rsidRPr="00440429">
        <w:rPr>
          <w:rFonts w:cs="Times New Roman"/>
        </w:rPr>
        <w:t>.</w:t>
      </w:r>
      <w:r w:rsidRPr="00440429">
        <w:t xml:space="preserve"> The radius of the </w:t>
      </w:r>
      <w:r w:rsidRPr="00440429">
        <w:rPr>
          <w:rFonts w:cs="Times New Roman"/>
        </w:rPr>
        <w:t xml:space="preserve">sphere was determined by </w:t>
      </w:r>
      <w:r w:rsidRPr="00440429">
        <w:t>fitting a sphere to the femoral head</w:t>
      </w:r>
      <w:r w:rsidRPr="00440429">
        <w:rPr>
          <w:rFonts w:cs="Times New Roman"/>
        </w:rPr>
        <w:t xml:space="preserve"> of gait2392 model</w:t>
      </w:r>
      <w:proofErr w:type="gramStart"/>
      <w:r w:rsidRPr="00440429">
        <w:rPr>
          <w:rFonts w:cs="Times New Roman"/>
        </w:rPr>
        <w:t>,</w:t>
      </w:r>
      <w:proofErr w:type="gramEnd"/>
      <w:r w:rsidRPr="00440429">
        <w:rPr>
          <w:rFonts w:cs="Times New Roman"/>
        </w:rPr>
        <w:fldChar w:fldCharType="begin">
          <w:fldData xml:space="preserve">PEVuZE5vdGU+PENpdGU+PEF1dGhvcj5EZWxwPC9BdXRob3I+PFllYXI+MTk5MDwvWWVhcj48UmVj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</w:fldData>
        </w:fldChar>
      </w:r>
      <w:r w:rsidR="00E31242">
        <w:rPr>
          <w:rFonts w:cs="Times New Roman"/>
        </w:rPr>
        <w:instrText xml:space="preserve"> ADDIN EN.CITE </w:instrText>
      </w:r>
      <w:r w:rsidR="00E31242">
        <w:rPr>
          <w:rFonts w:cs="Times New Roman"/>
        </w:rPr>
        <w:fldChar w:fldCharType="begin">
          <w:fldData xml:space="preserve">PEVuZE5vdGU+PENpdGU+PEF1dGhvcj5EZWxwPC9BdXRob3I+PFllYXI+MTk5MDwvWWVhcj48UmVj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</w:fldData>
        </w:fldChar>
      </w:r>
      <w:r w:rsidR="00E31242">
        <w:rPr>
          <w:rFonts w:cs="Times New Roman"/>
        </w:rPr>
        <w:instrText xml:space="preserve"> ADDIN EN.CITE.DATA </w:instrText>
      </w:r>
      <w:r w:rsidR="00E31242">
        <w:rPr>
          <w:rFonts w:cs="Times New Roman"/>
        </w:rPr>
      </w:r>
      <w:r w:rsidR="00E31242">
        <w:rPr>
          <w:rFonts w:cs="Times New Roman"/>
        </w:rPr>
        <w:fldChar w:fldCharType="end"/>
      </w:r>
      <w:r w:rsidRPr="00440429">
        <w:rPr>
          <w:rFonts w:cs="Times New Roman"/>
        </w:rPr>
      </w:r>
      <w:r w:rsidRPr="00440429">
        <w:rPr>
          <w:rFonts w:cs="Times New Roman"/>
        </w:rPr>
        <w:fldChar w:fldCharType="separate"/>
      </w:r>
      <w:r w:rsidR="00E31242" w:rsidRPr="00E31242">
        <w:rPr>
          <w:rFonts w:cs="Times New Roman"/>
          <w:noProof/>
          <w:vertAlign w:val="superscript"/>
        </w:rPr>
        <w:t>15</w:t>
      </w:r>
      <w:r w:rsidRPr="00440429">
        <w:rPr>
          <w:rFonts w:cs="Times New Roman"/>
        </w:rPr>
        <w:fldChar w:fldCharType="end"/>
      </w:r>
      <w:r w:rsidRPr="00440429">
        <w:rPr>
          <w:rFonts w:cs="Times New Roman"/>
        </w:rPr>
        <w:t xml:space="preserve"> which includes cartilage,</w:t>
      </w:r>
      <w:r w:rsidRPr="00440429">
        <w:t xml:space="preserve"> u</w:t>
      </w:r>
      <w:r w:rsidRPr="00440429">
        <w:rPr>
          <w:rFonts w:cs="Times New Roman"/>
        </w:rPr>
        <w:t xml:space="preserve">sing 3-matic </w:t>
      </w:r>
      <w:r w:rsidRPr="00440429">
        <w:t>v 10.0 (Materialise, Leuven, Belgium</w:t>
      </w:r>
      <w:r w:rsidRPr="00440429">
        <w:rPr>
          <w:rFonts w:cs="Times New Roman"/>
        </w:rPr>
        <w:t xml:space="preserve">). Subsequently, the sphere was scaled to each participant’s skeletal geometry using the </w:t>
      </w:r>
      <w:r w:rsidR="00A86B5A" w:rsidRPr="00440429">
        <w:rPr>
          <w:rFonts w:cs="Times New Roman"/>
        </w:rPr>
        <w:t xml:space="preserve">same </w:t>
      </w:r>
      <w:r w:rsidRPr="00440429">
        <w:rPr>
          <w:rFonts w:cs="Times New Roman"/>
        </w:rPr>
        <w:t xml:space="preserve">femoral scale factors </w:t>
      </w:r>
      <w:r w:rsidR="00A86B5A" w:rsidRPr="00440429">
        <w:rPr>
          <w:rFonts w:cs="Times New Roman"/>
        </w:rPr>
        <w:t xml:space="preserve">employed for </w:t>
      </w:r>
      <w:r w:rsidRPr="00440429">
        <w:rPr>
          <w:rFonts w:cs="Times New Roman"/>
        </w:rPr>
        <w:t xml:space="preserve">linear scaling of the anatomical model. The path </w:t>
      </w:r>
      <w:r w:rsidR="00401633" w:rsidRPr="00440429">
        <w:rPr>
          <w:rFonts w:cs="Times New Roman"/>
        </w:rPr>
        <w:t xml:space="preserve">of </w:t>
      </w:r>
      <w:r w:rsidR="000E5596" w:rsidRPr="00440429">
        <w:rPr>
          <w:rFonts w:cs="Times New Roman"/>
        </w:rPr>
        <w:t>articular loading</w:t>
      </w:r>
      <w:r w:rsidR="00401633" w:rsidRPr="00440429">
        <w:rPr>
          <w:rFonts w:cs="Times New Roman"/>
        </w:rPr>
        <w:t xml:space="preserve"> </w:t>
      </w:r>
      <w:r w:rsidRPr="00440429">
        <w:rPr>
          <w:rFonts w:cs="Times New Roman"/>
        </w:rPr>
        <w:t xml:space="preserve">was calculated as the position where the </w:t>
      </w:r>
      <w:r w:rsidR="002B5086" w:rsidRPr="00440429">
        <w:rPr>
          <w:rFonts w:cs="Times New Roman"/>
        </w:rPr>
        <w:t xml:space="preserve">instantaneous </w:t>
      </w:r>
      <w:r w:rsidRPr="00440429">
        <w:rPr>
          <w:rFonts w:cs="Times New Roman"/>
        </w:rPr>
        <w:t xml:space="preserve">hip </w:t>
      </w:r>
      <w:r w:rsidR="007B3CF7" w:rsidRPr="00440429">
        <w:rPr>
          <w:rFonts w:cs="Times New Roman"/>
        </w:rPr>
        <w:t xml:space="preserve">contact </w:t>
      </w:r>
      <w:r w:rsidRPr="00440429">
        <w:rPr>
          <w:rFonts w:cs="Times New Roman"/>
        </w:rPr>
        <w:t>force vector intersected with the sphere</w:t>
      </w:r>
      <w:r w:rsidR="00A86B5A" w:rsidRPr="00440429">
        <w:rPr>
          <w:rFonts w:cs="Times New Roman"/>
        </w:rPr>
        <w:t>, in both femoral and pelvic coordinate systems</w:t>
      </w:r>
      <w:r w:rsidRPr="00440429">
        <w:rPr>
          <w:rFonts w:cs="Times New Roman"/>
        </w:rPr>
        <w:t xml:space="preserve"> (Figure </w:t>
      </w:r>
      <w:r w:rsidR="00AA5B14" w:rsidRPr="00440429">
        <w:rPr>
          <w:rFonts w:cs="Times New Roman"/>
        </w:rPr>
        <w:t>1B</w:t>
      </w:r>
      <w:r w:rsidRPr="00440429">
        <w:rPr>
          <w:rFonts w:cs="Times New Roman"/>
        </w:rPr>
        <w:t xml:space="preserve">). </w:t>
      </w:r>
      <w:r w:rsidRPr="00440429">
        <w:rPr>
          <w:rFonts w:cs="Times New Roman"/>
        </w:rPr>
        <w:lastRenderedPageBreak/>
        <w:t xml:space="preserve">Average regional loading was calculated </w:t>
      </w:r>
      <w:r w:rsidR="00116DCC" w:rsidRPr="00440429">
        <w:rPr>
          <w:rFonts w:cs="Times New Roman"/>
        </w:rPr>
        <w:t xml:space="preserve">by expressing </w:t>
      </w:r>
      <w:r w:rsidR="007B3CF7" w:rsidRPr="00440429">
        <w:rPr>
          <w:rFonts w:cs="Times New Roman"/>
        </w:rPr>
        <w:t xml:space="preserve">the </w:t>
      </w:r>
      <w:r w:rsidR="001770C4" w:rsidRPr="00440429">
        <w:rPr>
          <w:rFonts w:cs="Times New Roman"/>
        </w:rPr>
        <w:t xml:space="preserve">rotation of the </w:t>
      </w:r>
      <w:r w:rsidR="00116DCC" w:rsidRPr="00440429">
        <w:rPr>
          <w:rFonts w:cs="Times New Roman"/>
        </w:rPr>
        <w:t xml:space="preserve">instantaneous </w:t>
      </w:r>
      <w:r w:rsidR="00116DCC" w:rsidRPr="00440429">
        <w:t xml:space="preserve">hip contact force vector </w:t>
      </w:r>
      <w:r w:rsidR="001770C4" w:rsidRPr="00440429">
        <w:t xml:space="preserve">relative to the anteroposterior axis </w:t>
      </w:r>
      <w:r w:rsidR="00116DCC" w:rsidRPr="00440429">
        <w:t>as quaternions</w:t>
      </w:r>
      <w:r w:rsidR="00BF5FA9" w:rsidRPr="00440429">
        <w:t xml:space="preserve"> and</w:t>
      </w:r>
      <w:r w:rsidR="00116DCC" w:rsidRPr="00440429">
        <w:t xml:space="preserve"> </w:t>
      </w:r>
      <w:r w:rsidR="00BF5FA9" w:rsidRPr="00440429">
        <w:rPr>
          <w:rFonts w:cs="Times New Roman"/>
        </w:rPr>
        <w:t>determining</w:t>
      </w:r>
      <w:r w:rsidR="00116DCC" w:rsidRPr="00440429">
        <w:rPr>
          <w:rFonts w:cs="Times New Roman"/>
        </w:rPr>
        <w:t xml:space="preserve"> the </w:t>
      </w:r>
      <w:r w:rsidRPr="00440429">
        <w:rPr>
          <w:rFonts w:cs="Times New Roman"/>
        </w:rPr>
        <w:t xml:space="preserve">mean quaternion </w:t>
      </w:r>
      <w:r w:rsidR="00AA5B14" w:rsidRPr="00440429">
        <w:rPr>
          <w:rFonts w:cs="Times New Roman"/>
        </w:rPr>
        <w:t>(Figure 1B</w:t>
      </w:r>
      <w:r w:rsidRPr="00440429">
        <w:rPr>
          <w:rFonts w:cs="Times New Roman"/>
        </w:rPr>
        <w:t>)</w:t>
      </w:r>
      <w:r w:rsidR="00116DCC" w:rsidRPr="00440429">
        <w:rPr>
          <w:rFonts w:cs="Times New Roman"/>
        </w:rPr>
        <w:t xml:space="preserve"> which was then expressed in spherical coordinates </w:t>
      </w:r>
      <w:r w:rsidR="00BF5FA9" w:rsidRPr="00440429">
        <w:rPr>
          <w:rFonts w:cs="Times New Roman"/>
        </w:rPr>
        <w:t>corresponding to</w:t>
      </w:r>
      <w:r w:rsidR="00116DCC" w:rsidRPr="00440429">
        <w:rPr>
          <w:rFonts w:cs="Times New Roman"/>
        </w:rPr>
        <w:t xml:space="preserve"> anteroposterior and mediolateral directions of the femur and acetabulum</w:t>
      </w:r>
      <w:r w:rsidRPr="00440429">
        <w:rPr>
          <w:rFonts w:cs="Times New Roman"/>
        </w:rPr>
        <w:t>. The spread of regional loading was calculated as the arc distance (in mm) from the path’s ins</w:t>
      </w:r>
      <w:r w:rsidR="00C342AC" w:rsidRPr="00440429">
        <w:rPr>
          <w:rFonts w:cs="Times New Roman"/>
        </w:rPr>
        <w:t>tan</w:t>
      </w:r>
      <w:r w:rsidRPr="00440429">
        <w:rPr>
          <w:rFonts w:cs="Times New Roman"/>
        </w:rPr>
        <w:t>taneous position to average regional loading</w:t>
      </w:r>
      <w:r w:rsidR="00AA5B14" w:rsidRPr="00440429">
        <w:rPr>
          <w:rFonts w:cs="Times New Roman"/>
        </w:rPr>
        <w:t xml:space="preserve"> (Figure 1B</w:t>
      </w:r>
      <w:r w:rsidRPr="00440429">
        <w:rPr>
          <w:rFonts w:cs="Times New Roman"/>
        </w:rPr>
        <w:t>). All data were time normalised to 100% of the gait cycle, averaged for each participant and averaged for each group.</w:t>
      </w:r>
    </w:p>
    <w:p w14:paraId="2AE5C74F" w14:textId="03CE04E7" w:rsidR="00D22D73" w:rsidRDefault="00295FFF" w:rsidP="00A71C1D">
      <w:pPr>
        <w:rPr>
          <w:rFonts w:cs="Times New Roman"/>
        </w:rPr>
      </w:pPr>
      <w:r>
        <w:rPr>
          <w:noProof/>
          <w:lang w:eastAsia="en-AU"/>
        </w:rPr>
        <w:pict w14:anchorId="19E9351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1.25pt;height:401.85pt;mso-width-percent:0;mso-height-percent:0;mso-width-percent:0;mso-height-percent:0">
            <v:imagedata r:id="rId8" o:title="Figure1_RegionalLoading_4"/>
          </v:shape>
        </w:pict>
      </w:r>
    </w:p>
    <w:p w14:paraId="28CDFD1E" w14:textId="0F7AA3A2" w:rsidR="00C75DDC" w:rsidRPr="00834CBD" w:rsidRDefault="00347B44" w:rsidP="00DF3EEE">
      <w:pPr>
        <w:rPr>
          <w:rFonts w:cs="Times New Roman"/>
        </w:rPr>
      </w:pPr>
      <w:r w:rsidRPr="00834CBD">
        <w:rPr>
          <w:rFonts w:cs="Times New Roman"/>
        </w:rPr>
        <w:t xml:space="preserve">Figure 1: </w:t>
      </w:r>
      <w:r w:rsidR="00AA5B14" w:rsidRPr="00834CBD">
        <w:rPr>
          <w:rFonts w:cs="Times New Roman"/>
        </w:rPr>
        <w:t xml:space="preserve">Calculation of regional loading. A) The contact forces expressed in the femoral or acetabular coordinate system were projected onto a sphere </w:t>
      </w:r>
      <w:r w:rsidR="005D6F12" w:rsidRPr="00834CBD">
        <w:rPr>
          <w:rFonts w:cs="Times New Roman"/>
        </w:rPr>
        <w:t xml:space="preserve">(shown as green dashed line) </w:t>
      </w:r>
      <w:r w:rsidR="00834CBD" w:rsidRPr="00834CBD">
        <w:rPr>
          <w:rFonts w:cs="Times New Roman"/>
        </w:rPr>
        <w:t xml:space="preserve">representing the </w:t>
      </w:r>
      <w:r w:rsidR="00AA5B14" w:rsidRPr="00834CBD">
        <w:rPr>
          <w:rFonts w:cs="Times New Roman"/>
        </w:rPr>
        <w:t>articular surface</w:t>
      </w:r>
      <w:r w:rsidR="00834CBD" w:rsidRPr="00834CBD">
        <w:rPr>
          <w:rFonts w:cs="Times New Roman"/>
        </w:rPr>
        <w:t>s</w:t>
      </w:r>
      <w:r w:rsidR="00AA5B14" w:rsidRPr="00834CBD">
        <w:rPr>
          <w:rFonts w:cs="Times New Roman"/>
        </w:rPr>
        <w:t xml:space="preserve"> of the hip.</w:t>
      </w:r>
      <w:r w:rsidR="005D6F12" w:rsidRPr="00834CBD">
        <w:rPr>
          <w:rFonts w:cs="Times New Roman"/>
        </w:rPr>
        <w:t xml:space="preserve"> B) T</w:t>
      </w:r>
      <w:r w:rsidR="00AA5B14" w:rsidRPr="00834CBD">
        <w:rPr>
          <w:rFonts w:cs="Times New Roman"/>
        </w:rPr>
        <w:t xml:space="preserve">he path of </w:t>
      </w:r>
      <w:r w:rsidR="000E5596" w:rsidRPr="00834CBD">
        <w:rPr>
          <w:rFonts w:cs="Times New Roman"/>
        </w:rPr>
        <w:t xml:space="preserve">articular loading </w:t>
      </w:r>
      <w:r w:rsidR="00AA5B14" w:rsidRPr="00834CBD">
        <w:rPr>
          <w:rFonts w:cs="Times New Roman"/>
        </w:rPr>
        <w:t xml:space="preserve">on the surface of </w:t>
      </w:r>
      <w:r w:rsidR="00AA5B14" w:rsidRPr="00834CBD">
        <w:rPr>
          <w:rFonts w:cs="Times New Roman"/>
        </w:rPr>
        <w:lastRenderedPageBreak/>
        <w:t xml:space="preserve">the sphere (blue line) and </w:t>
      </w:r>
      <w:r w:rsidR="00834CBD" w:rsidRPr="00834CBD">
        <w:rPr>
          <w:rFonts w:cs="Times New Roman"/>
        </w:rPr>
        <w:t>its</w:t>
      </w:r>
      <w:r w:rsidR="000E5596" w:rsidRPr="00834CBD">
        <w:rPr>
          <w:rFonts w:cs="Times New Roman"/>
        </w:rPr>
        <w:t xml:space="preserve"> </w:t>
      </w:r>
      <w:r w:rsidR="00AA5B14" w:rsidRPr="00834CBD">
        <w:rPr>
          <w:rFonts w:cs="Times New Roman"/>
        </w:rPr>
        <w:t>average regional loading (red hexagram)</w:t>
      </w:r>
      <w:r w:rsidR="005D6F12" w:rsidRPr="00834CBD">
        <w:rPr>
          <w:rFonts w:cs="Times New Roman"/>
        </w:rPr>
        <w:t xml:space="preserve"> </w:t>
      </w:r>
      <w:r w:rsidR="00834CBD" w:rsidRPr="00834CBD">
        <w:rPr>
          <w:rFonts w:cs="Times New Roman"/>
        </w:rPr>
        <w:t>were</w:t>
      </w:r>
      <w:r w:rsidR="000E5596" w:rsidRPr="00834CBD">
        <w:rPr>
          <w:rFonts w:cs="Times New Roman"/>
        </w:rPr>
        <w:t xml:space="preserve"> determined </w:t>
      </w:r>
      <w:r w:rsidR="005D6F12" w:rsidRPr="00834CBD">
        <w:rPr>
          <w:rFonts w:cs="Times New Roman"/>
        </w:rPr>
        <w:t>for the acetabulum and femoral head.</w:t>
      </w:r>
      <w:r w:rsidR="00AA5B14" w:rsidRPr="00834CBD">
        <w:rPr>
          <w:rFonts w:cs="Times New Roman"/>
        </w:rPr>
        <w:t xml:space="preserve"> The </w:t>
      </w:r>
      <w:r w:rsidR="00517F70" w:rsidRPr="00834CBD">
        <w:rPr>
          <w:rFonts w:cs="Times New Roman"/>
        </w:rPr>
        <w:t xml:space="preserve">spread of regional loading was </w:t>
      </w:r>
      <w:r w:rsidR="000E5596" w:rsidRPr="00834CBD">
        <w:rPr>
          <w:rFonts w:cs="Times New Roman"/>
        </w:rPr>
        <w:t xml:space="preserve">then </w:t>
      </w:r>
      <w:r w:rsidR="00517F70" w:rsidRPr="00834CBD">
        <w:rPr>
          <w:rFonts w:cs="Times New Roman"/>
        </w:rPr>
        <w:t xml:space="preserve">calculated as the length of the arc from average regional loading </w:t>
      </w:r>
      <w:r w:rsidR="005D6F12" w:rsidRPr="00834CBD">
        <w:rPr>
          <w:rFonts w:cs="Times New Roman"/>
        </w:rPr>
        <w:t xml:space="preserve">(red hexagram) </w:t>
      </w:r>
      <w:r w:rsidR="00517F70" w:rsidRPr="00834CBD">
        <w:rPr>
          <w:rFonts w:cs="Times New Roman"/>
        </w:rPr>
        <w:t xml:space="preserve">to the time-varying </w:t>
      </w:r>
      <w:r w:rsidR="00834CBD">
        <w:rPr>
          <w:rFonts w:cs="Times New Roman"/>
        </w:rPr>
        <w:t xml:space="preserve">path of </w:t>
      </w:r>
      <w:r w:rsidR="000E5596" w:rsidRPr="00834CBD">
        <w:rPr>
          <w:rFonts w:cs="Times New Roman"/>
        </w:rPr>
        <w:t>articular loading (blue line)</w:t>
      </w:r>
      <w:r w:rsidR="00517F70" w:rsidRPr="00834CBD">
        <w:rPr>
          <w:rFonts w:cs="Times New Roman"/>
        </w:rPr>
        <w:t>.</w:t>
      </w:r>
    </w:p>
    <w:p w14:paraId="0BF80E08" w14:textId="0ED46237" w:rsidR="000143B5" w:rsidRPr="00744941" w:rsidRDefault="008B3679" w:rsidP="00A71C1D">
      <w:pPr>
        <w:rPr>
          <w:rFonts w:cs="Times New Roman"/>
        </w:rPr>
      </w:pPr>
      <w:r w:rsidRPr="00535FC3">
        <w:rPr>
          <w:rFonts w:cs="Times New Roman"/>
        </w:rPr>
        <w:t>Participant characteristics</w:t>
      </w:r>
      <w:r w:rsidR="00D32AE4" w:rsidRPr="00535FC3">
        <w:rPr>
          <w:rFonts w:cs="Times New Roman"/>
        </w:rPr>
        <w:t>,</w:t>
      </w:r>
      <w:r w:rsidRPr="00535FC3">
        <w:rPr>
          <w:rFonts w:cs="Times New Roman"/>
        </w:rPr>
        <w:t xml:space="preserve"> </w:t>
      </w:r>
      <w:r w:rsidR="00746FCD" w:rsidRPr="00535FC3">
        <w:rPr>
          <w:rFonts w:cs="Times New Roman"/>
        </w:rPr>
        <w:t xml:space="preserve">gait </w:t>
      </w:r>
      <w:proofErr w:type="spellStart"/>
      <w:r w:rsidR="00746FCD" w:rsidRPr="00535FC3">
        <w:rPr>
          <w:rFonts w:cs="Times New Roman"/>
        </w:rPr>
        <w:t>temporospatial</w:t>
      </w:r>
      <w:proofErr w:type="spellEnd"/>
      <w:r w:rsidR="00A71C1D" w:rsidRPr="00535FC3">
        <w:rPr>
          <w:rFonts w:cs="Times New Roman"/>
        </w:rPr>
        <w:t xml:space="preserve"> </w:t>
      </w:r>
      <w:r w:rsidRPr="00535FC3">
        <w:rPr>
          <w:rFonts w:cs="Times New Roman"/>
        </w:rPr>
        <w:t xml:space="preserve">variables </w:t>
      </w:r>
      <w:r w:rsidR="00D32AE4" w:rsidRPr="00535FC3">
        <w:rPr>
          <w:rFonts w:cs="Times New Roman"/>
        </w:rPr>
        <w:t xml:space="preserve">and </w:t>
      </w:r>
      <w:r w:rsidR="00350673">
        <w:rPr>
          <w:rFonts w:cs="Times New Roman"/>
        </w:rPr>
        <w:t>average regional loading</w:t>
      </w:r>
      <w:r w:rsidR="00D32AE4" w:rsidRPr="00535FC3">
        <w:rPr>
          <w:rFonts w:cs="Times New Roman"/>
        </w:rPr>
        <w:t xml:space="preserve"> </w:t>
      </w:r>
      <w:r w:rsidR="000143B5" w:rsidRPr="00535FC3">
        <w:rPr>
          <w:rFonts w:cs="Times New Roman"/>
        </w:rPr>
        <w:t xml:space="preserve">were assessed for normality using a </w:t>
      </w:r>
      <w:r w:rsidR="004E6776" w:rsidRPr="00535FC3">
        <w:rPr>
          <w:rFonts w:cs="Times New Roman"/>
        </w:rPr>
        <w:t xml:space="preserve">Kolmogorov-Smirnov </w:t>
      </w:r>
      <w:r w:rsidR="000143B5" w:rsidRPr="00535FC3">
        <w:rPr>
          <w:rFonts w:cs="Times New Roman"/>
        </w:rPr>
        <w:t>test and parametric or non-paramet</w:t>
      </w:r>
      <w:r w:rsidRPr="00535FC3">
        <w:rPr>
          <w:rFonts w:cs="Times New Roman"/>
        </w:rPr>
        <w:t>ric tests were used as required</w:t>
      </w:r>
      <w:r w:rsidR="000143B5" w:rsidRPr="00535FC3">
        <w:rPr>
          <w:rFonts w:cs="Times New Roman"/>
        </w:rPr>
        <w:t xml:space="preserve">. In all cases, Statistical Package for the Social Sciences (SPSS), version 25 (IBM, New York, USA) was </w:t>
      </w:r>
      <w:r w:rsidR="000B4675" w:rsidRPr="00535FC3">
        <w:rPr>
          <w:rFonts w:cs="Times New Roman"/>
        </w:rPr>
        <w:t xml:space="preserve">used </w:t>
      </w:r>
      <w:r w:rsidR="007C275E">
        <w:rPr>
          <w:rFonts w:cs="Times New Roman"/>
        </w:rPr>
        <w:t>(α&lt;</w:t>
      </w:r>
      <w:r w:rsidR="000143B5" w:rsidRPr="00535FC3">
        <w:rPr>
          <w:rFonts w:cs="Times New Roman"/>
        </w:rPr>
        <w:t>.05)</w:t>
      </w:r>
      <w:r w:rsidR="007C275E">
        <w:rPr>
          <w:rFonts w:cs="Times New Roman"/>
        </w:rPr>
        <w:t>.</w:t>
      </w:r>
      <w:r w:rsidR="00A71C1D" w:rsidRPr="00535FC3">
        <w:rPr>
          <w:rFonts w:cs="Times New Roman"/>
        </w:rPr>
        <w:t xml:space="preserve"> </w:t>
      </w:r>
      <w:r w:rsidR="007C275E">
        <w:rPr>
          <w:rFonts w:cs="Times New Roman"/>
        </w:rPr>
        <w:t>D</w:t>
      </w:r>
      <w:r w:rsidR="00A71C1D" w:rsidRPr="00535FC3">
        <w:rPr>
          <w:rFonts w:cs="Times New Roman"/>
        </w:rPr>
        <w:t xml:space="preserve">ata </w:t>
      </w:r>
      <w:r w:rsidR="007C275E">
        <w:rPr>
          <w:rFonts w:cs="Times New Roman"/>
        </w:rPr>
        <w:t xml:space="preserve">are </w:t>
      </w:r>
      <w:r w:rsidR="00A71C1D" w:rsidRPr="00535FC3">
        <w:rPr>
          <w:rFonts w:cs="Times New Roman"/>
        </w:rPr>
        <w:t xml:space="preserve">reported </w:t>
      </w:r>
      <w:r w:rsidR="00AF3489" w:rsidRPr="00535FC3">
        <w:rPr>
          <w:rFonts w:cs="Times New Roman"/>
        </w:rPr>
        <w:t>within-text</w:t>
      </w:r>
      <w:r w:rsidR="00A71C1D" w:rsidRPr="00535FC3">
        <w:rPr>
          <w:rFonts w:cs="Times New Roman"/>
        </w:rPr>
        <w:t xml:space="preserve"> </w:t>
      </w:r>
      <w:r w:rsidR="00AF3489" w:rsidRPr="00535FC3">
        <w:rPr>
          <w:rFonts w:cs="Times New Roman"/>
        </w:rPr>
        <w:t xml:space="preserve">as </w:t>
      </w:r>
      <w:r w:rsidR="00D60BE0" w:rsidRPr="00535FC3">
        <w:rPr>
          <w:rFonts w:cs="Times New Roman"/>
        </w:rPr>
        <w:t>m</w:t>
      </w:r>
      <w:r w:rsidR="00A71C1D" w:rsidRPr="00535FC3">
        <w:rPr>
          <w:rFonts w:cs="Times New Roman"/>
        </w:rPr>
        <w:t>ean differences</w:t>
      </w:r>
      <w:r w:rsidR="00D60BE0" w:rsidRPr="00535FC3">
        <w:rPr>
          <w:rFonts w:cs="Times New Roman"/>
        </w:rPr>
        <w:t xml:space="preserve"> </w:t>
      </w:r>
      <w:r w:rsidR="005B4AEC" w:rsidRPr="00535FC3">
        <w:rPr>
          <w:rFonts w:cs="Times New Roman"/>
        </w:rPr>
        <w:t>±</w:t>
      </w:r>
      <w:r w:rsidR="00A71C1D" w:rsidRPr="00535FC3">
        <w:rPr>
          <w:rFonts w:cs="Times New Roman"/>
        </w:rPr>
        <w:t>95%</w:t>
      </w:r>
      <w:r w:rsidR="000B4675" w:rsidRPr="00535FC3">
        <w:rPr>
          <w:rFonts w:cs="Times New Roman"/>
        </w:rPr>
        <w:t xml:space="preserve"> confidence interval</w:t>
      </w:r>
      <w:r w:rsidR="001E68E1" w:rsidRPr="00535FC3">
        <w:rPr>
          <w:rFonts w:cs="Times New Roman"/>
        </w:rPr>
        <w:t>s</w:t>
      </w:r>
      <w:r w:rsidR="000B4675" w:rsidRPr="00535FC3">
        <w:rPr>
          <w:rFonts w:cs="Times New Roman"/>
        </w:rPr>
        <w:t xml:space="preserve"> (CI)</w:t>
      </w:r>
      <w:r w:rsidR="00A71C1D" w:rsidRPr="00440429">
        <w:rPr>
          <w:rFonts w:cs="Times New Roman"/>
        </w:rPr>
        <w:t>.</w:t>
      </w:r>
      <w:r w:rsidR="00D32AE4" w:rsidRPr="00440429">
        <w:rPr>
          <w:rFonts w:cs="Times New Roman"/>
        </w:rPr>
        <w:t xml:space="preserve"> </w:t>
      </w:r>
      <w:r w:rsidR="00E71AE0" w:rsidRPr="00440429">
        <w:rPr>
          <w:rFonts w:cs="Times New Roman"/>
        </w:rPr>
        <w:t>Within-group v</w:t>
      </w:r>
      <w:r w:rsidR="00E71AE0" w:rsidRPr="00440429">
        <w:t>ariation</w:t>
      </w:r>
      <w:r w:rsidR="00113E90" w:rsidRPr="00440429">
        <w:rPr>
          <w:rFonts w:cs="Times New Roman"/>
        </w:rPr>
        <w:t xml:space="preserve"> in </w:t>
      </w:r>
      <w:r w:rsidR="00350673" w:rsidRPr="00440429">
        <w:rPr>
          <w:rFonts w:cs="Times New Roman"/>
        </w:rPr>
        <w:t>average regional loading</w:t>
      </w:r>
      <w:r w:rsidR="00113E90" w:rsidRPr="00440429">
        <w:rPr>
          <w:rFonts w:cs="Times New Roman"/>
        </w:rPr>
        <w:t xml:space="preserve"> </w:t>
      </w:r>
      <w:r w:rsidR="00567156" w:rsidRPr="00440429">
        <w:rPr>
          <w:rFonts w:cs="Times New Roman"/>
        </w:rPr>
        <w:t>was</w:t>
      </w:r>
      <w:r w:rsidR="00673F63" w:rsidRPr="00440429">
        <w:rPr>
          <w:rFonts w:cs="Times New Roman"/>
        </w:rPr>
        <w:t xml:space="preserve"> c</w:t>
      </w:r>
      <w:r w:rsidR="00C22A25" w:rsidRPr="00440429">
        <w:rPr>
          <w:rFonts w:cs="Times New Roman"/>
        </w:rPr>
        <w:t xml:space="preserve">alculated as </w:t>
      </w:r>
      <w:r w:rsidR="00E71AE0" w:rsidRPr="00440429">
        <w:t xml:space="preserve">the </w:t>
      </w:r>
      <w:r w:rsidR="00C22A25" w:rsidRPr="00440429">
        <w:t xml:space="preserve">mean </w:t>
      </w:r>
      <w:r w:rsidR="00E71AE0" w:rsidRPr="00440429">
        <w:rPr>
          <w:rFonts w:cs="Times New Roman"/>
        </w:rPr>
        <w:t xml:space="preserve">Euclidean distance (in mm) </w:t>
      </w:r>
      <w:r w:rsidR="00E71AE0" w:rsidRPr="00440429">
        <w:t xml:space="preserve">between group average </w:t>
      </w:r>
      <w:r w:rsidR="00C22A25" w:rsidRPr="00440429">
        <w:t xml:space="preserve">regional loading </w:t>
      </w:r>
      <w:r w:rsidR="00E71AE0" w:rsidRPr="00440429">
        <w:t xml:space="preserve">and </w:t>
      </w:r>
      <w:r w:rsidR="00C22A25" w:rsidRPr="00440429">
        <w:t xml:space="preserve">participant </w:t>
      </w:r>
      <w:r w:rsidR="00E71AE0" w:rsidRPr="00440429">
        <w:t>average</w:t>
      </w:r>
      <w:r w:rsidR="00E71AE0" w:rsidRPr="00440429">
        <w:rPr>
          <w:rFonts w:cs="Times New Roman"/>
        </w:rPr>
        <w:t xml:space="preserve"> </w:t>
      </w:r>
      <w:r w:rsidR="00C22A25" w:rsidRPr="00440429">
        <w:rPr>
          <w:rFonts w:cs="Times New Roman"/>
        </w:rPr>
        <w:t xml:space="preserve">regional loading, </w:t>
      </w:r>
      <w:r w:rsidR="00113E90" w:rsidRPr="00440429">
        <w:rPr>
          <w:rFonts w:cs="Times New Roman"/>
        </w:rPr>
        <w:t>in both the anteroposterior and mediolateral directions</w:t>
      </w:r>
      <w:r w:rsidR="00FC4E80" w:rsidRPr="00440429">
        <w:rPr>
          <w:rFonts w:cs="Times New Roman"/>
        </w:rPr>
        <w:t>. Between-</w:t>
      </w:r>
      <w:r w:rsidR="00310565" w:rsidRPr="00440429">
        <w:rPr>
          <w:rFonts w:cs="Times New Roman"/>
        </w:rPr>
        <w:t xml:space="preserve">group </w:t>
      </w:r>
      <w:r w:rsidR="00FC4E80" w:rsidRPr="00440429">
        <w:rPr>
          <w:rFonts w:cs="Times New Roman"/>
        </w:rPr>
        <w:t xml:space="preserve">differences in </w:t>
      </w:r>
      <w:r w:rsidR="00BF5FA9" w:rsidRPr="00440429">
        <w:rPr>
          <w:rFonts w:cs="Times New Roman"/>
        </w:rPr>
        <w:t xml:space="preserve">both </w:t>
      </w:r>
      <w:r w:rsidR="00C456FD" w:rsidRPr="00440429">
        <w:rPr>
          <w:rFonts w:cs="Times New Roman"/>
        </w:rPr>
        <w:t>varia</w:t>
      </w:r>
      <w:r w:rsidR="00292204" w:rsidRPr="00440429">
        <w:rPr>
          <w:rFonts w:cs="Times New Roman"/>
        </w:rPr>
        <w:t xml:space="preserve">tion </w:t>
      </w:r>
      <w:r w:rsidR="00BF5FA9" w:rsidRPr="00440429">
        <w:rPr>
          <w:rFonts w:cs="Times New Roman"/>
        </w:rPr>
        <w:t xml:space="preserve">and average regional loading and </w:t>
      </w:r>
      <w:r w:rsidR="00C456FD" w:rsidRPr="00440429">
        <w:rPr>
          <w:rFonts w:cs="Times New Roman"/>
        </w:rPr>
        <w:t xml:space="preserve">were </w:t>
      </w:r>
      <w:r w:rsidR="00D32AE4" w:rsidRPr="00440429">
        <w:rPr>
          <w:rFonts w:cs="Times New Roman"/>
        </w:rPr>
        <w:t>com</w:t>
      </w:r>
      <w:r w:rsidR="00FC4E80" w:rsidRPr="00440429">
        <w:rPr>
          <w:rFonts w:cs="Times New Roman"/>
        </w:rPr>
        <w:t xml:space="preserve">pared using </w:t>
      </w:r>
      <w:r w:rsidR="00FA400C" w:rsidRPr="00440429">
        <w:rPr>
          <w:rFonts w:cs="Times New Roman"/>
        </w:rPr>
        <w:t xml:space="preserve">independent </w:t>
      </w:r>
      <w:r w:rsidR="00FC4E80" w:rsidRPr="00440429">
        <w:rPr>
          <w:rFonts w:cs="Times New Roman"/>
        </w:rPr>
        <w:t>t-test</w:t>
      </w:r>
      <w:r w:rsidR="00FA400C" w:rsidRPr="00440429">
        <w:rPr>
          <w:rFonts w:cs="Times New Roman"/>
        </w:rPr>
        <w:t>s</w:t>
      </w:r>
      <w:r w:rsidR="00D32AE4" w:rsidRPr="00440429">
        <w:rPr>
          <w:rFonts w:cs="Times New Roman"/>
        </w:rPr>
        <w:t>.</w:t>
      </w:r>
    </w:p>
    <w:p w14:paraId="463F097F" w14:textId="229BA63B" w:rsidR="000143B5" w:rsidRDefault="00087226" w:rsidP="004C7E92">
      <w:r>
        <w:t xml:space="preserve">The </w:t>
      </w:r>
      <w:r w:rsidRPr="00C0069D">
        <w:t>magnitude</w:t>
      </w:r>
      <w:r>
        <w:t xml:space="preserve"> of the hip </w:t>
      </w:r>
      <w:r w:rsidR="00AF3489">
        <w:t>contact force</w:t>
      </w:r>
      <w:r w:rsidR="00C0069D">
        <w:t>s</w:t>
      </w:r>
      <w:r>
        <w:t xml:space="preserve"> </w:t>
      </w:r>
      <w:r w:rsidR="00C0069D">
        <w:t xml:space="preserve">and </w:t>
      </w:r>
      <w:r>
        <w:t xml:space="preserve">the spread of the </w:t>
      </w:r>
      <w:r w:rsidR="00673F63">
        <w:t>regional</w:t>
      </w:r>
      <w:r>
        <w:t xml:space="preserve"> loading</w:t>
      </w:r>
      <w:r w:rsidR="000143B5" w:rsidRPr="00D5604E">
        <w:t xml:space="preserve"> </w:t>
      </w:r>
      <w:r w:rsidR="000143B5">
        <w:t xml:space="preserve">were compared </w:t>
      </w:r>
      <w:r w:rsidR="007419B0">
        <w:t>over the gait cycle</w:t>
      </w:r>
      <w:r w:rsidR="00FA400C">
        <w:t xml:space="preserve"> </w:t>
      </w:r>
      <w:r w:rsidR="000143B5" w:rsidRPr="00D5604E">
        <w:t xml:space="preserve">between </w:t>
      </w:r>
      <w:r w:rsidR="000B4675">
        <w:t xml:space="preserve">those with </w:t>
      </w:r>
      <w:r w:rsidR="00AF3489">
        <w:t xml:space="preserve">FAI syndrome and </w:t>
      </w:r>
      <w:r w:rsidR="00745388">
        <w:t>controls</w:t>
      </w:r>
      <w:r w:rsidR="000B4675">
        <w:t xml:space="preserve"> </w:t>
      </w:r>
      <w:r w:rsidR="00AF3489" w:rsidRPr="00AF3489">
        <w:t>using statistical parametric mapping (SPM)</w:t>
      </w:r>
      <w:r w:rsidR="00746FCD">
        <w:t>.</w:t>
      </w:r>
      <w:r w:rsidR="00924CC5" w:rsidRPr="00D5604E">
        <w:fldChar w:fldCharType="begin"/>
      </w:r>
      <w:r w:rsidR="004C3294">
        <w:instrText xml:space="preserve"> ADDIN EN.CITE &lt;EndNote&gt;&lt;Cite&gt;&lt;Author&gt;Friston&lt;/Author&gt;&lt;Year&gt;1995&lt;/Year&gt;&lt;RecNum&gt;3867&lt;/RecNum&gt;&lt;DisplayText&gt;&lt;style face="superscript"&gt;21&lt;/style&gt;&lt;/DisplayText&gt;&lt;record&gt;&lt;rec-number&gt;3867&lt;/rec-number&gt;&lt;foreign-keys&gt;&lt;key app="EN" db-id="atse9at9r0s9rqeserrv5v232xzd5vpsafrv" timestamp="1553744254"&gt;3867&lt;/key&gt;&lt;/foreign-keys&gt;&lt;ref-type name="Journal Article"&gt;17&lt;/ref-type&gt;&lt;contributors&gt;&lt;authors&gt;&lt;author&gt;Friston, Karl J.&lt;/author&gt;&lt;author&gt;Holmes, Andrew P.&lt;/author&gt;&lt;author&gt;Worsley, Keith J.&lt;/author&gt;&lt;author&gt;Poline, J</w:instrText>
      </w:r>
      <w:r w:rsidR="004C3294">
        <w:rPr>
          <w:rFonts w:ascii="Cambria Math" w:hAnsi="Cambria Math" w:cs="Cambria Math"/>
        </w:rPr>
        <w:instrText>‐</w:instrText>
      </w:r>
      <w:r w:rsidR="004C3294">
        <w:instrText>P.&lt;/author&gt;&lt;author&gt;Frith, Chris D.&lt;/author&gt;&lt;author&gt;Frackowiak, Richard S. J.&lt;/author&gt;&lt;/authors&gt;&lt;/contributors&gt;&lt;titles&gt;&lt;title&gt;Statistical parametric maps in functional imaging: a general linear approach&lt;/title&gt;&lt;secondary-title&gt;Human brain mapping&lt;/secondary-title&gt;&lt;alt-title&gt;Hum Brain Mapp&lt;/alt-title&gt;&lt;/titles&gt;&lt;periodical&gt;&lt;full-title&gt;Human brain mapping&lt;/full-title&gt;&lt;/periodical&gt;&lt;pages&gt;189-210&lt;/pages&gt;&lt;volume&gt;2&lt;/volume&gt;&lt;number&gt;4&lt;/number&gt;&lt;dates&gt;&lt;year&gt;1995&lt;/year&gt;&lt;/dates&gt;&lt;isbn&gt;1065-9471&lt;/isbn&gt;&lt;urls&gt;&lt;related-urls&gt;&lt;url&gt;http://doi.org/10.1002/hbm.460020402&lt;/url&gt;&lt;/related-urls&gt;&lt;/urls&gt;&lt;electronic-resource-num&gt;10.1002/hbm.460020402&lt;/electronic-resource-num&gt;&lt;/record&gt;&lt;/Cite&gt;&lt;/EndNote&gt;</w:instrText>
      </w:r>
      <w:r w:rsidR="00924CC5" w:rsidRPr="00D5604E">
        <w:fldChar w:fldCharType="separate"/>
      </w:r>
      <w:r w:rsidR="004C3294" w:rsidRPr="004C3294">
        <w:rPr>
          <w:noProof/>
          <w:vertAlign w:val="superscript"/>
        </w:rPr>
        <w:t>21</w:t>
      </w:r>
      <w:r w:rsidR="00924CC5" w:rsidRPr="00D5604E">
        <w:fldChar w:fldCharType="end"/>
      </w:r>
      <w:r w:rsidR="00372F0D" w:rsidRPr="00372F0D">
        <w:t xml:space="preserve"> </w:t>
      </w:r>
      <w:r w:rsidR="000E3455">
        <w:t>Both a</w:t>
      </w:r>
      <w:r w:rsidR="00372F0D" w:rsidRPr="00AF3489">
        <w:t xml:space="preserve"> general linear model</w:t>
      </w:r>
      <w:r w:rsidR="000E3455">
        <w:t>,</w:t>
      </w:r>
      <w:r w:rsidR="001B4BC6">
        <w:t xml:space="preserve"> </w:t>
      </w:r>
      <w:r w:rsidR="00372F0D" w:rsidRPr="00AF3489">
        <w:t xml:space="preserve">including walking </w:t>
      </w:r>
      <w:r w:rsidR="00372F0D" w:rsidRPr="003F4DBC">
        <w:t>speed and pain as covariates</w:t>
      </w:r>
      <w:r w:rsidR="004C7407">
        <w:t>,</w:t>
      </w:r>
      <w:r w:rsidR="00372F0D" w:rsidRPr="003F4DBC">
        <w:t xml:space="preserve"> and </w:t>
      </w:r>
      <w:r w:rsidR="007419B0">
        <w:t xml:space="preserve">a </w:t>
      </w:r>
      <w:r w:rsidR="000E3455">
        <w:t xml:space="preserve">two sample </w:t>
      </w:r>
      <w:r w:rsidR="004C7407">
        <w:t>t-test</w:t>
      </w:r>
      <w:r w:rsidR="00887E51">
        <w:t>,</w:t>
      </w:r>
      <w:r w:rsidR="00372F0D" w:rsidRPr="003F4DBC">
        <w:t xml:space="preserve"> for reference, were applied using the open-source spm1d code (v0.4, </w:t>
      </w:r>
      <w:hyperlink r:id="rId9" w:history="1">
        <w:r w:rsidR="00372F0D" w:rsidRPr="003F4DBC">
          <w:rPr>
            <w:rStyle w:val="Hyperlink"/>
            <w:rFonts w:cs="Times New Roman"/>
          </w:rPr>
          <w:t>www.spm1d.org</w:t>
        </w:r>
      </w:hyperlink>
      <w:r w:rsidR="00372F0D" w:rsidRPr="003F4DBC">
        <w:t xml:space="preserve">) in </w:t>
      </w:r>
      <w:proofErr w:type="spellStart"/>
      <w:r w:rsidR="00372F0D" w:rsidRPr="003F4DBC">
        <w:t>Matlab</w:t>
      </w:r>
      <w:proofErr w:type="spellEnd"/>
      <w:r w:rsidR="00372F0D" w:rsidRPr="003F4DBC">
        <w:t xml:space="preserve"> </w:t>
      </w:r>
      <w:r w:rsidR="00372F0D">
        <w:t>(</w:t>
      </w:r>
      <w:proofErr w:type="spellStart"/>
      <w:r w:rsidR="00372F0D" w:rsidRPr="003F4DBC">
        <w:t>Mathworks</w:t>
      </w:r>
      <w:proofErr w:type="spellEnd"/>
      <w:r w:rsidR="00372F0D" w:rsidRPr="003F4DBC">
        <w:t>, MA</w:t>
      </w:r>
      <w:r w:rsidR="00372F0D">
        <w:t>SS, USA).</w:t>
      </w:r>
      <w:r w:rsidR="00372F0D" w:rsidRPr="003F4DBC">
        <w:fldChar w:fldCharType="begin"/>
      </w:r>
      <w:r w:rsidR="004C3294">
        <w:instrText xml:space="preserve"> ADDIN EN.CITE &lt;EndNote&gt;&lt;Cite&gt;&lt;Author&gt;Pataky&lt;/Author&gt;&lt;Year&gt;2010&lt;/Year&gt;&lt;RecNum&gt;3866&lt;/RecNum&gt;&lt;DisplayText&gt;&lt;style face="superscript"&gt;48&lt;/style&gt;&lt;/DisplayText&gt;&lt;record&gt;&lt;rec-number&gt;3866&lt;/rec-number&gt;&lt;foreign-keys&gt;&lt;key app="EN" db-id="atse9at9r0s9rqeserrv5v232xzd5vpsafrv" timestamp="1553743632"&gt;3866&lt;/key&gt;&lt;/foreign-keys&gt;&lt;ref-type name="Journal Article"&gt;17&lt;/ref-type&gt;&lt;contributors&gt;&lt;authors&gt;&lt;author&gt;Pataky, Todd C.&lt;/author&gt;&lt;/authors&gt;&lt;/contributors&gt;&lt;auth-address&gt;Shinshu Univ, Dept Bioengn, Matsumoto, Nagano, Japan&lt;/auth-address&gt;&lt;titles&gt;&lt;title&gt;Generalized n-dimensional biomechanical field analysis using statistical parametric mapping&lt;/title&gt;&lt;secondary-title&gt;Journal of biomechanics&lt;/secondary-title&gt;&lt;alt-title&gt;J Biomech&lt;/alt-title&gt;&lt;/titles&gt;&lt;periodical&gt;&lt;full-title&gt;Journal of biomechanics&lt;/full-title&gt;&lt;/periodical&gt;&lt;alt-periodical&gt;&lt;full-title&gt;J Biomech&lt;/full-title&gt;&lt;/alt-periodical&gt;&lt;pages&gt;1976-1982&lt;/pages&gt;&lt;volume&gt;43&lt;/volume&gt;&lt;number&gt;10&lt;/number&gt;&lt;keywords&gt;&lt;keyword&gt;random field theory&lt;/keyword&gt;&lt;keyword&gt;probabilistic finite element analysis&lt;/keyword&gt;&lt;keyword&gt;mechanical deformation fields&lt;/keyword&gt;&lt;keyword&gt;multivariate statistics&lt;/keyword&gt;&lt;keyword&gt;pedobarography&lt;/keyword&gt;&lt;keyword&gt;finite-element-analysis&lt;/keyword&gt;&lt;keyword&gt;curve registration&lt;/keyword&gt;&lt;keyword&gt;walking speed&lt;/keyword&gt;&lt;keyword&gt;variability&lt;/keyword&gt;&lt;keyword&gt;images&lt;/keyword&gt;&lt;keyword&gt;reduction&lt;/keyword&gt;&lt;keyword&gt;forces&lt;/keyword&gt;&lt;keyword&gt;femur&lt;/keyword&gt;&lt;keyword&gt;model&lt;/keyword&gt;&lt;keyword&gt;pspm&lt;/keyword&gt;&lt;/keywords&gt;&lt;dates&gt;&lt;year&gt;2010&lt;/year&gt;&lt;pub-dates&gt;&lt;date&gt;Jul 20&lt;/date&gt;&lt;/pub-dates&gt;&lt;/dates&gt;&lt;isbn&gt;0021-9290&lt;/isbn&gt;&lt;accession-num&gt;WOS:000280313300020&lt;/accession-num&gt;&lt;urls&gt;&lt;related-urls&gt;&lt;url&gt;https://doi.org/10.1016/j.jbiomech.2010.03.008&lt;/url&gt;&lt;/related-urls&gt;&lt;/urls&gt;&lt;electronic-resource-num&gt;10.1016/j.jbiomech.2010.03.008&lt;/electronic-resource-num&gt;&lt;language&gt;English&lt;/language&gt;&lt;/record&gt;&lt;/Cite&gt;&lt;/EndNote&gt;</w:instrText>
      </w:r>
      <w:r w:rsidR="00372F0D" w:rsidRPr="003F4DBC">
        <w:fldChar w:fldCharType="separate"/>
      </w:r>
      <w:r w:rsidR="004C3294" w:rsidRPr="004C3294">
        <w:rPr>
          <w:noProof/>
          <w:vertAlign w:val="superscript"/>
        </w:rPr>
        <w:t>48</w:t>
      </w:r>
      <w:r w:rsidR="00372F0D" w:rsidRPr="003F4DBC">
        <w:fldChar w:fldCharType="end"/>
      </w:r>
      <w:r w:rsidR="00372F0D" w:rsidRPr="003F4DBC">
        <w:t xml:space="preserve"> For this purpose, </w:t>
      </w:r>
      <w:r w:rsidR="00372F0D">
        <w:t xml:space="preserve">pain assessed on the numerical rating scale </w:t>
      </w:r>
      <w:r w:rsidR="00372F0D" w:rsidRPr="003F4DBC">
        <w:t>was</w:t>
      </w:r>
      <w:r w:rsidR="00372F0D">
        <w:t xml:space="preserve"> dichotomised, wherein</w:t>
      </w:r>
      <w:r w:rsidR="00372F0D" w:rsidRPr="003F4DBC">
        <w:t xml:space="preserve"> any rating greater than zero </w:t>
      </w:r>
      <w:r w:rsidR="00372F0D">
        <w:t xml:space="preserve">was deemed </w:t>
      </w:r>
      <w:r w:rsidR="00372F0D" w:rsidRPr="003F4DBC">
        <w:t xml:space="preserve">painful. </w:t>
      </w:r>
      <w:r w:rsidR="00877578">
        <w:t>Controls</w:t>
      </w:r>
      <w:r w:rsidR="00877578" w:rsidRPr="003F4DBC">
        <w:t xml:space="preserve"> were assumed to have </w:t>
      </w:r>
      <w:r w:rsidR="00877578">
        <w:t>a</w:t>
      </w:r>
      <w:r w:rsidR="00877578" w:rsidRPr="003F4DBC">
        <w:t xml:space="preserve"> </w:t>
      </w:r>
      <w:r w:rsidR="00877578">
        <w:t xml:space="preserve">pain </w:t>
      </w:r>
      <w:r w:rsidR="00877578" w:rsidRPr="003F4DBC">
        <w:t>rating of zero</w:t>
      </w:r>
      <w:r w:rsidR="00877578">
        <w:t>,</w:t>
      </w:r>
      <w:r w:rsidR="00877578" w:rsidRPr="003F4DBC">
        <w:t xml:space="preserve"> </w:t>
      </w:r>
      <w:r w:rsidR="00877578">
        <w:t>o</w:t>
      </w:r>
      <w:r w:rsidR="00372F0D" w:rsidRPr="003F4DBC">
        <w:t xml:space="preserve">wing to </w:t>
      </w:r>
      <w:r w:rsidR="007C275E">
        <w:t>inclusion criteria</w:t>
      </w:r>
      <w:r w:rsidR="00372F0D" w:rsidRPr="003F4DBC">
        <w:t xml:space="preserve">. To assist interpretation of </w:t>
      </w:r>
      <w:r w:rsidR="00372F0D">
        <w:t xml:space="preserve">the </w:t>
      </w:r>
      <w:r w:rsidR="00372F0D" w:rsidRPr="00C0069D">
        <w:t>magnitude</w:t>
      </w:r>
      <w:r w:rsidR="00C0069D">
        <w:t>, duration</w:t>
      </w:r>
      <w:r w:rsidR="00372F0D">
        <w:t xml:space="preserve"> and </w:t>
      </w:r>
      <w:r w:rsidR="00372F0D" w:rsidRPr="003F4DBC">
        <w:t>timing of SPM differences</w:t>
      </w:r>
      <w:r w:rsidR="00372F0D">
        <w:t xml:space="preserve"> within the gait cycle</w:t>
      </w:r>
      <w:r w:rsidR="00372F0D" w:rsidRPr="003F4DBC">
        <w:t xml:space="preserve">, </w:t>
      </w:r>
      <w:r w:rsidR="00372F0D">
        <w:t>between-group</w:t>
      </w:r>
      <w:r w:rsidR="00372F0D" w:rsidRPr="003F4DBC">
        <w:t xml:space="preserve"> mean difference (</w:t>
      </w:r>
      <w:r w:rsidR="00372F0D">
        <w:t>±</w:t>
      </w:r>
      <w:r w:rsidR="00372F0D" w:rsidRPr="003F4DBC">
        <w:t>95%CI) over the SPM range</w:t>
      </w:r>
      <w:r w:rsidR="00372F0D">
        <w:t xml:space="preserve"> we</w:t>
      </w:r>
      <w:r w:rsidR="00372F0D" w:rsidRPr="003F4DBC">
        <w:t xml:space="preserve">re reported within-text and the timing of the SPM range </w:t>
      </w:r>
      <w:r w:rsidR="00372F0D">
        <w:t>wa</w:t>
      </w:r>
      <w:r w:rsidR="00372F0D" w:rsidRPr="003F4DBC">
        <w:t>s given according to phase during the gait cycl</w:t>
      </w:r>
      <w:r w:rsidR="00372F0D" w:rsidRPr="003F4DBC">
        <w:rPr>
          <w:shd w:val="clear" w:color="auto" w:fill="FFFFFF"/>
        </w:rPr>
        <w:t>e. For this purpose, five phases gait cycle were defined</w:t>
      </w:r>
      <w:r w:rsidR="00372F0D" w:rsidRPr="003F4DBC">
        <w:t>: loading (0-10% of the gait cycle); early stance (10-30%); mid</w:t>
      </w:r>
      <w:r w:rsidR="00372F0D">
        <w:t>-</w:t>
      </w:r>
      <w:r w:rsidR="00372F0D" w:rsidRPr="003F4DBC">
        <w:t>stance (30-50%); swing preparation (50-60%) and swing (60-100%)</w:t>
      </w:r>
      <w:r w:rsidR="00372F0D">
        <w:t>.</w:t>
      </w:r>
      <w:r w:rsidR="00372F0D" w:rsidRPr="003F4DBC">
        <w:fldChar w:fldCharType="begin"/>
      </w:r>
      <w:r w:rsidR="004C3294">
        <w:instrText xml:space="preserve"> ADDIN EN.CITE &lt;EndNote&gt;&lt;Cite&gt;&lt;Author&gt;Sturnieks&lt;/Author&gt;&lt;Year&gt;2011&lt;/Year&gt;&lt;RecNum&gt;45&lt;/RecNum&gt;&lt;DisplayText&gt;&lt;style face="superscript"&gt;60&lt;/style&gt;&lt;/DisplayText&gt;&lt;record&gt;&lt;rec-number&gt;45&lt;/rec-number&gt;&lt;foreign-keys&gt;&lt;key app="EN" db-id="atse9at9r0s9rqeserrv5v232xzd5vpsafrv" timestamp="1430289295"&gt;45&lt;/key&gt;&lt;/foreign-keys&gt;&lt;ref-type name="Journal Article"&gt;17&lt;/ref-type&gt;&lt;contributors&gt;&lt;authors&gt;&lt;author&gt;Sturnieks, Daina L.&lt;/author&gt;&lt;author&gt;Besier, Thor F.&lt;/author&gt;&lt;author&gt;Lloyd, David G.&lt;/author&gt;&lt;/authors&gt;&lt;/contributors&gt;&lt;auth-address&gt;School of Sports Science, Exercise and Health, The University of Western Australia, Perth, Australia. d.sturnieks@neura.edu.au&lt;/auth-address&gt;&lt;titles&gt;&lt;title&gt;Muscle activations to stabilize the knee following arthroscopic partial meniscectomy&lt;/title&gt;&lt;secondary-title&gt;Clinical Biomechanics&lt;/secondary-title&gt;&lt;alt-title&gt;Clin Biomech&lt;/alt-title&gt;&lt;/titles&gt;&lt;periodical&gt;&lt;full-title&gt;Clinical Biomechanics&lt;/full-title&gt;&lt;/periodical&gt;&lt;alt-periodical&gt;&lt;full-title&gt;Clin Biomech&lt;/full-title&gt;&lt;/alt-periodical&gt;&lt;pages&gt;292-297&lt;/pages&gt;&lt;volume&gt;26&lt;/volume&gt;&lt;number&gt;3&lt;/number&gt;&lt;keywords&gt;&lt;keyword&gt;Adolescent&lt;/keyword&gt;&lt;keyword&gt;Adult&lt;/keyword&gt;&lt;keyword&gt;Arthroscopy/*methods&lt;/keyword&gt;&lt;keyword&gt;Female&lt;/keyword&gt;&lt;keyword&gt;Gait&lt;/keyword&gt;&lt;keyword&gt;Humans&lt;/keyword&gt;&lt;keyword&gt;Joint Instability/*physiopathology/*surgery&lt;/keyword&gt;&lt;keyword&gt;Knee Joint/*physiopathology&lt;/keyword&gt;&lt;keyword&gt;Male&lt;/keyword&gt;&lt;keyword&gt;Menisci, Tibial/physiopathology/*surgery&lt;/keyword&gt;&lt;keyword&gt;Middle Aged&lt;/keyword&gt;&lt;keyword&gt;*Muscle Contraction&lt;/keyword&gt;&lt;keyword&gt;Muscle, Skeletal/*physiopathology&lt;/keyword&gt;&lt;keyword&gt;Young Adult&lt;/keyword&gt;&lt;/keywords&gt;&lt;dates&gt;&lt;year&gt;2011&lt;/year&gt;&lt;pub-dates&gt;&lt;date&gt;Mar&lt;/date&gt;&lt;/pub-dates&gt;&lt;/dates&gt;&lt;isbn&gt;1879-1271 (Electronic)&amp;#xD;0268-0033 (Linking)&lt;/isbn&gt;&lt;accession-num&gt;21146908&lt;/accession-num&gt;&lt;urls&gt;&lt;related-urls&gt;&lt;url&gt;http://www.ncbi.nlm.nih.gov/pubmed/21146908&lt;/url&gt;&lt;/related-urls&gt;&lt;/urls&gt;&lt;electronic-resource-num&gt;10.1016/j.clinbiomech.2010.11.003&lt;/electronic-resource-num&gt;&lt;/record&gt;&lt;/Cite&gt;&lt;/EndNote&gt;</w:instrText>
      </w:r>
      <w:r w:rsidR="00372F0D" w:rsidRPr="003F4DBC">
        <w:fldChar w:fldCharType="separate"/>
      </w:r>
      <w:r w:rsidR="004C3294" w:rsidRPr="004C3294">
        <w:rPr>
          <w:noProof/>
          <w:vertAlign w:val="superscript"/>
        </w:rPr>
        <w:t>60</w:t>
      </w:r>
      <w:r w:rsidR="00372F0D" w:rsidRPr="003F4DBC">
        <w:fldChar w:fldCharType="end"/>
      </w:r>
    </w:p>
    <w:p w14:paraId="7B5C16A3" w14:textId="77777777" w:rsidR="008B22D5" w:rsidRDefault="008B22D5" w:rsidP="000143B5">
      <w:pPr>
        <w:pStyle w:val="Heading1"/>
      </w:pPr>
      <w:r w:rsidRPr="003C0596">
        <w:lastRenderedPageBreak/>
        <w:t>Results</w:t>
      </w:r>
    </w:p>
    <w:p w14:paraId="16DD72B0" w14:textId="61B93ED1" w:rsidR="00D63452" w:rsidRDefault="00D63452" w:rsidP="00D63452">
      <w:pPr>
        <w:rPr>
          <w:rFonts w:cs="Times New Roman"/>
          <w:strike/>
        </w:rPr>
      </w:pPr>
      <w:r>
        <w:rPr>
          <w:rFonts w:cs="Times New Roman"/>
        </w:rPr>
        <w:t xml:space="preserve">Eighty-one participants were available for analysis. Thirteen </w:t>
      </w:r>
      <w:r w:rsidR="000B4675">
        <w:rPr>
          <w:rFonts w:cs="Times New Roman"/>
        </w:rPr>
        <w:t xml:space="preserve">individuals with </w:t>
      </w:r>
      <w:r>
        <w:rPr>
          <w:rFonts w:cs="Times New Roman"/>
        </w:rPr>
        <w:t>FAI syndrome</w:t>
      </w:r>
      <w:r w:rsidRPr="00D5604E">
        <w:rPr>
          <w:rFonts w:cs="Times New Roman"/>
        </w:rPr>
        <w:t xml:space="preserve"> </w:t>
      </w:r>
      <w:r>
        <w:rPr>
          <w:rFonts w:cs="Times New Roman"/>
        </w:rPr>
        <w:t>and 3</w:t>
      </w:r>
      <w:r w:rsidRPr="00D5604E">
        <w:rPr>
          <w:rFonts w:cs="Times New Roman"/>
        </w:rPr>
        <w:t xml:space="preserve"> </w:t>
      </w:r>
      <w:r w:rsidR="00745388">
        <w:rPr>
          <w:rFonts w:cs="Times New Roman"/>
        </w:rPr>
        <w:t>controls</w:t>
      </w:r>
      <w:r>
        <w:rPr>
          <w:rFonts w:cs="Times New Roman"/>
        </w:rPr>
        <w:t xml:space="preserve"> were excluded </w:t>
      </w:r>
      <w:r w:rsidR="001E68E1">
        <w:rPr>
          <w:rFonts w:cs="Times New Roman"/>
        </w:rPr>
        <w:t>due to</w:t>
      </w:r>
      <w:r>
        <w:rPr>
          <w:rFonts w:cs="Times New Roman"/>
        </w:rPr>
        <w:t xml:space="preserve"> </w:t>
      </w:r>
      <w:r w:rsidRPr="00D5604E">
        <w:rPr>
          <w:rFonts w:cs="Times New Roman"/>
        </w:rPr>
        <w:t>incomplete medical imaging data</w:t>
      </w:r>
      <w:r w:rsidR="006E18F4">
        <w:rPr>
          <w:rFonts w:cs="Times New Roman"/>
        </w:rPr>
        <w:t xml:space="preserve"> or they did not meet</w:t>
      </w:r>
      <w:r>
        <w:rPr>
          <w:rFonts w:cs="Times New Roman"/>
        </w:rPr>
        <w:t xml:space="preserve"> inclusion criteria (FAI syndrome: alpha angle &gt; 55°; </w:t>
      </w:r>
      <w:r w:rsidR="00877578">
        <w:rPr>
          <w:rFonts w:cs="Times New Roman"/>
        </w:rPr>
        <w:t>controls</w:t>
      </w:r>
      <w:r>
        <w:rPr>
          <w:rFonts w:cs="Times New Roman"/>
        </w:rPr>
        <w:t>: free of injury).</w:t>
      </w:r>
      <w:r w:rsidR="00362E03">
        <w:rPr>
          <w:rFonts w:cs="Times New Roman"/>
        </w:rPr>
        <w:fldChar w:fldCharType="begin">
          <w:fldData xml:space="preserve">PEVuZE5vdGU+PENpdGU+PEF1dGhvcj5TYXZhZ2U8L0F1dGhvcj48WWVhcj4yMDIxPC9ZZWFyPjxS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</w:fldData>
        </w:fldChar>
      </w:r>
      <w:r w:rsidR="004C3294">
        <w:rPr>
          <w:rFonts w:cs="Times New Roman"/>
        </w:rPr>
        <w:instrText xml:space="preserve"> ADDIN EN.CITE </w:instrText>
      </w:r>
      <w:r w:rsidR="004C3294">
        <w:rPr>
          <w:rFonts w:cs="Times New Roman"/>
        </w:rPr>
        <w:fldChar w:fldCharType="begin">
          <w:fldData xml:space="preserve">PEVuZE5vdGU+PENpdGU+PEF1dGhvcj5TYXZhZ2U8L0F1dGhvcj48WWVhcj4yMDIxPC9ZZWFyPjxS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</w:fldData>
        </w:fldChar>
      </w:r>
      <w:r w:rsidR="004C3294">
        <w:rPr>
          <w:rFonts w:cs="Times New Roman"/>
        </w:rPr>
        <w:instrText xml:space="preserve"> ADDIN EN.CITE.DATA </w:instrText>
      </w:r>
      <w:r w:rsidR="004C3294">
        <w:rPr>
          <w:rFonts w:cs="Times New Roman"/>
        </w:rPr>
      </w:r>
      <w:r w:rsidR="004C3294">
        <w:rPr>
          <w:rFonts w:cs="Times New Roman"/>
        </w:rPr>
        <w:fldChar w:fldCharType="end"/>
      </w:r>
      <w:r w:rsidR="00362E03">
        <w:rPr>
          <w:rFonts w:cs="Times New Roman"/>
        </w:rPr>
      </w:r>
      <w:r w:rsidR="00362E03">
        <w:rPr>
          <w:rFonts w:cs="Times New Roman"/>
        </w:rPr>
        <w:fldChar w:fldCharType="separate"/>
      </w:r>
      <w:r w:rsidR="004C3294" w:rsidRPr="004C3294">
        <w:rPr>
          <w:rFonts w:cs="Times New Roman"/>
          <w:noProof/>
          <w:vertAlign w:val="superscript"/>
        </w:rPr>
        <w:t>55</w:t>
      </w:r>
      <w:r w:rsidR="00362E03">
        <w:rPr>
          <w:rFonts w:cs="Times New Roman"/>
        </w:rPr>
        <w:fldChar w:fldCharType="end"/>
      </w:r>
      <w:r w:rsidRPr="00D5604E">
        <w:rPr>
          <w:rFonts w:cs="Times New Roman"/>
        </w:rPr>
        <w:t xml:space="preserve"> </w:t>
      </w:r>
      <w:r w:rsidR="006E18F4">
        <w:rPr>
          <w:rFonts w:cs="Times New Roman"/>
        </w:rPr>
        <w:t>Of the</w:t>
      </w:r>
      <w:r>
        <w:rPr>
          <w:rFonts w:cs="Times New Roman"/>
        </w:rPr>
        <w:t xml:space="preserve"> 65 p</w:t>
      </w:r>
      <w:r w:rsidRPr="00D5604E">
        <w:rPr>
          <w:rFonts w:cs="Times New Roman"/>
        </w:rPr>
        <w:t>articipant</w:t>
      </w:r>
      <w:r>
        <w:rPr>
          <w:rFonts w:cs="Times New Roman"/>
        </w:rPr>
        <w:t xml:space="preserve">s included in the study, </w:t>
      </w:r>
      <w:r w:rsidRPr="00D5604E">
        <w:rPr>
          <w:rFonts w:cs="Times New Roman"/>
        </w:rPr>
        <w:t xml:space="preserve">41 </w:t>
      </w:r>
      <w:r>
        <w:rPr>
          <w:rFonts w:cs="Times New Roman"/>
        </w:rPr>
        <w:t>were individuals with FAI syndrome</w:t>
      </w:r>
      <w:r w:rsidRPr="00D5604E">
        <w:rPr>
          <w:rFonts w:cs="Times New Roman"/>
        </w:rPr>
        <w:t xml:space="preserve"> </w:t>
      </w:r>
      <w:r>
        <w:rPr>
          <w:rFonts w:cs="Times New Roman"/>
        </w:rPr>
        <w:t xml:space="preserve">(cam morphology only) </w:t>
      </w:r>
      <w:r w:rsidRPr="00D5604E">
        <w:rPr>
          <w:rFonts w:cs="Times New Roman"/>
        </w:rPr>
        <w:t xml:space="preserve">and 24 </w:t>
      </w:r>
      <w:r>
        <w:rPr>
          <w:rFonts w:cs="Times New Roman"/>
        </w:rPr>
        <w:t xml:space="preserve">were </w:t>
      </w:r>
      <w:r w:rsidR="00745388">
        <w:rPr>
          <w:rFonts w:cs="Times New Roman"/>
        </w:rPr>
        <w:t>controls</w:t>
      </w:r>
      <w:r w:rsidRPr="0030434A">
        <w:rPr>
          <w:rFonts w:cs="Times New Roman"/>
        </w:rPr>
        <w:t>.</w:t>
      </w:r>
      <w:r w:rsidR="00E71DC6">
        <w:rPr>
          <w:rFonts w:cs="Times New Roman"/>
        </w:rPr>
        <w:t xml:space="preserve"> </w:t>
      </w:r>
      <w:r w:rsidR="007C275E" w:rsidRPr="00D5604E">
        <w:rPr>
          <w:rFonts w:cs="Times New Roman"/>
        </w:rPr>
        <w:t xml:space="preserve">Nine participants </w:t>
      </w:r>
      <w:r w:rsidR="007C275E">
        <w:rPr>
          <w:rFonts w:cs="Times New Roman"/>
        </w:rPr>
        <w:t>with FAI syndrome</w:t>
      </w:r>
      <w:r w:rsidR="007C275E" w:rsidRPr="00D5604E">
        <w:rPr>
          <w:rFonts w:cs="Times New Roman"/>
        </w:rPr>
        <w:t xml:space="preserve"> (22% of </w:t>
      </w:r>
      <w:r w:rsidR="007C275E">
        <w:rPr>
          <w:rFonts w:cs="Times New Roman"/>
        </w:rPr>
        <w:t>FAI syndrome participants) had bilateral symptoms and</w:t>
      </w:r>
      <w:r w:rsidR="007C275E" w:rsidRPr="00952E56">
        <w:rPr>
          <w:rFonts w:cs="Times New Roman"/>
          <w:color w:val="000000" w:themeColor="text1"/>
        </w:rPr>
        <w:t xml:space="preserve"> </w:t>
      </w:r>
      <w:r w:rsidR="007C275E">
        <w:rPr>
          <w:rFonts w:cs="Times New Roman"/>
          <w:color w:val="000000" w:themeColor="text1"/>
        </w:rPr>
        <w:t>6 controls</w:t>
      </w:r>
      <w:r w:rsidR="007C275E" w:rsidRPr="00952E56">
        <w:rPr>
          <w:rFonts w:cs="Times New Roman"/>
          <w:color w:val="000000" w:themeColor="text1"/>
        </w:rPr>
        <w:t xml:space="preserve"> </w:t>
      </w:r>
      <w:r w:rsidR="007C275E">
        <w:rPr>
          <w:rFonts w:cs="Times New Roman"/>
          <w:color w:val="000000" w:themeColor="text1"/>
        </w:rPr>
        <w:t>(25% of control participants) had</w:t>
      </w:r>
      <w:r w:rsidR="007C275E" w:rsidRPr="00952E56">
        <w:rPr>
          <w:rFonts w:cs="Times New Roman"/>
          <w:color w:val="000000" w:themeColor="text1"/>
        </w:rPr>
        <w:t xml:space="preserve"> a </w:t>
      </w:r>
      <w:r w:rsidR="007C275E">
        <w:rPr>
          <w:rFonts w:cs="Times New Roman"/>
          <w:color w:val="000000" w:themeColor="text1"/>
        </w:rPr>
        <w:t>maximum alpha angle</w:t>
      </w:r>
      <w:r w:rsidR="007C275E" w:rsidRPr="00952E56">
        <w:rPr>
          <w:rFonts w:cs="Times New Roman"/>
          <w:color w:val="000000" w:themeColor="text1"/>
        </w:rPr>
        <w:t xml:space="preserve"> greater </w:t>
      </w:r>
      <w:r w:rsidR="007C275E">
        <w:rPr>
          <w:rFonts w:cs="Times New Roman"/>
          <w:color w:val="000000" w:themeColor="text1"/>
        </w:rPr>
        <w:t>than 55° (range 40.6°</w:t>
      </w:r>
      <w:r w:rsidR="007C275E" w:rsidRPr="00481BA4">
        <w:rPr>
          <w:rFonts w:cs="Times New Roman"/>
          <w:color w:val="000000" w:themeColor="text1"/>
        </w:rPr>
        <w:t>–</w:t>
      </w:r>
      <w:r w:rsidR="007C275E">
        <w:rPr>
          <w:rFonts w:cs="Times New Roman"/>
          <w:color w:val="000000" w:themeColor="text1"/>
        </w:rPr>
        <w:t xml:space="preserve">74.8°) (Table 1). </w:t>
      </w:r>
      <w:r w:rsidR="00E71DC6">
        <w:rPr>
          <w:rFonts w:cs="Times New Roman"/>
        </w:rPr>
        <w:t xml:space="preserve">A complete lower limb contact force analysis was conducted and validated against available </w:t>
      </w:r>
      <w:r w:rsidR="000A637F">
        <w:rPr>
          <w:rFonts w:cs="Times New Roman"/>
        </w:rPr>
        <w:t xml:space="preserve">in-vivo </w:t>
      </w:r>
      <w:r w:rsidR="00A21950">
        <w:rPr>
          <w:rFonts w:cs="Times New Roman"/>
        </w:rPr>
        <w:t xml:space="preserve">hip and knee </w:t>
      </w:r>
      <w:r w:rsidR="000A637F">
        <w:rPr>
          <w:rFonts w:cs="Times New Roman"/>
        </w:rPr>
        <w:t>contact force</w:t>
      </w:r>
      <w:r w:rsidR="00E71DC6">
        <w:rPr>
          <w:rFonts w:cs="Times New Roman"/>
        </w:rPr>
        <w:t xml:space="preserve"> </w:t>
      </w:r>
      <w:r w:rsidR="00A21950">
        <w:rPr>
          <w:rFonts w:cs="Times New Roman"/>
        </w:rPr>
        <w:t>measurements</w:t>
      </w:r>
      <w:r w:rsidR="00E71DC6">
        <w:rPr>
          <w:rFonts w:cs="Times New Roman"/>
        </w:rPr>
        <w:t xml:space="preserve"> (</w:t>
      </w:r>
      <w:r w:rsidR="007F49C5">
        <w:rPr>
          <w:rFonts w:cs="Times New Roman"/>
        </w:rPr>
        <w:t>Appendix Figure A</w:t>
      </w:r>
      <w:r w:rsidR="004209AF">
        <w:rPr>
          <w:rFonts w:cs="Times New Roman"/>
        </w:rPr>
        <w:t>1</w:t>
      </w:r>
      <w:r w:rsidR="00E71DC6">
        <w:rPr>
          <w:rFonts w:cs="Times New Roman"/>
        </w:rPr>
        <w:t>).</w:t>
      </w:r>
    </w:p>
    <w:p w14:paraId="48858D00" w14:textId="708C92CD" w:rsidR="00D63452" w:rsidRDefault="004B408B" w:rsidP="00D63452">
      <w:pPr>
        <w:rPr>
          <w:rFonts w:cs="Times New Roman"/>
          <w:color w:val="000000" w:themeColor="text1"/>
        </w:rPr>
      </w:pPr>
      <w:r>
        <w:rPr>
          <w:rFonts w:cs="Times New Roman"/>
        </w:rPr>
        <w:t>C</w:t>
      </w:r>
      <w:r>
        <w:rPr>
          <w:rFonts w:cs="Times New Roman"/>
          <w:color w:val="000000" w:themeColor="text1"/>
        </w:rPr>
        <w:t xml:space="preserve">ompared </w:t>
      </w:r>
      <w:r w:rsidR="00337AC1">
        <w:rPr>
          <w:rFonts w:cs="Times New Roman"/>
          <w:color w:val="000000" w:themeColor="text1"/>
        </w:rPr>
        <w:t>with</w:t>
      </w:r>
      <w:r>
        <w:rPr>
          <w:rFonts w:cs="Times New Roman"/>
          <w:color w:val="000000" w:themeColor="text1"/>
        </w:rPr>
        <w:t xml:space="preserve"> </w:t>
      </w:r>
      <w:r w:rsidR="00745388">
        <w:rPr>
          <w:rFonts w:cs="Times New Roman"/>
          <w:color w:val="000000" w:themeColor="text1"/>
        </w:rPr>
        <w:t>controls</w:t>
      </w:r>
      <w:r>
        <w:rPr>
          <w:rFonts w:cs="Times New Roman"/>
          <w:color w:val="000000" w:themeColor="text1"/>
        </w:rPr>
        <w:t>,</w:t>
      </w:r>
      <w:r>
        <w:rPr>
          <w:rFonts w:cs="Times New Roman"/>
        </w:rPr>
        <w:t xml:space="preserve"> </w:t>
      </w:r>
      <w:r w:rsidR="000B4675">
        <w:rPr>
          <w:rFonts w:cs="Times New Roman"/>
        </w:rPr>
        <w:t xml:space="preserve">those with </w:t>
      </w:r>
      <w:r w:rsidR="00D63452">
        <w:rPr>
          <w:rFonts w:cs="Times New Roman"/>
          <w:color w:val="000000" w:themeColor="text1"/>
        </w:rPr>
        <w:t>FAI syndrome</w:t>
      </w:r>
      <w:r w:rsidR="00D63452" w:rsidRPr="00952E56">
        <w:rPr>
          <w:rFonts w:cs="Times New Roman"/>
          <w:color w:val="000000" w:themeColor="text1"/>
        </w:rPr>
        <w:t xml:space="preserve"> were heavier (</w:t>
      </w:r>
      <w:r w:rsidR="00D63452" w:rsidRPr="00481BA4">
        <w:rPr>
          <w:rFonts w:cs="Times New Roman"/>
          <w:color w:val="000000" w:themeColor="text1"/>
        </w:rPr>
        <w:t xml:space="preserve">8.27 </w:t>
      </w:r>
      <w:r w:rsidR="00D63452">
        <w:rPr>
          <w:rFonts w:cs="Times New Roman"/>
          <w:color w:val="000000" w:themeColor="text1"/>
        </w:rPr>
        <w:t>kg, 95% CI 1.82–14.72, p&lt;.013</w:t>
      </w:r>
      <w:r w:rsidR="00D63452" w:rsidRPr="00952E56">
        <w:rPr>
          <w:rFonts w:cs="Times New Roman"/>
          <w:color w:val="000000" w:themeColor="text1"/>
        </w:rPr>
        <w:t>)</w:t>
      </w:r>
      <w:r>
        <w:rPr>
          <w:rFonts w:cs="Times New Roman"/>
          <w:color w:val="000000" w:themeColor="text1"/>
        </w:rPr>
        <w:t>,</w:t>
      </w:r>
      <w:r w:rsidR="00D63452" w:rsidRPr="00952E56">
        <w:rPr>
          <w:rFonts w:cs="Times New Roman"/>
          <w:color w:val="000000" w:themeColor="text1"/>
        </w:rPr>
        <w:t xml:space="preserve"> </w:t>
      </w:r>
      <w:r>
        <w:rPr>
          <w:rFonts w:cs="Times New Roman"/>
          <w:color w:val="000000" w:themeColor="text1"/>
        </w:rPr>
        <w:t xml:space="preserve">had </w:t>
      </w:r>
      <w:r w:rsidR="00BF2492">
        <w:rPr>
          <w:rFonts w:cs="Times New Roman"/>
          <w:color w:val="000000" w:themeColor="text1"/>
        </w:rPr>
        <w:t>higher</w:t>
      </w:r>
      <w:r w:rsidR="00D63452" w:rsidRPr="00952E56">
        <w:rPr>
          <w:rFonts w:cs="Times New Roman"/>
          <w:color w:val="000000" w:themeColor="text1"/>
        </w:rPr>
        <w:t xml:space="preserve"> </w:t>
      </w:r>
      <w:r>
        <w:rPr>
          <w:rFonts w:cs="Times New Roman"/>
          <w:color w:val="000000" w:themeColor="text1"/>
        </w:rPr>
        <w:t xml:space="preserve">body mass index </w:t>
      </w:r>
      <w:r w:rsidR="00D63452" w:rsidRPr="00481BA4">
        <w:rPr>
          <w:rFonts w:cs="Times New Roman"/>
          <w:color w:val="000000" w:themeColor="text1"/>
        </w:rPr>
        <w:t xml:space="preserve">(1.8 </w:t>
      </w:r>
      <w:r w:rsidR="00D63452" w:rsidRPr="00952E56">
        <w:rPr>
          <w:rFonts w:cs="Times New Roman"/>
          <w:color w:val="000000" w:themeColor="text1"/>
        </w:rPr>
        <w:t>kg</w:t>
      </w:r>
      <w:r w:rsidR="00D63452" w:rsidRPr="00E32885">
        <w:rPr>
          <w:rFonts w:cs="Times New Roman"/>
          <w:b/>
          <w:color w:val="000000" w:themeColor="text1"/>
        </w:rPr>
        <w:t>·</w:t>
      </w:r>
      <w:r w:rsidR="00D63452" w:rsidRPr="00952E56">
        <w:rPr>
          <w:rFonts w:cs="Times New Roman"/>
          <w:color w:val="000000" w:themeColor="text1"/>
        </w:rPr>
        <w:t>m</w:t>
      </w:r>
      <w:r w:rsidR="00D63452">
        <w:rPr>
          <w:rFonts w:cs="Times New Roman"/>
          <w:color w:val="000000" w:themeColor="text1"/>
          <w:vertAlign w:val="superscript"/>
        </w:rPr>
        <w:t>-2</w:t>
      </w:r>
      <w:r w:rsidR="00D63452">
        <w:rPr>
          <w:rFonts w:cs="Times New Roman"/>
          <w:color w:val="000000" w:themeColor="text1"/>
        </w:rPr>
        <w:t xml:space="preserve">, </w:t>
      </w:r>
      <w:r w:rsidR="00D63452" w:rsidRPr="00481BA4">
        <w:rPr>
          <w:rFonts w:cs="Times New Roman"/>
          <w:color w:val="000000" w:themeColor="text1"/>
        </w:rPr>
        <w:t>95%</w:t>
      </w:r>
      <w:r w:rsidR="00D63452">
        <w:rPr>
          <w:rFonts w:cs="Times New Roman"/>
          <w:color w:val="000000" w:themeColor="text1"/>
        </w:rPr>
        <w:t xml:space="preserve"> </w:t>
      </w:r>
      <w:r w:rsidR="00D63452" w:rsidRPr="00481BA4">
        <w:rPr>
          <w:rFonts w:cs="Times New Roman"/>
          <w:color w:val="000000" w:themeColor="text1"/>
        </w:rPr>
        <w:t>CI 0.42–3.18</w:t>
      </w:r>
      <w:r w:rsidR="00D63452">
        <w:rPr>
          <w:rFonts w:cs="Times New Roman"/>
          <w:color w:val="000000" w:themeColor="text1"/>
        </w:rPr>
        <w:t>, p&lt;.</w:t>
      </w:r>
      <w:r w:rsidR="00D63452" w:rsidRPr="00481BA4">
        <w:rPr>
          <w:rFonts w:cs="Times New Roman"/>
          <w:color w:val="000000" w:themeColor="text1"/>
        </w:rPr>
        <w:t>0</w:t>
      </w:r>
      <w:r w:rsidR="00D63452">
        <w:rPr>
          <w:rFonts w:cs="Times New Roman"/>
          <w:color w:val="000000" w:themeColor="text1"/>
        </w:rPr>
        <w:t>12</w:t>
      </w:r>
      <w:r w:rsidR="0081424A">
        <w:rPr>
          <w:rFonts w:cs="Times New Roman"/>
          <w:color w:val="000000" w:themeColor="text1"/>
        </w:rPr>
        <w:t>)</w:t>
      </w:r>
      <w:r w:rsidR="00D63452">
        <w:rPr>
          <w:rFonts w:cs="Times New Roman"/>
          <w:color w:val="000000" w:themeColor="text1"/>
        </w:rPr>
        <w:t>,</w:t>
      </w:r>
      <w:r w:rsidR="00D63452" w:rsidRPr="00952E56">
        <w:rPr>
          <w:rFonts w:cs="Times New Roman"/>
          <w:color w:val="000000" w:themeColor="text1"/>
        </w:rPr>
        <w:t xml:space="preserve"> </w:t>
      </w:r>
      <w:r w:rsidR="00D63452">
        <w:rPr>
          <w:rFonts w:cs="Times New Roman"/>
          <w:color w:val="000000" w:themeColor="text1"/>
        </w:rPr>
        <w:t xml:space="preserve">and </w:t>
      </w:r>
      <w:r w:rsidR="00D63452" w:rsidRPr="00952E56">
        <w:rPr>
          <w:rFonts w:cs="Times New Roman"/>
          <w:color w:val="000000" w:themeColor="text1"/>
        </w:rPr>
        <w:t xml:space="preserve">walked </w:t>
      </w:r>
      <w:r w:rsidR="003E4669">
        <w:rPr>
          <w:rFonts w:cs="Times New Roman"/>
          <w:color w:val="000000" w:themeColor="text1"/>
        </w:rPr>
        <w:t>1</w:t>
      </w:r>
      <w:r w:rsidR="00283E84">
        <w:rPr>
          <w:rFonts w:cs="Times New Roman"/>
          <w:color w:val="000000" w:themeColor="text1"/>
        </w:rPr>
        <w:t>2</w:t>
      </w:r>
      <w:r w:rsidR="005A0E33">
        <w:rPr>
          <w:rFonts w:cs="Times New Roman"/>
          <w:color w:val="000000" w:themeColor="text1"/>
        </w:rPr>
        <w:t xml:space="preserve">% </w:t>
      </w:r>
      <w:r w:rsidR="00D63452">
        <w:rPr>
          <w:rFonts w:cs="Times New Roman"/>
          <w:color w:val="000000" w:themeColor="text1"/>
        </w:rPr>
        <w:t>slower</w:t>
      </w:r>
      <w:r w:rsidR="00D63452" w:rsidRPr="00952E56">
        <w:rPr>
          <w:rFonts w:cs="Times New Roman"/>
          <w:color w:val="000000" w:themeColor="text1"/>
        </w:rPr>
        <w:t xml:space="preserve"> </w:t>
      </w:r>
      <w:r w:rsidR="00D63452" w:rsidRPr="00481BA4">
        <w:rPr>
          <w:rFonts w:cs="Times New Roman"/>
          <w:color w:val="000000" w:themeColor="text1"/>
        </w:rPr>
        <w:t xml:space="preserve">(-0.18 </w:t>
      </w:r>
      <w:r w:rsidR="00D63452">
        <w:rPr>
          <w:rFonts w:cs="Times New Roman"/>
          <w:color w:val="000000" w:themeColor="text1"/>
        </w:rPr>
        <w:t>m</w:t>
      </w:r>
      <w:r w:rsidR="004B6950" w:rsidRPr="00E32885">
        <w:rPr>
          <w:rFonts w:cs="Times New Roman"/>
          <w:b/>
          <w:color w:val="000000" w:themeColor="text1"/>
        </w:rPr>
        <w:t>·</w:t>
      </w:r>
      <w:r w:rsidR="00D63452">
        <w:rPr>
          <w:rFonts w:cs="Times New Roman"/>
          <w:color w:val="000000" w:themeColor="text1"/>
        </w:rPr>
        <w:t>s</w:t>
      </w:r>
      <w:r w:rsidR="00D63452" w:rsidRPr="00481BA4">
        <w:rPr>
          <w:rFonts w:cs="Times New Roman"/>
          <w:color w:val="000000" w:themeColor="text1"/>
          <w:vertAlign w:val="superscript"/>
        </w:rPr>
        <w:t>-1</w:t>
      </w:r>
      <w:r w:rsidR="00D63452">
        <w:rPr>
          <w:rFonts w:cs="Times New Roman"/>
          <w:color w:val="000000" w:themeColor="text1"/>
        </w:rPr>
        <w:t xml:space="preserve">, </w:t>
      </w:r>
      <w:r w:rsidR="00D63452" w:rsidRPr="00481BA4">
        <w:rPr>
          <w:rFonts w:cs="Times New Roman"/>
          <w:color w:val="000000" w:themeColor="text1"/>
        </w:rPr>
        <w:t>95%</w:t>
      </w:r>
      <w:r w:rsidR="00D63452">
        <w:rPr>
          <w:rFonts w:cs="Times New Roman"/>
          <w:color w:val="000000" w:themeColor="text1"/>
        </w:rPr>
        <w:t xml:space="preserve"> </w:t>
      </w:r>
      <w:r w:rsidR="00D63452" w:rsidRPr="00481BA4">
        <w:rPr>
          <w:rFonts w:cs="Times New Roman"/>
          <w:color w:val="000000" w:themeColor="text1"/>
        </w:rPr>
        <w:t>CI -0.26–-0.1</w:t>
      </w:r>
      <w:r w:rsidR="00D63452">
        <w:rPr>
          <w:rFonts w:cs="Times New Roman"/>
          <w:color w:val="000000" w:themeColor="text1"/>
        </w:rPr>
        <w:t>, p&lt;.001</w:t>
      </w:r>
      <w:r w:rsidR="00D63452" w:rsidRPr="00481BA4">
        <w:rPr>
          <w:rFonts w:cs="Times New Roman"/>
          <w:color w:val="000000" w:themeColor="text1"/>
        </w:rPr>
        <w:t>)</w:t>
      </w:r>
      <w:r w:rsidR="00D63452">
        <w:rPr>
          <w:rFonts w:cs="Times New Roman"/>
          <w:color w:val="000000" w:themeColor="text1"/>
        </w:rPr>
        <w:t xml:space="preserve"> with </w:t>
      </w:r>
      <w:r w:rsidR="00D63452" w:rsidRPr="00952E56">
        <w:rPr>
          <w:rFonts w:cs="Times New Roman"/>
          <w:color w:val="000000" w:themeColor="text1"/>
        </w:rPr>
        <w:t>stride</w:t>
      </w:r>
      <w:r w:rsidR="00D63452">
        <w:rPr>
          <w:rFonts w:cs="Times New Roman"/>
          <w:color w:val="000000" w:themeColor="text1"/>
        </w:rPr>
        <w:t>s</w:t>
      </w:r>
      <w:r w:rsidR="00D63452" w:rsidRPr="00952E56">
        <w:rPr>
          <w:rFonts w:cs="Times New Roman"/>
          <w:color w:val="000000" w:themeColor="text1"/>
        </w:rPr>
        <w:t xml:space="preserve"> </w:t>
      </w:r>
      <w:r w:rsidR="00283E84">
        <w:rPr>
          <w:rFonts w:cs="Times New Roman"/>
          <w:color w:val="000000" w:themeColor="text1"/>
        </w:rPr>
        <w:t xml:space="preserve">that were 11% </w:t>
      </w:r>
      <w:r w:rsidR="00283E84" w:rsidRPr="00952E56">
        <w:rPr>
          <w:rFonts w:cs="Times New Roman"/>
          <w:color w:val="000000" w:themeColor="text1"/>
        </w:rPr>
        <w:t xml:space="preserve">shorter </w:t>
      </w:r>
      <w:r w:rsidR="00D63452" w:rsidRPr="00481BA4">
        <w:rPr>
          <w:rFonts w:cs="Times New Roman"/>
          <w:color w:val="000000" w:themeColor="text1"/>
        </w:rPr>
        <w:t xml:space="preserve">(-0.17 </w:t>
      </w:r>
      <w:r w:rsidR="00D63452">
        <w:rPr>
          <w:rFonts w:cs="Times New Roman"/>
          <w:color w:val="000000" w:themeColor="text1"/>
        </w:rPr>
        <w:t>m,</w:t>
      </w:r>
      <w:r w:rsidR="00D63452" w:rsidRPr="00481BA4">
        <w:rPr>
          <w:rFonts w:cs="Times New Roman"/>
          <w:color w:val="000000" w:themeColor="text1"/>
        </w:rPr>
        <w:t xml:space="preserve"> 95%</w:t>
      </w:r>
      <w:r w:rsidR="00D63452">
        <w:rPr>
          <w:rFonts w:cs="Times New Roman"/>
          <w:color w:val="000000" w:themeColor="text1"/>
        </w:rPr>
        <w:t xml:space="preserve"> </w:t>
      </w:r>
      <w:r w:rsidR="00D63452" w:rsidRPr="00481BA4">
        <w:rPr>
          <w:rFonts w:cs="Times New Roman"/>
          <w:color w:val="000000" w:themeColor="text1"/>
        </w:rPr>
        <w:t>CI -0.23–-0.11</w:t>
      </w:r>
      <w:r w:rsidR="00D63452">
        <w:rPr>
          <w:rFonts w:cs="Times New Roman"/>
          <w:color w:val="000000" w:themeColor="text1"/>
        </w:rPr>
        <w:t>, p&lt;.001</w:t>
      </w:r>
      <w:r w:rsidR="00D63452" w:rsidRPr="00481BA4">
        <w:rPr>
          <w:rFonts w:cs="Times New Roman"/>
          <w:color w:val="000000" w:themeColor="text1"/>
        </w:rPr>
        <w:t>)</w:t>
      </w:r>
      <w:r w:rsidR="00D63452">
        <w:rPr>
          <w:rFonts w:cs="Times New Roman"/>
          <w:color w:val="000000" w:themeColor="text1"/>
        </w:rPr>
        <w:t xml:space="preserve"> </w:t>
      </w:r>
      <w:r w:rsidR="00D63452" w:rsidRPr="0014026D">
        <w:rPr>
          <w:rFonts w:cs="Times New Roman"/>
          <w:color w:val="000000" w:themeColor="text1"/>
        </w:rPr>
        <w:t xml:space="preserve">(Table </w:t>
      </w:r>
      <w:r w:rsidR="008E114E" w:rsidRPr="0014026D">
        <w:rPr>
          <w:rFonts w:cs="Times New Roman"/>
          <w:color w:val="000000" w:themeColor="text1"/>
        </w:rPr>
        <w:t>1</w:t>
      </w:r>
      <w:r w:rsidR="00D63452" w:rsidRPr="0014026D">
        <w:rPr>
          <w:rFonts w:cs="Times New Roman"/>
          <w:color w:val="000000" w:themeColor="text1"/>
        </w:rPr>
        <w:t>)</w:t>
      </w:r>
      <w:r w:rsidR="00D63452" w:rsidRPr="00952E56">
        <w:rPr>
          <w:rFonts w:cs="Times New Roman"/>
          <w:color w:val="000000" w:themeColor="text1"/>
        </w:rPr>
        <w:t xml:space="preserve">. </w:t>
      </w:r>
    </w:p>
    <w:p w14:paraId="3B8A240C" w14:textId="5311E59C" w:rsidR="00802DBE" w:rsidRDefault="00802DBE" w:rsidP="00802DBE">
      <w:pPr>
        <w:rPr>
          <w:rFonts w:cs="Times New Roman"/>
        </w:rPr>
      </w:pPr>
      <w:r w:rsidRPr="62FAF4DB">
        <w:rPr>
          <w:rFonts w:cs="Times New Roman"/>
        </w:rPr>
        <w:t xml:space="preserve">When </w:t>
      </w:r>
      <w:r w:rsidR="008F47A1">
        <w:rPr>
          <w:rFonts w:cs="Times New Roman"/>
        </w:rPr>
        <w:t>unadjusted</w:t>
      </w:r>
      <w:r w:rsidR="008F47A1" w:rsidRPr="62FAF4DB">
        <w:rPr>
          <w:rFonts w:cs="Times New Roman"/>
        </w:rPr>
        <w:t xml:space="preserve"> </w:t>
      </w:r>
      <w:r w:rsidRPr="62FAF4DB">
        <w:rPr>
          <w:rFonts w:cs="Times New Roman"/>
        </w:rPr>
        <w:t xml:space="preserve">for pain </w:t>
      </w:r>
      <w:r w:rsidR="001730BA">
        <w:rPr>
          <w:rFonts w:cs="Times New Roman"/>
        </w:rPr>
        <w:t xml:space="preserve">and </w:t>
      </w:r>
      <w:r w:rsidRPr="62FAF4DB">
        <w:rPr>
          <w:rFonts w:cs="Times New Roman"/>
        </w:rPr>
        <w:t xml:space="preserve">walking speed, </w:t>
      </w:r>
      <w:r>
        <w:rPr>
          <w:rFonts w:cs="Times New Roman"/>
        </w:rPr>
        <w:t xml:space="preserve">the magnitude of the resultant </w:t>
      </w:r>
      <w:r w:rsidRPr="62FAF4DB">
        <w:rPr>
          <w:rFonts w:cs="Times New Roman"/>
        </w:rPr>
        <w:t xml:space="preserve">hip </w:t>
      </w:r>
      <w:r>
        <w:rPr>
          <w:rFonts w:cs="Times New Roman"/>
        </w:rPr>
        <w:t>contact force</w:t>
      </w:r>
      <w:r w:rsidRPr="62FAF4DB">
        <w:rPr>
          <w:rFonts w:cs="Times New Roman"/>
        </w:rPr>
        <w:t xml:space="preserve"> </w:t>
      </w:r>
      <w:r>
        <w:rPr>
          <w:rFonts w:cs="Times New Roman"/>
        </w:rPr>
        <w:t xml:space="preserve">was lower in </w:t>
      </w:r>
      <w:r w:rsidRPr="62FAF4DB">
        <w:rPr>
          <w:rFonts w:cs="Times New Roman"/>
        </w:rPr>
        <w:t xml:space="preserve">those with FAI syndrome compared </w:t>
      </w:r>
      <w:r>
        <w:rPr>
          <w:rFonts w:cs="Times New Roman"/>
        </w:rPr>
        <w:t>with</w:t>
      </w:r>
      <w:r w:rsidRPr="62FAF4DB">
        <w:rPr>
          <w:rFonts w:cs="Times New Roman"/>
        </w:rPr>
        <w:t xml:space="preserve"> </w:t>
      </w:r>
      <w:r>
        <w:rPr>
          <w:rFonts w:cs="Times New Roman"/>
        </w:rPr>
        <w:t xml:space="preserve">controls </w:t>
      </w:r>
      <w:r w:rsidRPr="62FAF4DB">
        <w:rPr>
          <w:rFonts w:cs="Times New Roman"/>
        </w:rPr>
        <w:t xml:space="preserve">(Figure </w:t>
      </w:r>
      <w:r>
        <w:rPr>
          <w:rFonts w:cs="Times New Roman"/>
        </w:rPr>
        <w:t>2</w:t>
      </w:r>
      <w:r w:rsidRPr="62FAF4DB">
        <w:rPr>
          <w:rFonts w:cs="Times New Roman"/>
        </w:rPr>
        <w:t xml:space="preserve">) </w:t>
      </w:r>
      <w:r>
        <w:rPr>
          <w:rFonts w:cs="Times New Roman"/>
        </w:rPr>
        <w:t>from</w:t>
      </w:r>
      <w:r w:rsidRPr="62FAF4DB">
        <w:rPr>
          <w:rFonts w:cs="Times New Roman"/>
        </w:rPr>
        <w:t xml:space="preserve"> </w:t>
      </w:r>
      <w:r>
        <w:rPr>
          <w:rFonts w:cs="Times New Roman"/>
        </w:rPr>
        <w:t>loading to early stance</w:t>
      </w:r>
      <w:r w:rsidRPr="62FAF4DB">
        <w:rPr>
          <w:rFonts w:cs="Times New Roman"/>
        </w:rPr>
        <w:t xml:space="preserve"> (-0.71 </w:t>
      </w:r>
      <w:r>
        <w:rPr>
          <w:rFonts w:cs="Times New Roman"/>
        </w:rPr>
        <w:t>N</w:t>
      </w:r>
      <w:r w:rsidRPr="00802DBE">
        <w:rPr>
          <w:rFonts w:cs="Times New Roman"/>
        </w:rPr>
        <w:t>·</w:t>
      </w:r>
      <w:r>
        <w:rPr>
          <w:rFonts w:cs="Times New Roman"/>
        </w:rPr>
        <w:t>BW</w:t>
      </w:r>
      <w:r w:rsidRPr="001730BA">
        <w:rPr>
          <w:rFonts w:cs="Times New Roman"/>
          <w:vertAlign w:val="superscript"/>
        </w:rPr>
        <w:t>-1</w:t>
      </w:r>
      <w:r>
        <w:rPr>
          <w:rFonts w:cs="Times New Roman"/>
        </w:rPr>
        <w:t>, p&lt;</w:t>
      </w:r>
      <w:r w:rsidRPr="62FAF4DB">
        <w:rPr>
          <w:rFonts w:cs="Times New Roman"/>
        </w:rPr>
        <w:t xml:space="preserve">.001) and </w:t>
      </w:r>
      <w:r>
        <w:rPr>
          <w:rFonts w:cs="Times New Roman"/>
        </w:rPr>
        <w:t>mid-stance</w:t>
      </w:r>
      <w:r w:rsidRPr="62FAF4DB">
        <w:rPr>
          <w:rFonts w:cs="Times New Roman"/>
        </w:rPr>
        <w:t xml:space="preserve"> </w:t>
      </w:r>
      <w:r>
        <w:rPr>
          <w:rFonts w:cs="Times New Roman"/>
        </w:rPr>
        <w:t xml:space="preserve">to swing preparation </w:t>
      </w:r>
      <w:r w:rsidRPr="62FAF4DB">
        <w:rPr>
          <w:rFonts w:cs="Times New Roman"/>
        </w:rPr>
        <w:t xml:space="preserve">(-0.65 </w:t>
      </w:r>
      <w:r>
        <w:rPr>
          <w:rFonts w:cs="Times New Roman"/>
        </w:rPr>
        <w:t>N</w:t>
      </w:r>
      <w:r w:rsidRPr="00802DBE">
        <w:rPr>
          <w:rFonts w:cs="Times New Roman"/>
        </w:rPr>
        <w:t>·</w:t>
      </w:r>
      <w:r>
        <w:rPr>
          <w:rFonts w:cs="Times New Roman"/>
        </w:rPr>
        <w:t>BW</w:t>
      </w:r>
      <w:r w:rsidRPr="001730BA">
        <w:rPr>
          <w:rFonts w:cs="Times New Roman"/>
          <w:vertAlign w:val="superscript"/>
        </w:rPr>
        <w:t>-1</w:t>
      </w:r>
      <w:r>
        <w:rPr>
          <w:rFonts w:cs="Times New Roman"/>
        </w:rPr>
        <w:t xml:space="preserve">, p&lt;.001), </w:t>
      </w:r>
      <w:r w:rsidRPr="62FAF4DB">
        <w:rPr>
          <w:rFonts w:cs="Times New Roman"/>
        </w:rPr>
        <w:t xml:space="preserve">as well as swing (-0.49 </w:t>
      </w:r>
      <w:r>
        <w:rPr>
          <w:rFonts w:cs="Times New Roman"/>
        </w:rPr>
        <w:t>N</w:t>
      </w:r>
      <w:r w:rsidRPr="00802DBE">
        <w:rPr>
          <w:rFonts w:cs="Times New Roman"/>
        </w:rPr>
        <w:t>·</w:t>
      </w:r>
      <w:r>
        <w:rPr>
          <w:rFonts w:cs="Times New Roman"/>
        </w:rPr>
        <w:t>BW</w:t>
      </w:r>
      <w:r w:rsidRPr="001730BA">
        <w:rPr>
          <w:rFonts w:cs="Times New Roman"/>
          <w:vertAlign w:val="superscript"/>
        </w:rPr>
        <w:t>-1</w:t>
      </w:r>
      <w:r w:rsidRPr="62FAF4DB">
        <w:rPr>
          <w:rFonts w:cs="Times New Roman"/>
        </w:rPr>
        <w:t xml:space="preserve">, p=.015). </w:t>
      </w:r>
      <w:r>
        <w:rPr>
          <w:rFonts w:cs="Times New Roman"/>
        </w:rPr>
        <w:t>W</w:t>
      </w:r>
      <w:r w:rsidRPr="62FAF4DB">
        <w:rPr>
          <w:rFonts w:cs="Times New Roman"/>
        </w:rPr>
        <w:t>hen corrected for pain and walking speed</w:t>
      </w:r>
      <w:r>
        <w:rPr>
          <w:rFonts w:cs="Times New Roman"/>
        </w:rPr>
        <w:t>, d</w:t>
      </w:r>
      <w:r w:rsidRPr="62FAF4DB">
        <w:rPr>
          <w:rFonts w:cs="Times New Roman"/>
        </w:rPr>
        <w:t xml:space="preserve">ifferences </w:t>
      </w:r>
      <w:r>
        <w:rPr>
          <w:rFonts w:cs="Times New Roman"/>
        </w:rPr>
        <w:t xml:space="preserve">with respect to hip contact forces </w:t>
      </w:r>
      <w:r w:rsidRPr="62FAF4DB">
        <w:rPr>
          <w:rFonts w:cs="Times New Roman"/>
        </w:rPr>
        <w:t xml:space="preserve">remained </w:t>
      </w:r>
      <w:r>
        <w:rPr>
          <w:rFonts w:cs="Times New Roman"/>
        </w:rPr>
        <w:t xml:space="preserve">for similar phases of the gait cycle </w:t>
      </w:r>
      <w:r w:rsidRPr="62FAF4DB">
        <w:rPr>
          <w:rFonts w:cs="Times New Roman"/>
        </w:rPr>
        <w:t>(</w:t>
      </w:r>
      <w:r>
        <w:rPr>
          <w:rFonts w:cs="Times New Roman"/>
        </w:rPr>
        <w:t>range hip: p=.015</w:t>
      </w:r>
      <w:r w:rsidRPr="62FAF4DB">
        <w:rPr>
          <w:rFonts w:cs="Times New Roman"/>
        </w:rPr>
        <w:t xml:space="preserve"> to p=.047).</w:t>
      </w:r>
    </w:p>
    <w:p w14:paraId="2C0EE6F6" w14:textId="6D617F38" w:rsidR="006E62B2" w:rsidRPr="00567156" w:rsidRDefault="006E62B2" w:rsidP="00802DBE">
      <w:pPr>
        <w:pStyle w:val="Caption"/>
        <w:spacing w:line="480" w:lineRule="auto"/>
        <w:rPr>
          <w:rFonts w:cs="Times New Roman"/>
          <w:i w:val="0"/>
          <w:iCs w:val="0"/>
          <w:color w:val="auto"/>
          <w:sz w:val="24"/>
          <w:szCs w:val="24"/>
        </w:rPr>
      </w:pPr>
      <w:r w:rsidRPr="00567156">
        <w:rPr>
          <w:i w:val="0"/>
          <w:iCs w:val="0"/>
          <w:color w:val="auto"/>
          <w:sz w:val="24"/>
        </w:rPr>
        <w:t xml:space="preserve">Table </w:t>
      </w:r>
      <w:r w:rsidRPr="00567156">
        <w:rPr>
          <w:i w:val="0"/>
          <w:iCs w:val="0"/>
          <w:color w:val="auto"/>
          <w:sz w:val="24"/>
        </w:rPr>
        <w:fldChar w:fldCharType="begin"/>
      </w:r>
      <w:r w:rsidRPr="00567156">
        <w:rPr>
          <w:i w:val="0"/>
          <w:iCs w:val="0"/>
          <w:color w:val="auto"/>
          <w:sz w:val="24"/>
        </w:rPr>
        <w:instrText xml:space="preserve"> SEQ Table \* ARABIC </w:instrText>
      </w:r>
      <w:r w:rsidRPr="00567156">
        <w:rPr>
          <w:i w:val="0"/>
          <w:iCs w:val="0"/>
          <w:color w:val="auto"/>
          <w:sz w:val="24"/>
        </w:rPr>
        <w:fldChar w:fldCharType="separate"/>
      </w:r>
      <w:r w:rsidRPr="00567156">
        <w:rPr>
          <w:i w:val="0"/>
          <w:iCs w:val="0"/>
          <w:noProof/>
          <w:color w:val="auto"/>
          <w:sz w:val="24"/>
        </w:rPr>
        <w:t>1</w:t>
      </w:r>
      <w:r w:rsidRPr="00567156">
        <w:rPr>
          <w:i w:val="0"/>
          <w:iCs w:val="0"/>
          <w:color w:val="auto"/>
          <w:sz w:val="24"/>
        </w:rPr>
        <w:fldChar w:fldCharType="end"/>
      </w:r>
      <w:r w:rsidRPr="00567156">
        <w:rPr>
          <w:i w:val="0"/>
          <w:iCs w:val="0"/>
          <w:color w:val="auto"/>
          <w:sz w:val="24"/>
        </w:rPr>
        <w:t>:</w:t>
      </w:r>
      <w:r w:rsidRPr="00567156">
        <w:rPr>
          <w:rFonts w:cs="Times New Roman"/>
          <w:i w:val="0"/>
          <w:iCs w:val="0"/>
          <w:color w:val="auto"/>
          <w:sz w:val="24"/>
          <w:szCs w:val="24"/>
        </w:rPr>
        <w:t xml:space="preserve"> Pa</w:t>
      </w:r>
      <w:r w:rsidR="001F1853" w:rsidRPr="00567156">
        <w:rPr>
          <w:rFonts w:cs="Times New Roman"/>
          <w:i w:val="0"/>
          <w:iCs w:val="0"/>
          <w:color w:val="auto"/>
          <w:sz w:val="24"/>
          <w:szCs w:val="24"/>
        </w:rPr>
        <w:t>rticipant characteristics of those with</w:t>
      </w:r>
      <w:r w:rsidRPr="00567156">
        <w:rPr>
          <w:rFonts w:cs="Times New Roman"/>
          <w:i w:val="0"/>
          <w:iCs w:val="0"/>
          <w:color w:val="auto"/>
          <w:sz w:val="24"/>
          <w:szCs w:val="24"/>
        </w:rPr>
        <w:t xml:space="preserve"> </w:t>
      </w:r>
      <w:r w:rsidR="0028661F" w:rsidRPr="00567156">
        <w:rPr>
          <w:rFonts w:cs="Times New Roman"/>
          <w:i w:val="0"/>
          <w:iCs w:val="0"/>
          <w:color w:val="auto"/>
          <w:sz w:val="24"/>
          <w:szCs w:val="24"/>
        </w:rPr>
        <w:t>FAI syndrome</w:t>
      </w:r>
      <w:r w:rsidRPr="00567156">
        <w:rPr>
          <w:rFonts w:cs="Times New Roman"/>
          <w:i w:val="0"/>
          <w:iCs w:val="0"/>
          <w:color w:val="auto"/>
          <w:sz w:val="24"/>
          <w:szCs w:val="24"/>
        </w:rPr>
        <w:t xml:space="preserve"> and </w:t>
      </w:r>
      <w:r w:rsidR="00877578" w:rsidRPr="00567156">
        <w:rPr>
          <w:rFonts w:cs="Times New Roman"/>
          <w:i w:val="0"/>
          <w:iCs w:val="0"/>
          <w:color w:val="auto"/>
          <w:sz w:val="24"/>
          <w:szCs w:val="24"/>
        </w:rPr>
        <w:t>control</w:t>
      </w:r>
      <w:r w:rsidRPr="00567156">
        <w:rPr>
          <w:rFonts w:cs="Times New Roman"/>
          <w:i w:val="0"/>
          <w:iCs w:val="0"/>
          <w:color w:val="auto"/>
          <w:sz w:val="24"/>
          <w:szCs w:val="24"/>
        </w:rPr>
        <w:t>s. Unless otherwise stated, values are mean (±standard deviation).</w:t>
      </w:r>
    </w:p>
    <w:p w14:paraId="573D35A4" w14:textId="6559D9A0" w:rsidR="006E62B2" w:rsidRPr="00876634" w:rsidRDefault="0028661F" w:rsidP="00E63A86">
      <w:pPr>
        <w:spacing w:after="0" w:line="360" w:lineRule="auto"/>
        <w:jc w:val="center"/>
        <w:rPr>
          <w:rFonts w:cs="Times New Roman"/>
        </w:rPr>
      </w:pPr>
      <w:r w:rsidRPr="0028661F">
        <w:rPr>
          <w:noProof/>
          <w:lang w:eastAsia="en-AU"/>
        </w:rPr>
        <w:lastRenderedPageBreak/>
        <w:drawing>
          <wp:inline distT="0" distB="0" distL="0" distR="0" wp14:anchorId="3589E406" wp14:editId="68FB4F54">
            <wp:extent cx="4542997" cy="41465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18261"/>
                    <a:stretch/>
                  </pic:blipFill>
                  <pic:spPr bwMode="auto">
                    <a:xfrm>
                      <a:off x="0" y="0"/>
                      <a:ext cx="4594042" cy="4193141"/>
                    </a:xfrm>
                    <a:prstGeom prst="rect">
                      <a:avLst/>
                    </a:prstGeom>
                    <a:noFill/>
                    <a:ln>
                      <a:noFill/>
                    </a:ln>
                    <a:extLst>
                      <a:ext uri="{53640926-AAD7-44D8-BBD7-CCE9431645EC}">
                        <a14:shadowObscured xmlns:a14="http://schemas.microsoft.com/office/drawing/2010/main"/>
                      </a:ext>
                    </a:extLst>
                  </pic:spPr>
                </pic:pic>
              </a:graphicData>
            </a:graphic>
          </wp:inline>
        </w:drawing>
      </w:r>
    </w:p>
    <w:p w14:paraId="667BE7B3" w14:textId="77777777" w:rsidR="005B24F3" w:rsidRPr="005B24F3" w:rsidRDefault="005B24F3" w:rsidP="005B24F3">
      <w:pPr>
        <w:autoSpaceDE w:val="0"/>
        <w:autoSpaceDN w:val="0"/>
        <w:adjustRightInd w:val="0"/>
        <w:spacing w:after="0" w:line="360" w:lineRule="auto"/>
        <w:ind w:left="1134" w:right="946" w:hanging="142"/>
        <w:rPr>
          <w:rFonts w:cs="Times New Roman"/>
        </w:rPr>
      </w:pPr>
      <w:r w:rsidRPr="005B24F3">
        <w:rPr>
          <w:rFonts w:cs="Times New Roman"/>
        </w:rPr>
        <w:t>*Significant difference p&lt;0.05</w:t>
      </w:r>
    </w:p>
    <w:p w14:paraId="3A74B251" w14:textId="77777777" w:rsidR="005B24F3" w:rsidRPr="005B24F3" w:rsidRDefault="005B24F3" w:rsidP="005B24F3">
      <w:pPr>
        <w:autoSpaceDE w:val="0"/>
        <w:autoSpaceDN w:val="0"/>
        <w:adjustRightInd w:val="0"/>
        <w:spacing w:after="0" w:line="360" w:lineRule="auto"/>
        <w:ind w:left="1134" w:right="946" w:hanging="142"/>
        <w:rPr>
          <w:rFonts w:cs="Times New Roman"/>
        </w:rPr>
      </w:pPr>
      <w:r w:rsidRPr="005B24F3">
        <w:rPr>
          <w:rFonts w:cs="Times New Roman"/>
        </w:rPr>
        <w:t>†Significant difference p&lt;0.001</w:t>
      </w:r>
    </w:p>
    <w:p w14:paraId="29E9A3AB" w14:textId="18C8D2AB" w:rsidR="005B24F3" w:rsidRPr="005B24F3" w:rsidRDefault="005B24F3" w:rsidP="005B24F3">
      <w:pPr>
        <w:autoSpaceDE w:val="0"/>
        <w:autoSpaceDN w:val="0"/>
        <w:adjustRightInd w:val="0"/>
        <w:spacing w:after="0" w:line="360" w:lineRule="auto"/>
        <w:ind w:left="1134" w:right="946" w:hanging="142"/>
        <w:rPr>
          <w:rFonts w:cs="Times New Roman"/>
        </w:rPr>
      </w:pPr>
      <w:proofErr w:type="gramStart"/>
      <w:r w:rsidRPr="005B24F3">
        <w:rPr>
          <w:rFonts w:cs="Times New Roman"/>
          <w:i/>
          <w:vertAlign w:val="superscript"/>
        </w:rPr>
        <w:t>a</w:t>
      </w:r>
      <w:proofErr w:type="gramEnd"/>
      <w:r w:rsidRPr="005B24F3">
        <w:rPr>
          <w:rFonts w:cs="Times New Roman"/>
        </w:rPr>
        <w:t xml:space="preserve"> Maximum </w:t>
      </w:r>
      <w:r w:rsidR="0047215D">
        <w:rPr>
          <w:rFonts w:cs="Times New Roman"/>
        </w:rPr>
        <w:t xml:space="preserve">of </w:t>
      </w:r>
      <w:r w:rsidRPr="005B24F3">
        <w:rPr>
          <w:rFonts w:cs="Times New Roman"/>
        </w:rPr>
        <w:t>alpha angle</w:t>
      </w:r>
      <w:r w:rsidR="0047215D">
        <w:rPr>
          <w:rFonts w:cs="Times New Roman"/>
        </w:rPr>
        <w:t>s</w:t>
      </w:r>
      <w:r w:rsidRPr="005B24F3">
        <w:rPr>
          <w:rFonts w:cs="Times New Roman"/>
        </w:rPr>
        <w:t xml:space="preserve"> measured </w:t>
      </w:r>
      <w:r w:rsidR="0047215D">
        <w:rPr>
          <w:rFonts w:cs="Times New Roman"/>
        </w:rPr>
        <w:t xml:space="preserve">at </w:t>
      </w:r>
      <w:r w:rsidRPr="005B24F3">
        <w:rPr>
          <w:rFonts w:cs="Times New Roman"/>
        </w:rPr>
        <w:t>30° intervals, from superior (i.e., 12 o’clock) to anterior (i.e., 3 o’clock) positions.</w:t>
      </w:r>
      <w:r>
        <w:rPr>
          <w:rFonts w:cs="Times New Roman"/>
        </w:rPr>
        <w:fldChar w:fldCharType="begin">
          <w:fldData xml:space="preserve">PEVuZE5vdGU+PENpdGU+PEF1dGhvcj5TYXZhZ2U8L0F1dGhvcj48WWVhcj4yMDIxPC9ZZWFyPjxS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</w:fldData>
        </w:fldChar>
      </w:r>
      <w:r w:rsidR="004C3294">
        <w:rPr>
          <w:rFonts w:cs="Times New Roman"/>
        </w:rPr>
        <w:instrText xml:space="preserve"> ADDIN EN.CITE </w:instrText>
      </w:r>
      <w:r w:rsidR="004C3294">
        <w:rPr>
          <w:rFonts w:cs="Times New Roman"/>
        </w:rPr>
        <w:fldChar w:fldCharType="begin">
          <w:fldData xml:space="preserve">PEVuZE5vdGU+PENpdGU+PEF1dGhvcj5TYXZhZ2U8L0F1dGhvcj48WWVhcj4yMDIxPC9ZZWFyPjxS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</w:fldData>
        </w:fldChar>
      </w:r>
      <w:r w:rsidR="004C3294">
        <w:rPr>
          <w:rFonts w:cs="Times New Roman"/>
        </w:rPr>
        <w:instrText xml:space="preserve"> ADDIN EN.CITE.DATA </w:instrText>
      </w:r>
      <w:r w:rsidR="004C3294">
        <w:rPr>
          <w:rFonts w:cs="Times New Roman"/>
        </w:rPr>
      </w:r>
      <w:r w:rsidR="004C3294">
        <w:rPr>
          <w:rFonts w:cs="Times New Roman"/>
        </w:rPr>
        <w:fldChar w:fldCharType="end"/>
      </w:r>
      <w:r>
        <w:rPr>
          <w:rFonts w:cs="Times New Roman"/>
        </w:rPr>
      </w:r>
      <w:r>
        <w:rPr>
          <w:rFonts w:cs="Times New Roman"/>
        </w:rPr>
        <w:fldChar w:fldCharType="separate"/>
      </w:r>
      <w:r w:rsidR="004C3294" w:rsidRPr="004C3294">
        <w:rPr>
          <w:rFonts w:cs="Times New Roman"/>
          <w:noProof/>
          <w:vertAlign w:val="superscript"/>
        </w:rPr>
        <w:t>55</w:t>
      </w:r>
      <w:r>
        <w:rPr>
          <w:rFonts w:cs="Times New Roman"/>
        </w:rPr>
        <w:fldChar w:fldCharType="end"/>
      </w:r>
      <w:r w:rsidRPr="005B24F3">
        <w:rPr>
          <w:rFonts w:cs="Times New Roman"/>
        </w:rPr>
        <w:t xml:space="preserve"> Where the participant had bilateral symptoms, alpha angle is reported for the most painful hip</w:t>
      </w:r>
    </w:p>
    <w:p w14:paraId="242C37F2" w14:textId="0338B396" w:rsidR="006E62B2" w:rsidRDefault="005B24F3" w:rsidP="005B24F3">
      <w:pPr>
        <w:autoSpaceDE w:val="0"/>
        <w:autoSpaceDN w:val="0"/>
        <w:adjustRightInd w:val="0"/>
        <w:spacing w:after="0" w:line="360" w:lineRule="auto"/>
        <w:ind w:left="1134" w:right="946" w:hanging="142"/>
        <w:rPr>
          <w:rFonts w:cs="Times New Roman"/>
        </w:rPr>
      </w:pPr>
      <w:proofErr w:type="gramStart"/>
      <w:r w:rsidRPr="005B24F3">
        <w:rPr>
          <w:rFonts w:cs="Times New Roman"/>
          <w:i/>
          <w:vertAlign w:val="superscript"/>
        </w:rPr>
        <w:t>b</w:t>
      </w:r>
      <w:proofErr w:type="gramEnd"/>
      <w:r w:rsidRPr="005B24F3">
        <w:rPr>
          <w:rFonts w:cs="Times New Roman"/>
        </w:rPr>
        <w:t xml:space="preserve"> Pain during gait testing was assessed on a numerical rating scale from 0–10 with zero representing no pain and 10 representing worst pain possible</w:t>
      </w:r>
    </w:p>
    <w:p w14:paraId="669803DA" w14:textId="77777777" w:rsidR="005B24F3" w:rsidRPr="00415F61" w:rsidRDefault="005B24F3" w:rsidP="005B24F3">
      <w:pPr>
        <w:autoSpaceDE w:val="0"/>
        <w:autoSpaceDN w:val="0"/>
        <w:adjustRightInd w:val="0"/>
        <w:spacing w:after="0" w:line="360" w:lineRule="auto"/>
        <w:ind w:left="142" w:hanging="142"/>
        <w:rPr>
          <w:rFonts w:cs="Times New Roman"/>
        </w:rPr>
      </w:pPr>
    </w:p>
    <w:p w14:paraId="1BE330F4" w14:textId="0CE7E8E4" w:rsidR="008528DE" w:rsidRPr="008528DE" w:rsidRDefault="00295FFF" w:rsidP="00B47D80">
      <w:pPr>
        <w:pStyle w:val="Caption"/>
        <w:spacing w:line="480" w:lineRule="auto"/>
        <w:rPr>
          <w:sz w:val="24"/>
          <w:szCs w:val="24"/>
        </w:rPr>
      </w:pPr>
      <w:r>
        <w:rPr>
          <w:rFonts w:cs="Times New Roman"/>
          <w:noProof/>
          <w:lang w:eastAsia="en-AU"/>
        </w:rPr>
        <w:lastRenderedPageBreak/>
        <w:pict w14:anchorId="67C6E21C">
          <v:shape id="_x0000_i1026" type="#_x0000_t75" alt="" style="width:450.4pt;height:253.65pt;mso-width-percent:0;mso-height-percent:0;mso-width-percent:0;mso-height-percent:0">
            <v:imagedata r:id="rId11" o:title="Figure2_contactforces_comp_FemPel_ttest vs"/>
          </v:shape>
        </w:pict>
      </w:r>
      <w:r w:rsidR="008528DE" w:rsidRPr="009A1EC3">
        <w:rPr>
          <w:i w:val="0"/>
          <w:iCs w:val="0"/>
          <w:color w:val="auto"/>
          <w:sz w:val="24"/>
          <w:szCs w:val="24"/>
        </w:rPr>
        <w:t xml:space="preserve">Figure </w:t>
      </w:r>
      <w:r w:rsidR="00347B44">
        <w:rPr>
          <w:i w:val="0"/>
          <w:iCs w:val="0"/>
          <w:color w:val="auto"/>
          <w:sz w:val="24"/>
          <w:szCs w:val="24"/>
        </w:rPr>
        <w:t>2</w:t>
      </w:r>
      <w:r w:rsidR="008528DE" w:rsidRPr="009A1EC3">
        <w:rPr>
          <w:i w:val="0"/>
          <w:iCs w:val="0"/>
          <w:color w:val="auto"/>
          <w:sz w:val="24"/>
          <w:szCs w:val="24"/>
        </w:rPr>
        <w:t xml:space="preserve">: </w:t>
      </w:r>
      <w:r w:rsidR="005B3DFE" w:rsidRPr="009A1EC3">
        <w:rPr>
          <w:rFonts w:cs="Times New Roman"/>
          <w:i w:val="0"/>
          <w:iCs w:val="0"/>
          <w:color w:val="auto"/>
          <w:sz w:val="24"/>
          <w:szCs w:val="24"/>
        </w:rPr>
        <w:t xml:space="preserve">Mean (±95% confidence interval) resultant and </w:t>
      </w:r>
      <w:r w:rsidR="001F1853" w:rsidRPr="009A1EC3">
        <w:rPr>
          <w:rFonts w:cs="Times New Roman"/>
          <w:i w:val="0"/>
          <w:iCs w:val="0"/>
          <w:color w:val="auto"/>
          <w:sz w:val="24"/>
          <w:szCs w:val="24"/>
        </w:rPr>
        <w:t>component (</w:t>
      </w:r>
      <w:r w:rsidR="005B3DFE" w:rsidRPr="009A1EC3">
        <w:rPr>
          <w:rFonts w:cs="Times New Roman"/>
          <w:i w:val="0"/>
          <w:iCs w:val="0"/>
          <w:color w:val="auto"/>
          <w:sz w:val="24"/>
          <w:szCs w:val="24"/>
        </w:rPr>
        <w:t xml:space="preserve">anteroposterior, </w:t>
      </w:r>
      <w:proofErr w:type="spellStart"/>
      <w:r w:rsidR="00317CDF">
        <w:rPr>
          <w:rFonts w:cs="Times New Roman"/>
          <w:i w:val="0"/>
          <w:iCs w:val="0"/>
          <w:color w:val="auto"/>
          <w:sz w:val="24"/>
          <w:szCs w:val="24"/>
        </w:rPr>
        <w:t>superoinferior</w:t>
      </w:r>
      <w:proofErr w:type="spellEnd"/>
      <w:r w:rsidR="005B3DFE" w:rsidRPr="009A1EC3">
        <w:rPr>
          <w:rFonts w:cs="Times New Roman"/>
          <w:i w:val="0"/>
          <w:iCs w:val="0"/>
          <w:color w:val="auto"/>
          <w:sz w:val="24"/>
          <w:szCs w:val="24"/>
        </w:rPr>
        <w:t xml:space="preserve"> and </w:t>
      </w:r>
      <w:proofErr w:type="spellStart"/>
      <w:r w:rsidR="005B3DFE" w:rsidRPr="009A1EC3">
        <w:rPr>
          <w:rFonts w:cs="Times New Roman"/>
          <w:i w:val="0"/>
          <w:iCs w:val="0"/>
          <w:color w:val="auto"/>
          <w:sz w:val="24"/>
          <w:szCs w:val="24"/>
        </w:rPr>
        <w:t>mediolateral</w:t>
      </w:r>
      <w:proofErr w:type="spellEnd"/>
      <w:r w:rsidR="001F1853" w:rsidRPr="009A1EC3">
        <w:rPr>
          <w:rFonts w:cs="Times New Roman"/>
          <w:i w:val="0"/>
          <w:iCs w:val="0"/>
          <w:color w:val="auto"/>
          <w:sz w:val="24"/>
          <w:szCs w:val="24"/>
        </w:rPr>
        <w:t>)</w:t>
      </w:r>
      <w:r w:rsidR="005B3DFE" w:rsidRPr="009A1EC3">
        <w:rPr>
          <w:rFonts w:cs="Times New Roman"/>
          <w:i w:val="0"/>
          <w:iCs w:val="0"/>
          <w:color w:val="auto"/>
          <w:sz w:val="24"/>
          <w:szCs w:val="24"/>
        </w:rPr>
        <w:t xml:space="preserve"> hip contact force</w:t>
      </w:r>
      <w:r w:rsidR="001F1853" w:rsidRPr="009A1EC3">
        <w:rPr>
          <w:rFonts w:cs="Times New Roman"/>
          <w:i w:val="0"/>
          <w:iCs w:val="0"/>
          <w:color w:val="auto"/>
          <w:sz w:val="24"/>
          <w:szCs w:val="24"/>
        </w:rPr>
        <w:t>s</w:t>
      </w:r>
      <w:r w:rsidR="009A1EC3">
        <w:rPr>
          <w:rFonts w:cs="Times New Roman"/>
          <w:i w:val="0"/>
          <w:iCs w:val="0"/>
          <w:color w:val="auto"/>
          <w:sz w:val="24"/>
          <w:szCs w:val="24"/>
        </w:rPr>
        <w:t xml:space="preserve"> in the pelvic and femoral co</w:t>
      </w:r>
      <w:r w:rsidR="005B3DFE" w:rsidRPr="009A1EC3">
        <w:rPr>
          <w:rFonts w:cs="Times New Roman"/>
          <w:i w:val="0"/>
          <w:iCs w:val="0"/>
          <w:color w:val="auto"/>
          <w:sz w:val="24"/>
          <w:szCs w:val="24"/>
        </w:rPr>
        <w:t>ordinate system</w:t>
      </w:r>
      <w:r w:rsidR="001F1853" w:rsidRPr="009A1EC3">
        <w:rPr>
          <w:rFonts w:cs="Times New Roman"/>
          <w:i w:val="0"/>
          <w:iCs w:val="0"/>
          <w:color w:val="auto"/>
          <w:sz w:val="24"/>
          <w:szCs w:val="24"/>
        </w:rPr>
        <w:t>s</w:t>
      </w:r>
      <w:r w:rsidR="005B3DFE" w:rsidRPr="009A1EC3">
        <w:rPr>
          <w:rFonts w:cs="Times New Roman"/>
          <w:i w:val="0"/>
          <w:iCs w:val="0"/>
          <w:color w:val="auto"/>
          <w:sz w:val="24"/>
          <w:szCs w:val="24"/>
        </w:rPr>
        <w:t xml:space="preserve"> in those with </w:t>
      </w:r>
      <w:proofErr w:type="spellStart"/>
      <w:r w:rsidR="005B3DFE" w:rsidRPr="009A1EC3">
        <w:rPr>
          <w:rFonts w:cs="Times New Roman"/>
          <w:i w:val="0"/>
          <w:iCs w:val="0"/>
          <w:color w:val="auto"/>
          <w:sz w:val="24"/>
          <w:szCs w:val="24"/>
        </w:rPr>
        <w:t>femoroacetabular</w:t>
      </w:r>
      <w:proofErr w:type="spellEnd"/>
      <w:r w:rsidR="005B3DFE" w:rsidRPr="009A1EC3">
        <w:rPr>
          <w:rFonts w:cs="Times New Roman"/>
          <w:i w:val="0"/>
          <w:iCs w:val="0"/>
          <w:color w:val="auto"/>
          <w:sz w:val="24"/>
          <w:szCs w:val="24"/>
        </w:rPr>
        <w:t xml:space="preserve"> impingement (FAI) syndrome (red) and </w:t>
      </w:r>
      <w:r w:rsidR="00745388" w:rsidRPr="009A1EC3">
        <w:rPr>
          <w:rFonts w:cs="Times New Roman"/>
          <w:i w:val="0"/>
          <w:iCs w:val="0"/>
          <w:color w:val="auto"/>
          <w:sz w:val="24"/>
          <w:szCs w:val="24"/>
        </w:rPr>
        <w:t>controls</w:t>
      </w:r>
      <w:r w:rsidR="005B3DFE" w:rsidRPr="009A1EC3">
        <w:rPr>
          <w:rFonts w:cs="Times New Roman"/>
          <w:i w:val="0"/>
          <w:iCs w:val="0"/>
          <w:color w:val="auto"/>
          <w:sz w:val="24"/>
          <w:szCs w:val="24"/>
        </w:rPr>
        <w:t xml:space="preserve"> (blue). Regions where significant </w:t>
      </w:r>
      <w:r w:rsidR="001F1853" w:rsidRPr="009A1EC3">
        <w:rPr>
          <w:rFonts w:cs="Times New Roman"/>
          <w:i w:val="0"/>
          <w:iCs w:val="0"/>
          <w:color w:val="auto"/>
          <w:sz w:val="24"/>
          <w:szCs w:val="24"/>
        </w:rPr>
        <w:t xml:space="preserve">between-group </w:t>
      </w:r>
      <w:r w:rsidR="005B3DFE" w:rsidRPr="009A1EC3">
        <w:rPr>
          <w:rFonts w:cs="Times New Roman"/>
          <w:i w:val="0"/>
          <w:iCs w:val="0"/>
          <w:color w:val="auto"/>
          <w:sz w:val="24"/>
          <w:szCs w:val="24"/>
        </w:rPr>
        <w:t xml:space="preserve">differences occurred </w:t>
      </w:r>
      <w:r w:rsidR="00E63A86">
        <w:rPr>
          <w:rFonts w:cs="Times New Roman"/>
          <w:i w:val="0"/>
          <w:iCs w:val="0"/>
          <w:color w:val="auto"/>
          <w:sz w:val="24"/>
          <w:szCs w:val="24"/>
        </w:rPr>
        <w:t>resulted from statistical parametric mapping</w:t>
      </w:r>
      <w:r w:rsidR="001F1853" w:rsidRPr="009A1EC3">
        <w:rPr>
          <w:rFonts w:cs="Times New Roman"/>
          <w:i w:val="0"/>
          <w:iCs w:val="0"/>
          <w:color w:val="auto"/>
          <w:sz w:val="24"/>
          <w:szCs w:val="24"/>
        </w:rPr>
        <w:t xml:space="preserve">: </w:t>
      </w:r>
      <w:proofErr w:type="spellStart"/>
      <w:r w:rsidR="005B3DFE" w:rsidRPr="009A1EC3">
        <w:rPr>
          <w:rFonts w:cs="Times New Roman"/>
          <w:i w:val="0"/>
          <w:iCs w:val="0"/>
          <w:color w:val="auto"/>
          <w:sz w:val="24"/>
          <w:szCs w:val="24"/>
        </w:rPr>
        <w:t>i</w:t>
      </w:r>
      <w:proofErr w:type="spellEnd"/>
      <w:r w:rsidR="005B3DFE" w:rsidRPr="009A1EC3">
        <w:rPr>
          <w:rFonts w:cs="Times New Roman"/>
          <w:i w:val="0"/>
          <w:iCs w:val="0"/>
          <w:color w:val="auto"/>
          <w:sz w:val="24"/>
          <w:szCs w:val="24"/>
        </w:rPr>
        <w:t>) a t-test (yellow shading)</w:t>
      </w:r>
      <w:r w:rsidR="001F1853" w:rsidRPr="009A1EC3">
        <w:rPr>
          <w:rFonts w:cs="Times New Roman"/>
          <w:i w:val="0"/>
          <w:iCs w:val="0"/>
          <w:color w:val="auto"/>
          <w:sz w:val="24"/>
          <w:szCs w:val="24"/>
        </w:rPr>
        <w:t>;</w:t>
      </w:r>
      <w:r w:rsidR="005B3DFE" w:rsidRPr="009A1EC3">
        <w:rPr>
          <w:rFonts w:cs="Times New Roman"/>
          <w:i w:val="0"/>
          <w:iCs w:val="0"/>
          <w:color w:val="auto"/>
          <w:sz w:val="24"/>
          <w:szCs w:val="24"/>
        </w:rPr>
        <w:t xml:space="preserve"> and ii) a general linear model with gait speed and dichotomous pain as covariates (pink shading)</w:t>
      </w:r>
      <w:r w:rsidR="001F1853" w:rsidRPr="009A1EC3">
        <w:rPr>
          <w:rFonts w:cs="Times New Roman"/>
          <w:i w:val="0"/>
          <w:iCs w:val="0"/>
          <w:color w:val="auto"/>
          <w:sz w:val="24"/>
          <w:szCs w:val="24"/>
        </w:rPr>
        <w:t>; are shown</w:t>
      </w:r>
      <w:r w:rsidR="005B3DFE" w:rsidRPr="009A1EC3">
        <w:rPr>
          <w:rFonts w:cs="Times New Roman"/>
          <w:i w:val="0"/>
          <w:iCs w:val="0"/>
          <w:color w:val="auto"/>
          <w:sz w:val="24"/>
          <w:szCs w:val="24"/>
        </w:rPr>
        <w:t>. See text for levels of significance.</w:t>
      </w:r>
    </w:p>
    <w:p w14:paraId="0F22A8D9" w14:textId="7F48DE1F" w:rsidR="00D63452" w:rsidRDefault="00A260CD" w:rsidP="00D63452">
      <w:pPr>
        <w:rPr>
          <w:rFonts w:cs="Times New Roman"/>
        </w:rPr>
      </w:pPr>
      <w:r>
        <w:rPr>
          <w:rFonts w:cs="Times New Roman"/>
        </w:rPr>
        <w:t xml:space="preserve">When expressed in </w:t>
      </w:r>
      <w:r w:rsidRPr="62FAF4DB">
        <w:rPr>
          <w:rFonts w:cs="Times New Roman"/>
        </w:rPr>
        <w:t xml:space="preserve">the femoral </w:t>
      </w:r>
      <w:r w:rsidR="009A1EC3">
        <w:rPr>
          <w:rFonts w:cs="Times New Roman"/>
        </w:rPr>
        <w:t>co</w:t>
      </w:r>
      <w:r>
        <w:rPr>
          <w:rFonts w:cs="Times New Roman"/>
        </w:rPr>
        <w:t>ordinate system,</w:t>
      </w:r>
      <w:r w:rsidDel="004B408B">
        <w:rPr>
          <w:rFonts w:cs="Times New Roman"/>
        </w:rPr>
        <w:t xml:space="preserve"> </w:t>
      </w:r>
      <w:r w:rsidR="00D63452">
        <w:rPr>
          <w:rFonts w:cs="Times New Roman"/>
        </w:rPr>
        <w:t>p</w:t>
      </w:r>
      <w:r w:rsidR="00D63452" w:rsidRPr="62FAF4DB">
        <w:rPr>
          <w:rFonts w:cs="Times New Roman"/>
        </w:rPr>
        <w:t xml:space="preserve">articipants with FAI syndrome had lower anteroposterior component of the hip contact force during loading and </w:t>
      </w:r>
      <w:r w:rsidR="001A62BE">
        <w:rPr>
          <w:rFonts w:cs="Times New Roman"/>
        </w:rPr>
        <w:t>early stance</w:t>
      </w:r>
      <w:r w:rsidR="00D63452" w:rsidRPr="62FAF4DB">
        <w:rPr>
          <w:rFonts w:cs="Times New Roman"/>
        </w:rPr>
        <w:t xml:space="preserve"> (-0.37 </w:t>
      </w:r>
      <w:r w:rsidR="004B6950">
        <w:rPr>
          <w:rFonts w:cs="Times New Roman"/>
        </w:rPr>
        <w:t>N</w:t>
      </w:r>
      <w:r w:rsidR="004B6950" w:rsidRPr="00E32885">
        <w:rPr>
          <w:rFonts w:cs="Times New Roman"/>
          <w:b/>
          <w:color w:val="000000" w:themeColor="text1"/>
        </w:rPr>
        <w:t>·</w:t>
      </w:r>
      <w:r w:rsidR="004B6950">
        <w:rPr>
          <w:rFonts w:cs="Times New Roman"/>
        </w:rPr>
        <w:t>BW</w:t>
      </w:r>
      <w:r w:rsidR="004B6950" w:rsidRPr="004B6950">
        <w:rPr>
          <w:rFonts w:cs="Times New Roman"/>
          <w:vertAlign w:val="superscript"/>
        </w:rPr>
        <w:t>-1</w:t>
      </w:r>
      <w:r w:rsidR="00D63452" w:rsidRPr="62FAF4DB">
        <w:rPr>
          <w:rFonts w:cs="Times New Roman"/>
        </w:rPr>
        <w:t xml:space="preserve">, p=.002), </w:t>
      </w:r>
      <w:r w:rsidR="00FF2C11">
        <w:rPr>
          <w:rFonts w:cs="Times New Roman"/>
        </w:rPr>
        <w:t>mid-stance</w:t>
      </w:r>
      <w:r w:rsidR="00D63452" w:rsidRPr="62FAF4DB">
        <w:rPr>
          <w:rFonts w:cs="Times New Roman"/>
        </w:rPr>
        <w:t xml:space="preserve"> (-0.49 </w:t>
      </w:r>
      <w:r w:rsidR="004B6950">
        <w:rPr>
          <w:rFonts w:cs="Times New Roman"/>
        </w:rPr>
        <w:t>N</w:t>
      </w:r>
      <w:r w:rsidR="004B6950" w:rsidRPr="00E32885">
        <w:rPr>
          <w:rFonts w:cs="Times New Roman"/>
          <w:b/>
          <w:color w:val="000000" w:themeColor="text1"/>
        </w:rPr>
        <w:t>·</w:t>
      </w:r>
      <w:r w:rsidR="004B6950">
        <w:rPr>
          <w:rFonts w:cs="Times New Roman"/>
        </w:rPr>
        <w:t>BW</w:t>
      </w:r>
      <w:r w:rsidR="004B6950" w:rsidRPr="004B6950">
        <w:rPr>
          <w:rFonts w:cs="Times New Roman"/>
          <w:vertAlign w:val="superscript"/>
        </w:rPr>
        <w:t>-1</w:t>
      </w:r>
      <w:r w:rsidR="00D63452" w:rsidRPr="62FAF4DB">
        <w:rPr>
          <w:rFonts w:cs="Times New Roman"/>
        </w:rPr>
        <w:t xml:space="preserve">, p=.015) and pre-swing (-0.31 </w:t>
      </w:r>
      <w:r w:rsidR="004B6950">
        <w:rPr>
          <w:rFonts w:cs="Times New Roman"/>
        </w:rPr>
        <w:t>N</w:t>
      </w:r>
      <w:r w:rsidR="004B6950" w:rsidRPr="00E32885">
        <w:rPr>
          <w:rFonts w:cs="Times New Roman"/>
          <w:b/>
          <w:color w:val="000000" w:themeColor="text1"/>
        </w:rPr>
        <w:t>·</w:t>
      </w:r>
      <w:r w:rsidR="004B6950">
        <w:rPr>
          <w:rFonts w:cs="Times New Roman"/>
        </w:rPr>
        <w:t>BW</w:t>
      </w:r>
      <w:r w:rsidR="004B6950" w:rsidRPr="004B6950">
        <w:rPr>
          <w:rFonts w:cs="Times New Roman"/>
          <w:vertAlign w:val="superscript"/>
        </w:rPr>
        <w:t>-1</w:t>
      </w:r>
      <w:r w:rsidR="00D63452" w:rsidRPr="62FAF4DB">
        <w:rPr>
          <w:rFonts w:cs="Times New Roman"/>
        </w:rPr>
        <w:t>, p=.047) (Figures 2 and 3)</w:t>
      </w:r>
      <w:r>
        <w:rPr>
          <w:rFonts w:cs="Times New Roman"/>
        </w:rPr>
        <w:t xml:space="preserve"> compared </w:t>
      </w:r>
      <w:r w:rsidR="00337AC1">
        <w:rPr>
          <w:rFonts w:cs="Times New Roman"/>
        </w:rPr>
        <w:t>with</w:t>
      </w:r>
      <w:r>
        <w:rPr>
          <w:rFonts w:cs="Times New Roman"/>
        </w:rPr>
        <w:t xml:space="preserve"> </w:t>
      </w:r>
      <w:r w:rsidR="00745388">
        <w:rPr>
          <w:rFonts w:cs="Times New Roman"/>
        </w:rPr>
        <w:t>controls</w:t>
      </w:r>
      <w:r w:rsidR="00D63452" w:rsidRPr="62FAF4DB">
        <w:rPr>
          <w:rFonts w:cs="Times New Roman"/>
        </w:rPr>
        <w:t xml:space="preserve">. </w:t>
      </w:r>
      <w:r w:rsidR="004B408B">
        <w:rPr>
          <w:rFonts w:cs="Times New Roman"/>
        </w:rPr>
        <w:t>Likewise, t</w:t>
      </w:r>
      <w:r w:rsidR="005E271D">
        <w:rPr>
          <w:rFonts w:cs="Times New Roman"/>
        </w:rPr>
        <w:t>he v</w:t>
      </w:r>
      <w:r w:rsidR="00D63452" w:rsidRPr="62FAF4DB">
        <w:rPr>
          <w:rFonts w:cs="Times New Roman"/>
        </w:rPr>
        <w:t xml:space="preserve">ertical component of the hip </w:t>
      </w:r>
      <w:r w:rsidR="00B60A4D">
        <w:rPr>
          <w:rFonts w:cs="Times New Roman"/>
        </w:rPr>
        <w:t>contact</w:t>
      </w:r>
      <w:r w:rsidR="004B408B">
        <w:rPr>
          <w:rFonts w:cs="Times New Roman"/>
        </w:rPr>
        <w:t xml:space="preserve"> </w:t>
      </w:r>
      <w:r w:rsidR="00D63452" w:rsidRPr="62FAF4DB">
        <w:rPr>
          <w:rFonts w:cs="Times New Roman"/>
        </w:rPr>
        <w:t xml:space="preserve">force </w:t>
      </w:r>
      <w:r w:rsidR="0035212B">
        <w:rPr>
          <w:rFonts w:cs="Times New Roman"/>
        </w:rPr>
        <w:t>was</w:t>
      </w:r>
      <w:r w:rsidR="0035212B" w:rsidRPr="62FAF4DB">
        <w:rPr>
          <w:rFonts w:cs="Times New Roman"/>
        </w:rPr>
        <w:t xml:space="preserve"> </w:t>
      </w:r>
      <w:r w:rsidR="00D63452" w:rsidRPr="62FAF4DB">
        <w:rPr>
          <w:rFonts w:cs="Times New Roman"/>
        </w:rPr>
        <w:t xml:space="preserve">lower during loading (mean difference -0.65 </w:t>
      </w:r>
      <w:r w:rsidR="004B6950">
        <w:rPr>
          <w:rFonts w:cs="Times New Roman"/>
        </w:rPr>
        <w:t>N</w:t>
      </w:r>
      <w:r w:rsidR="004B6950" w:rsidRPr="00E32885">
        <w:rPr>
          <w:rFonts w:cs="Times New Roman"/>
          <w:b/>
          <w:color w:val="000000" w:themeColor="text1"/>
        </w:rPr>
        <w:t>·</w:t>
      </w:r>
      <w:r w:rsidR="004B6950">
        <w:rPr>
          <w:rFonts w:cs="Times New Roman"/>
        </w:rPr>
        <w:t>BW</w:t>
      </w:r>
      <w:r w:rsidR="004B6950" w:rsidRPr="004B6950">
        <w:rPr>
          <w:rFonts w:cs="Times New Roman"/>
          <w:vertAlign w:val="superscript"/>
        </w:rPr>
        <w:t>-1</w:t>
      </w:r>
      <w:r w:rsidR="00D63452">
        <w:rPr>
          <w:rFonts w:cs="Times New Roman"/>
        </w:rPr>
        <w:t>, p&lt;</w:t>
      </w:r>
      <w:r w:rsidR="00D63452" w:rsidRPr="62FAF4DB">
        <w:rPr>
          <w:rFonts w:cs="Times New Roman"/>
        </w:rPr>
        <w:t xml:space="preserve">.001), </w:t>
      </w:r>
      <w:r w:rsidR="00FF2C11">
        <w:rPr>
          <w:rFonts w:cs="Times New Roman"/>
        </w:rPr>
        <w:t>mid-stance</w:t>
      </w:r>
      <w:r w:rsidR="00D63452" w:rsidRPr="62FAF4DB">
        <w:rPr>
          <w:rFonts w:cs="Times New Roman"/>
        </w:rPr>
        <w:t xml:space="preserve"> (-0.62 </w:t>
      </w:r>
      <w:r w:rsidR="004B6950">
        <w:rPr>
          <w:rFonts w:cs="Times New Roman"/>
        </w:rPr>
        <w:t>N</w:t>
      </w:r>
      <w:r w:rsidR="004B6950" w:rsidRPr="00E32885">
        <w:rPr>
          <w:rFonts w:cs="Times New Roman"/>
          <w:b/>
          <w:color w:val="000000" w:themeColor="text1"/>
        </w:rPr>
        <w:t>·</w:t>
      </w:r>
      <w:r w:rsidR="004B6950">
        <w:rPr>
          <w:rFonts w:cs="Times New Roman"/>
        </w:rPr>
        <w:t>BW</w:t>
      </w:r>
      <w:r w:rsidR="004B6950" w:rsidRPr="004B6950">
        <w:rPr>
          <w:rFonts w:cs="Times New Roman"/>
          <w:vertAlign w:val="superscript"/>
        </w:rPr>
        <w:t>-1</w:t>
      </w:r>
      <w:r w:rsidR="00D63452" w:rsidRPr="62FAF4DB">
        <w:rPr>
          <w:rFonts w:cs="Times New Roman"/>
        </w:rPr>
        <w:t xml:space="preserve">, p=.002), pre-swing (-0.37 </w:t>
      </w:r>
      <w:r w:rsidR="004B6950">
        <w:rPr>
          <w:rFonts w:cs="Times New Roman"/>
        </w:rPr>
        <w:t>N</w:t>
      </w:r>
      <w:r w:rsidR="004B6950" w:rsidRPr="00E32885">
        <w:rPr>
          <w:rFonts w:cs="Times New Roman"/>
          <w:b/>
          <w:color w:val="000000" w:themeColor="text1"/>
        </w:rPr>
        <w:t>·</w:t>
      </w:r>
      <w:r w:rsidR="004B6950">
        <w:rPr>
          <w:rFonts w:cs="Times New Roman"/>
        </w:rPr>
        <w:t>BW</w:t>
      </w:r>
      <w:r w:rsidR="004B6950" w:rsidRPr="004B6950">
        <w:rPr>
          <w:rFonts w:cs="Times New Roman"/>
          <w:vertAlign w:val="superscript"/>
        </w:rPr>
        <w:t>-1</w:t>
      </w:r>
      <w:r w:rsidR="00D63452" w:rsidRPr="62FAF4DB">
        <w:rPr>
          <w:rFonts w:cs="Times New Roman"/>
        </w:rPr>
        <w:t xml:space="preserve">, p=.025) and swing (-0.47 </w:t>
      </w:r>
      <w:r w:rsidR="004B6950">
        <w:rPr>
          <w:rFonts w:cs="Times New Roman"/>
        </w:rPr>
        <w:t>N</w:t>
      </w:r>
      <w:r w:rsidR="004B6950" w:rsidRPr="00E32885">
        <w:rPr>
          <w:rFonts w:cs="Times New Roman"/>
          <w:b/>
          <w:color w:val="000000" w:themeColor="text1"/>
        </w:rPr>
        <w:t>·</w:t>
      </w:r>
      <w:r w:rsidR="004B6950">
        <w:rPr>
          <w:rFonts w:cs="Times New Roman"/>
        </w:rPr>
        <w:t>BW</w:t>
      </w:r>
      <w:r w:rsidR="004B6950" w:rsidRPr="004B6950">
        <w:rPr>
          <w:rFonts w:cs="Times New Roman"/>
          <w:vertAlign w:val="superscript"/>
        </w:rPr>
        <w:t>-1</w:t>
      </w:r>
      <w:r w:rsidR="00D63452" w:rsidRPr="62FAF4DB">
        <w:rPr>
          <w:rFonts w:cs="Times New Roman"/>
        </w:rPr>
        <w:t xml:space="preserve">, p=.013) (Figures </w:t>
      </w:r>
      <w:r w:rsidR="00347B44">
        <w:rPr>
          <w:rFonts w:cs="Times New Roman"/>
        </w:rPr>
        <w:t>2</w:t>
      </w:r>
      <w:r w:rsidR="00D63452" w:rsidRPr="62FAF4DB">
        <w:rPr>
          <w:rFonts w:cs="Times New Roman"/>
        </w:rPr>
        <w:t xml:space="preserve"> and </w:t>
      </w:r>
      <w:r w:rsidR="00347B44">
        <w:rPr>
          <w:rFonts w:cs="Times New Roman"/>
        </w:rPr>
        <w:t>3</w:t>
      </w:r>
      <w:r w:rsidR="00D63452" w:rsidRPr="62FAF4DB">
        <w:rPr>
          <w:rFonts w:cs="Times New Roman"/>
        </w:rPr>
        <w:t>)</w:t>
      </w:r>
      <w:r w:rsidR="004B408B">
        <w:rPr>
          <w:rFonts w:cs="Times New Roman"/>
        </w:rPr>
        <w:t>,</w:t>
      </w:r>
      <w:r w:rsidR="005E271D">
        <w:rPr>
          <w:rFonts w:cs="Times New Roman"/>
        </w:rPr>
        <w:t xml:space="preserve"> </w:t>
      </w:r>
      <w:r w:rsidR="004B408B">
        <w:rPr>
          <w:rFonts w:cs="Times New Roman"/>
        </w:rPr>
        <w:t xml:space="preserve">while </w:t>
      </w:r>
      <w:r w:rsidR="005E271D">
        <w:rPr>
          <w:rFonts w:cs="Times New Roman"/>
        </w:rPr>
        <w:t>the m</w:t>
      </w:r>
      <w:r w:rsidR="00D63452" w:rsidRPr="62FAF4DB">
        <w:rPr>
          <w:rFonts w:cs="Times New Roman"/>
        </w:rPr>
        <w:t xml:space="preserve">ediolateral component </w:t>
      </w:r>
      <w:r w:rsidR="004B408B">
        <w:rPr>
          <w:rFonts w:cs="Times New Roman"/>
        </w:rPr>
        <w:t xml:space="preserve">was </w:t>
      </w:r>
      <w:r w:rsidR="00D63452" w:rsidRPr="62FAF4DB">
        <w:rPr>
          <w:rFonts w:cs="Times New Roman"/>
        </w:rPr>
        <w:t xml:space="preserve">more lateral during most of stance (mean difference 0.37 </w:t>
      </w:r>
      <w:r w:rsidR="004B6950">
        <w:rPr>
          <w:rFonts w:cs="Times New Roman"/>
        </w:rPr>
        <w:t>N</w:t>
      </w:r>
      <w:r w:rsidR="004B6950" w:rsidRPr="00E32885">
        <w:rPr>
          <w:rFonts w:cs="Times New Roman"/>
          <w:b/>
          <w:color w:val="000000" w:themeColor="text1"/>
        </w:rPr>
        <w:t>·</w:t>
      </w:r>
      <w:r w:rsidR="004B6950">
        <w:rPr>
          <w:rFonts w:cs="Times New Roman"/>
        </w:rPr>
        <w:t>BW</w:t>
      </w:r>
      <w:r w:rsidR="004B6950" w:rsidRPr="004B6950">
        <w:rPr>
          <w:rFonts w:cs="Times New Roman"/>
          <w:vertAlign w:val="superscript"/>
        </w:rPr>
        <w:t>-1</w:t>
      </w:r>
      <w:r w:rsidR="00D63452">
        <w:rPr>
          <w:rFonts w:cs="Times New Roman"/>
        </w:rPr>
        <w:t>, p&lt;</w:t>
      </w:r>
      <w:r w:rsidR="00D63452" w:rsidRPr="62FAF4DB">
        <w:rPr>
          <w:rFonts w:cs="Times New Roman"/>
        </w:rPr>
        <w:t xml:space="preserve">.001) (Figures </w:t>
      </w:r>
      <w:r w:rsidR="00347B44">
        <w:rPr>
          <w:rFonts w:cs="Times New Roman"/>
        </w:rPr>
        <w:t>3</w:t>
      </w:r>
      <w:r w:rsidR="00D63452" w:rsidRPr="62FAF4DB">
        <w:rPr>
          <w:rFonts w:cs="Times New Roman"/>
        </w:rPr>
        <w:t xml:space="preserve"> and </w:t>
      </w:r>
      <w:r w:rsidR="00347B44">
        <w:rPr>
          <w:rFonts w:cs="Times New Roman"/>
        </w:rPr>
        <w:t>4</w:t>
      </w:r>
      <w:r w:rsidR="00D63452" w:rsidRPr="62FAF4DB">
        <w:rPr>
          <w:rFonts w:cs="Times New Roman"/>
        </w:rPr>
        <w:t>)</w:t>
      </w:r>
      <w:r w:rsidR="004B408B">
        <w:rPr>
          <w:rFonts w:cs="Times New Roman"/>
        </w:rPr>
        <w:t xml:space="preserve"> compared </w:t>
      </w:r>
      <w:r w:rsidR="00337AC1">
        <w:rPr>
          <w:rFonts w:cs="Times New Roman"/>
        </w:rPr>
        <w:t>with</w:t>
      </w:r>
      <w:r w:rsidR="004B408B">
        <w:rPr>
          <w:rFonts w:cs="Times New Roman"/>
        </w:rPr>
        <w:t xml:space="preserve"> </w:t>
      </w:r>
      <w:r w:rsidR="00745388">
        <w:rPr>
          <w:rFonts w:cs="Times New Roman"/>
        </w:rPr>
        <w:t>controls</w:t>
      </w:r>
      <w:r w:rsidR="00D63452" w:rsidRPr="62FAF4DB">
        <w:rPr>
          <w:rFonts w:cs="Times New Roman"/>
        </w:rPr>
        <w:t xml:space="preserve">. When </w:t>
      </w:r>
      <w:r w:rsidR="00D63452" w:rsidRPr="62FAF4DB">
        <w:rPr>
          <w:rFonts w:cs="Times New Roman"/>
        </w:rPr>
        <w:lastRenderedPageBreak/>
        <w:t xml:space="preserve">corrected for </w:t>
      </w:r>
      <w:r w:rsidR="0035212B" w:rsidRPr="62FAF4DB">
        <w:rPr>
          <w:rFonts w:cs="Times New Roman"/>
        </w:rPr>
        <w:t xml:space="preserve">pain and </w:t>
      </w:r>
      <w:r w:rsidR="00B2247B">
        <w:rPr>
          <w:rFonts w:cs="Times New Roman"/>
        </w:rPr>
        <w:t>walking speed</w:t>
      </w:r>
      <w:r w:rsidR="00D63452" w:rsidRPr="62FAF4DB">
        <w:rPr>
          <w:rFonts w:cs="Times New Roman"/>
        </w:rPr>
        <w:t xml:space="preserve">, </w:t>
      </w:r>
      <w:r w:rsidR="004B408B">
        <w:rPr>
          <w:rFonts w:cs="Times New Roman"/>
        </w:rPr>
        <w:t xml:space="preserve">between-group </w:t>
      </w:r>
      <w:r w:rsidR="00D63452" w:rsidRPr="62FAF4DB">
        <w:rPr>
          <w:rFonts w:cs="Times New Roman"/>
        </w:rPr>
        <w:t xml:space="preserve">differences remained </w:t>
      </w:r>
      <w:r w:rsidR="004B408B">
        <w:rPr>
          <w:rFonts w:cs="Times New Roman"/>
        </w:rPr>
        <w:t>for</w:t>
      </w:r>
      <w:r w:rsidR="004B408B" w:rsidRPr="62FAF4DB">
        <w:rPr>
          <w:rFonts w:cs="Times New Roman"/>
        </w:rPr>
        <w:t xml:space="preserve"> </w:t>
      </w:r>
      <w:r w:rsidR="00D63452" w:rsidRPr="62FAF4DB">
        <w:rPr>
          <w:rFonts w:cs="Times New Roman"/>
        </w:rPr>
        <w:t xml:space="preserve">the vertical component of the hip </w:t>
      </w:r>
      <w:r w:rsidR="00B60A4D">
        <w:rPr>
          <w:rFonts w:cs="Times New Roman"/>
        </w:rPr>
        <w:t>contact</w:t>
      </w:r>
      <w:r w:rsidR="004B408B">
        <w:rPr>
          <w:rFonts w:cs="Times New Roman"/>
        </w:rPr>
        <w:t xml:space="preserve"> </w:t>
      </w:r>
      <w:r w:rsidR="00D63452" w:rsidRPr="62FAF4DB">
        <w:rPr>
          <w:rFonts w:cs="Times New Roman"/>
        </w:rPr>
        <w:t>force during loading (p=</w:t>
      </w:r>
      <w:r w:rsidR="00D63452">
        <w:rPr>
          <w:rFonts w:cs="Times New Roman"/>
        </w:rPr>
        <w:t>.</w:t>
      </w:r>
      <w:r w:rsidR="00D63452" w:rsidRPr="62FAF4DB">
        <w:rPr>
          <w:rFonts w:cs="Times New Roman"/>
        </w:rPr>
        <w:t xml:space="preserve">032) and </w:t>
      </w:r>
      <w:r w:rsidR="0035212B">
        <w:rPr>
          <w:rFonts w:cs="Times New Roman"/>
        </w:rPr>
        <w:t xml:space="preserve">for </w:t>
      </w:r>
      <w:r w:rsidR="00D63452" w:rsidRPr="62FAF4DB">
        <w:rPr>
          <w:rFonts w:cs="Times New Roman"/>
        </w:rPr>
        <w:t xml:space="preserve">mediolateral component </w:t>
      </w:r>
      <w:r w:rsidR="0035212B">
        <w:rPr>
          <w:rFonts w:cs="Times New Roman"/>
        </w:rPr>
        <w:t>during</w:t>
      </w:r>
      <w:r w:rsidR="0035212B" w:rsidRPr="62FAF4DB">
        <w:rPr>
          <w:rFonts w:cs="Times New Roman"/>
        </w:rPr>
        <w:t xml:space="preserve"> </w:t>
      </w:r>
      <w:r w:rsidR="00D63452" w:rsidRPr="62FAF4DB">
        <w:rPr>
          <w:rFonts w:cs="Times New Roman"/>
        </w:rPr>
        <w:t>mid- and late-</w:t>
      </w:r>
      <w:r w:rsidR="00D63452">
        <w:rPr>
          <w:rFonts w:cs="Times New Roman"/>
        </w:rPr>
        <w:t>stance (p&lt;</w:t>
      </w:r>
      <w:r w:rsidR="00D63452" w:rsidRPr="62FAF4DB">
        <w:rPr>
          <w:rFonts w:cs="Times New Roman"/>
        </w:rPr>
        <w:t xml:space="preserve">.001) (Figure </w:t>
      </w:r>
      <w:r w:rsidR="00932E4A">
        <w:rPr>
          <w:rFonts w:cs="Times New Roman"/>
        </w:rPr>
        <w:t>2</w:t>
      </w:r>
      <w:r w:rsidR="00D63452" w:rsidRPr="62FAF4DB">
        <w:rPr>
          <w:rFonts w:cs="Times New Roman"/>
        </w:rPr>
        <w:t>).</w:t>
      </w:r>
    </w:p>
    <w:p w14:paraId="4B4083BE" w14:textId="50569C60" w:rsidR="00475621" w:rsidRDefault="00493CCA" w:rsidP="007A3FDF">
      <w:pPr>
        <w:pStyle w:val="Caption"/>
        <w:spacing w:line="480" w:lineRule="auto"/>
        <w:rPr>
          <w:i w:val="0"/>
          <w:iCs w:val="0"/>
          <w:color w:val="auto"/>
          <w:sz w:val="24"/>
        </w:rPr>
      </w:pPr>
      <w:r w:rsidRPr="00493CCA">
        <w:rPr>
          <w:i w:val="0"/>
          <w:iCs w:val="0"/>
          <w:noProof/>
          <w:color w:val="auto"/>
          <w:sz w:val="24"/>
          <w:lang w:eastAsia="en-AU"/>
        </w:rPr>
        <w:drawing>
          <wp:anchor distT="0" distB="0" distL="114300" distR="114300" simplePos="0" relativeHeight="251658240" behindDoc="1" locked="0" layoutInCell="1" allowOverlap="1" wp14:anchorId="7495A172" wp14:editId="0B019ABD">
            <wp:simplePos x="0" y="0"/>
            <wp:positionH relativeFrom="column">
              <wp:posOffset>0</wp:posOffset>
            </wp:positionH>
            <wp:positionV relativeFrom="paragraph">
              <wp:posOffset>2540</wp:posOffset>
            </wp:positionV>
            <wp:extent cx="3600450" cy="7366000"/>
            <wp:effectExtent l="0" t="0" r="0" b="6350"/>
            <wp:wrapTight wrapText="bothSides">
              <wp:wrapPolygon edited="0">
                <wp:start x="0" y="0"/>
                <wp:lineTo x="0" y="21563"/>
                <wp:lineTo x="21486" y="21563"/>
                <wp:lineTo x="21486" y="0"/>
                <wp:lineTo x="0" y="0"/>
              </wp:wrapPolygon>
            </wp:wrapTight>
            <wp:docPr id="3" name="Picture 3" descr="C:\Users\s5001683\Dropbox\PhD\For Trevor\Thesis\6_JointContactForces-FOR_REVIEW\Figure3_PelFem_ButterflyMontage_bigStackedSaxbyLabel.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5001683\Dropbox\PhD\For Trevor\Thesis\6_JointContactForces-FOR_REVIEW\Figure3_PelFem_ButterflyMontage_bigStackedSaxbyLabel.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00450" cy="7366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16EBDAF" w14:textId="77777777" w:rsidR="00493CCA" w:rsidRDefault="00493CCA" w:rsidP="007A3FDF">
      <w:pPr>
        <w:pStyle w:val="Caption"/>
        <w:spacing w:line="480" w:lineRule="auto"/>
        <w:rPr>
          <w:i w:val="0"/>
          <w:iCs w:val="0"/>
          <w:color w:val="auto"/>
          <w:sz w:val="24"/>
        </w:rPr>
      </w:pPr>
    </w:p>
    <w:p w14:paraId="6A31121C" w14:textId="77777777" w:rsidR="00493CCA" w:rsidRDefault="00493CCA" w:rsidP="007A3FDF">
      <w:pPr>
        <w:pStyle w:val="Caption"/>
        <w:spacing w:line="480" w:lineRule="auto"/>
        <w:rPr>
          <w:i w:val="0"/>
          <w:iCs w:val="0"/>
          <w:color w:val="auto"/>
          <w:sz w:val="24"/>
        </w:rPr>
      </w:pPr>
    </w:p>
    <w:p w14:paraId="3198D928" w14:textId="77777777" w:rsidR="00493CCA" w:rsidRDefault="00493CCA" w:rsidP="007A3FDF">
      <w:pPr>
        <w:pStyle w:val="Caption"/>
        <w:spacing w:line="480" w:lineRule="auto"/>
        <w:rPr>
          <w:i w:val="0"/>
          <w:iCs w:val="0"/>
          <w:color w:val="auto"/>
          <w:sz w:val="24"/>
        </w:rPr>
      </w:pPr>
    </w:p>
    <w:p w14:paraId="1E47637B" w14:textId="77777777" w:rsidR="00493CCA" w:rsidRDefault="00493CCA" w:rsidP="007A3FDF">
      <w:pPr>
        <w:pStyle w:val="Caption"/>
        <w:spacing w:line="480" w:lineRule="auto"/>
        <w:rPr>
          <w:i w:val="0"/>
          <w:iCs w:val="0"/>
          <w:color w:val="auto"/>
          <w:sz w:val="24"/>
        </w:rPr>
      </w:pPr>
    </w:p>
    <w:p w14:paraId="6F9FE4E4" w14:textId="77777777" w:rsidR="00493CCA" w:rsidRDefault="00493CCA" w:rsidP="007A3FDF">
      <w:pPr>
        <w:pStyle w:val="Caption"/>
        <w:spacing w:line="480" w:lineRule="auto"/>
        <w:rPr>
          <w:i w:val="0"/>
          <w:iCs w:val="0"/>
          <w:color w:val="auto"/>
          <w:sz w:val="24"/>
        </w:rPr>
      </w:pPr>
    </w:p>
    <w:p w14:paraId="00A7C5BF" w14:textId="77777777" w:rsidR="00493CCA" w:rsidRDefault="00493CCA" w:rsidP="007A3FDF">
      <w:pPr>
        <w:pStyle w:val="Caption"/>
        <w:spacing w:line="480" w:lineRule="auto"/>
        <w:rPr>
          <w:i w:val="0"/>
          <w:iCs w:val="0"/>
          <w:color w:val="auto"/>
          <w:sz w:val="24"/>
        </w:rPr>
      </w:pPr>
    </w:p>
    <w:p w14:paraId="1D82D141" w14:textId="77777777" w:rsidR="00493CCA" w:rsidRDefault="00493CCA" w:rsidP="007A3FDF">
      <w:pPr>
        <w:pStyle w:val="Caption"/>
        <w:spacing w:line="480" w:lineRule="auto"/>
        <w:rPr>
          <w:i w:val="0"/>
          <w:iCs w:val="0"/>
          <w:color w:val="auto"/>
          <w:sz w:val="24"/>
        </w:rPr>
      </w:pPr>
    </w:p>
    <w:p w14:paraId="4525A5E8" w14:textId="1048AF7F" w:rsidR="002205DC" w:rsidRPr="006E62B2" w:rsidRDefault="002205DC" w:rsidP="007A3FDF">
      <w:pPr>
        <w:pStyle w:val="Caption"/>
        <w:spacing w:line="480" w:lineRule="auto"/>
        <w:rPr>
          <w:rFonts w:cs="Times New Roman"/>
          <w:sz w:val="24"/>
        </w:rPr>
      </w:pPr>
      <w:r w:rsidRPr="00B47D80">
        <w:rPr>
          <w:i w:val="0"/>
          <w:iCs w:val="0"/>
          <w:color w:val="auto"/>
          <w:sz w:val="24"/>
        </w:rPr>
        <w:t xml:space="preserve">Figure </w:t>
      </w:r>
      <w:r w:rsidR="00347B44">
        <w:rPr>
          <w:i w:val="0"/>
          <w:iCs w:val="0"/>
          <w:color w:val="auto"/>
          <w:sz w:val="24"/>
        </w:rPr>
        <w:t>3</w:t>
      </w:r>
      <w:r w:rsidRPr="00B47D80">
        <w:rPr>
          <w:i w:val="0"/>
          <w:iCs w:val="0"/>
          <w:color w:val="auto"/>
          <w:sz w:val="24"/>
        </w:rPr>
        <w:t xml:space="preserve">: </w:t>
      </w:r>
      <w:r w:rsidR="00F35DB1" w:rsidRPr="00B47D80">
        <w:rPr>
          <w:i w:val="0"/>
          <w:iCs w:val="0"/>
          <w:color w:val="auto"/>
          <w:sz w:val="24"/>
        </w:rPr>
        <w:t>Mean h</w:t>
      </w:r>
      <w:r w:rsidRPr="00B47D80">
        <w:rPr>
          <w:rFonts w:cs="Times New Roman"/>
          <w:i w:val="0"/>
          <w:iCs w:val="0"/>
          <w:color w:val="auto"/>
          <w:sz w:val="24"/>
        </w:rPr>
        <w:t xml:space="preserve">ip contact forces </w:t>
      </w:r>
      <w:r w:rsidR="00475621">
        <w:rPr>
          <w:rFonts w:cs="Times New Roman"/>
          <w:i w:val="0"/>
          <w:iCs w:val="0"/>
          <w:color w:val="auto"/>
          <w:sz w:val="24"/>
        </w:rPr>
        <w:t xml:space="preserve">(N/BW) </w:t>
      </w:r>
      <w:r w:rsidRPr="00B47D80">
        <w:rPr>
          <w:rFonts w:cs="Times New Roman"/>
          <w:i w:val="0"/>
          <w:iCs w:val="0"/>
          <w:color w:val="auto"/>
          <w:sz w:val="24"/>
        </w:rPr>
        <w:t>e</w:t>
      </w:r>
      <w:r w:rsidR="00F35DB1" w:rsidRPr="00B47D80">
        <w:rPr>
          <w:rFonts w:cs="Times New Roman"/>
          <w:i w:val="0"/>
          <w:iCs w:val="0"/>
          <w:color w:val="auto"/>
          <w:sz w:val="24"/>
        </w:rPr>
        <w:t>xpressed in the pelvis and femoral</w:t>
      </w:r>
      <w:r w:rsidR="009A1EC3">
        <w:rPr>
          <w:rFonts w:cs="Times New Roman"/>
          <w:i w:val="0"/>
          <w:iCs w:val="0"/>
          <w:color w:val="auto"/>
          <w:sz w:val="24"/>
        </w:rPr>
        <w:t xml:space="preserve"> co</w:t>
      </w:r>
      <w:r w:rsidRPr="00B47D80">
        <w:rPr>
          <w:rFonts w:cs="Times New Roman"/>
          <w:i w:val="0"/>
          <w:iCs w:val="0"/>
          <w:color w:val="auto"/>
          <w:sz w:val="24"/>
        </w:rPr>
        <w:t xml:space="preserve">ordinate systems for those with FAI syndrome (red) and </w:t>
      </w:r>
      <w:r w:rsidR="00745388" w:rsidRPr="00B47D80">
        <w:rPr>
          <w:rFonts w:cs="Times New Roman"/>
          <w:i w:val="0"/>
          <w:iCs w:val="0"/>
          <w:color w:val="auto"/>
          <w:sz w:val="24"/>
        </w:rPr>
        <w:t>controls</w:t>
      </w:r>
      <w:r w:rsidRPr="00B47D80">
        <w:rPr>
          <w:rFonts w:cs="Times New Roman"/>
          <w:i w:val="0"/>
          <w:iCs w:val="0"/>
          <w:color w:val="auto"/>
          <w:sz w:val="24"/>
        </w:rPr>
        <w:t xml:space="preserve"> (blue). Triangles and squares represent the start and end of stance phase respectively, with the solid line representing stance and the dotted line representing swing.</w:t>
      </w:r>
    </w:p>
    <w:p w14:paraId="5D2047C3" w14:textId="77777777" w:rsidR="00493CCA" w:rsidRDefault="00493CCA">
      <w:pPr>
        <w:spacing w:after="160" w:line="259" w:lineRule="auto"/>
        <w:jc w:val="left"/>
        <w:rPr>
          <w:rFonts w:cs="Times New Roman"/>
        </w:rPr>
      </w:pPr>
      <w:r>
        <w:rPr>
          <w:rFonts w:cs="Times New Roman"/>
        </w:rPr>
        <w:br w:type="page"/>
      </w:r>
    </w:p>
    <w:p w14:paraId="3FB454FD" w14:textId="3D9375F0" w:rsidR="00D63452" w:rsidRDefault="00D63452" w:rsidP="00D63452">
      <w:pPr>
        <w:rPr>
          <w:rFonts w:cs="Times New Roman"/>
        </w:rPr>
      </w:pPr>
      <w:r>
        <w:rPr>
          <w:rFonts w:cs="Times New Roman"/>
        </w:rPr>
        <w:lastRenderedPageBreak/>
        <w:t xml:space="preserve">Examining the hip </w:t>
      </w:r>
      <w:r w:rsidR="00B60A4D">
        <w:rPr>
          <w:rFonts w:cs="Times New Roman"/>
        </w:rPr>
        <w:t>contact</w:t>
      </w:r>
      <w:r w:rsidR="000C403D">
        <w:rPr>
          <w:rFonts w:cs="Times New Roman"/>
        </w:rPr>
        <w:t xml:space="preserve"> </w:t>
      </w:r>
      <w:r>
        <w:rPr>
          <w:rFonts w:cs="Times New Roman"/>
        </w:rPr>
        <w:t xml:space="preserve">forces in the pelvic coordinate system, those with FAI syndrome had more anteriorly directed contact forces from loading to early stance (0.35 </w:t>
      </w:r>
      <w:r w:rsidR="004B6950">
        <w:rPr>
          <w:rFonts w:cs="Times New Roman"/>
        </w:rPr>
        <w:t>N</w:t>
      </w:r>
      <w:r w:rsidR="004B6950" w:rsidRPr="00E32885">
        <w:rPr>
          <w:rFonts w:cs="Times New Roman"/>
          <w:b/>
          <w:color w:val="000000" w:themeColor="text1"/>
        </w:rPr>
        <w:t>·</w:t>
      </w:r>
      <w:r w:rsidR="004B6950">
        <w:rPr>
          <w:rFonts w:cs="Times New Roman"/>
        </w:rPr>
        <w:t>BW</w:t>
      </w:r>
      <w:r w:rsidR="004B6950" w:rsidRPr="004B6950">
        <w:rPr>
          <w:rFonts w:cs="Times New Roman"/>
          <w:vertAlign w:val="superscript"/>
        </w:rPr>
        <w:t>-1</w:t>
      </w:r>
      <w:r>
        <w:rPr>
          <w:rFonts w:cs="Times New Roman"/>
        </w:rPr>
        <w:t xml:space="preserve">, p&lt;.001) and swing (0.22 </w:t>
      </w:r>
      <w:r w:rsidR="004B6950">
        <w:rPr>
          <w:rFonts w:cs="Times New Roman"/>
        </w:rPr>
        <w:t>N</w:t>
      </w:r>
      <w:r w:rsidR="004B6950" w:rsidRPr="00E32885">
        <w:rPr>
          <w:rFonts w:cs="Times New Roman"/>
          <w:b/>
          <w:color w:val="000000" w:themeColor="text1"/>
        </w:rPr>
        <w:t>·</w:t>
      </w:r>
      <w:r w:rsidR="004B6950">
        <w:rPr>
          <w:rFonts w:cs="Times New Roman"/>
        </w:rPr>
        <w:t>BW</w:t>
      </w:r>
      <w:r w:rsidR="004B6950" w:rsidRPr="004B6950">
        <w:rPr>
          <w:rFonts w:cs="Times New Roman"/>
          <w:vertAlign w:val="superscript"/>
        </w:rPr>
        <w:t>-1</w:t>
      </w:r>
      <w:r>
        <w:rPr>
          <w:rFonts w:cs="Times New Roman"/>
        </w:rPr>
        <w:t xml:space="preserve">, p&lt;.001) (Figures </w:t>
      </w:r>
      <w:r w:rsidR="00932E4A">
        <w:rPr>
          <w:rFonts w:cs="Times New Roman"/>
        </w:rPr>
        <w:t>2</w:t>
      </w:r>
      <w:r>
        <w:rPr>
          <w:rFonts w:cs="Times New Roman"/>
        </w:rPr>
        <w:t xml:space="preserve"> and </w:t>
      </w:r>
      <w:r w:rsidR="00932E4A">
        <w:rPr>
          <w:rFonts w:cs="Times New Roman"/>
        </w:rPr>
        <w:t>3</w:t>
      </w:r>
      <w:r>
        <w:rPr>
          <w:rFonts w:cs="Times New Roman"/>
        </w:rPr>
        <w:t xml:space="preserve">) </w:t>
      </w:r>
      <w:r w:rsidR="00337AC1">
        <w:rPr>
          <w:rFonts w:cs="Times New Roman"/>
        </w:rPr>
        <w:t xml:space="preserve">compared </w:t>
      </w:r>
      <w:r w:rsidR="00A76371">
        <w:rPr>
          <w:rFonts w:cs="Times New Roman"/>
        </w:rPr>
        <w:t>with</w:t>
      </w:r>
      <w:r>
        <w:rPr>
          <w:rFonts w:cs="Times New Roman"/>
        </w:rPr>
        <w:t xml:space="preserve"> </w:t>
      </w:r>
      <w:r w:rsidR="00745388">
        <w:rPr>
          <w:rFonts w:cs="Times New Roman"/>
        </w:rPr>
        <w:t>controls</w:t>
      </w:r>
      <w:r>
        <w:rPr>
          <w:rFonts w:cs="Times New Roman"/>
        </w:rPr>
        <w:t xml:space="preserve">. </w:t>
      </w:r>
      <w:r w:rsidR="0035212B">
        <w:rPr>
          <w:rFonts w:cs="Times New Roman"/>
        </w:rPr>
        <w:t>C</w:t>
      </w:r>
      <w:r w:rsidR="00A76371">
        <w:rPr>
          <w:rFonts w:cs="Times New Roman"/>
        </w:rPr>
        <w:t>ompared with</w:t>
      </w:r>
      <w:r>
        <w:rPr>
          <w:rFonts w:cs="Times New Roman"/>
        </w:rPr>
        <w:t xml:space="preserve"> </w:t>
      </w:r>
      <w:r w:rsidR="00745388">
        <w:rPr>
          <w:rFonts w:cs="Times New Roman"/>
        </w:rPr>
        <w:t>controls</w:t>
      </w:r>
      <w:r>
        <w:rPr>
          <w:rFonts w:cs="Times New Roman"/>
        </w:rPr>
        <w:t xml:space="preserve">, those with FAI syndrome had </w:t>
      </w:r>
      <w:r w:rsidRPr="00C0069D">
        <w:rPr>
          <w:rFonts w:cs="Times New Roman"/>
        </w:rPr>
        <w:t>lower magnitude v</w:t>
      </w:r>
      <w:r>
        <w:rPr>
          <w:rFonts w:cs="Times New Roman"/>
        </w:rPr>
        <w:t>ertical component</w:t>
      </w:r>
      <w:r w:rsidR="00B2247B">
        <w:rPr>
          <w:rFonts w:cs="Times New Roman"/>
        </w:rPr>
        <w:t xml:space="preserve"> of the hip contact force</w:t>
      </w:r>
      <w:r>
        <w:rPr>
          <w:rFonts w:cs="Times New Roman"/>
        </w:rPr>
        <w:t xml:space="preserve"> from loading to early stance (0.61 </w:t>
      </w:r>
      <w:r w:rsidR="004B6950">
        <w:rPr>
          <w:rFonts w:cs="Times New Roman"/>
        </w:rPr>
        <w:t>N</w:t>
      </w:r>
      <w:r w:rsidR="004B6950" w:rsidRPr="00E32885">
        <w:rPr>
          <w:rFonts w:cs="Times New Roman"/>
          <w:b/>
          <w:color w:val="000000" w:themeColor="text1"/>
        </w:rPr>
        <w:t>·</w:t>
      </w:r>
      <w:r w:rsidR="004B6950">
        <w:rPr>
          <w:rFonts w:cs="Times New Roman"/>
        </w:rPr>
        <w:t>BW</w:t>
      </w:r>
      <w:r w:rsidR="004B6950" w:rsidRPr="004B6950">
        <w:rPr>
          <w:rFonts w:cs="Times New Roman"/>
          <w:vertAlign w:val="superscript"/>
        </w:rPr>
        <w:t>-1</w:t>
      </w:r>
      <w:r>
        <w:rPr>
          <w:rFonts w:cs="Times New Roman"/>
        </w:rPr>
        <w:t xml:space="preserve">, p&lt;.001) and </w:t>
      </w:r>
      <w:r w:rsidR="00FF2C11">
        <w:rPr>
          <w:rFonts w:cs="Times New Roman"/>
        </w:rPr>
        <w:t>mid-stance</w:t>
      </w:r>
      <w:r>
        <w:rPr>
          <w:rFonts w:cs="Times New Roman"/>
        </w:rPr>
        <w:t xml:space="preserve"> and pre-swing (0.55 </w:t>
      </w:r>
      <w:r w:rsidR="004B6950">
        <w:rPr>
          <w:rFonts w:cs="Times New Roman"/>
        </w:rPr>
        <w:t>N</w:t>
      </w:r>
      <w:r w:rsidR="004B6950" w:rsidRPr="00E32885">
        <w:rPr>
          <w:rFonts w:cs="Times New Roman"/>
          <w:b/>
          <w:color w:val="000000" w:themeColor="text1"/>
        </w:rPr>
        <w:t>·</w:t>
      </w:r>
      <w:r w:rsidR="004B6950">
        <w:rPr>
          <w:rFonts w:cs="Times New Roman"/>
        </w:rPr>
        <w:t>BW</w:t>
      </w:r>
      <w:r w:rsidR="004B6950" w:rsidRPr="004B6950">
        <w:rPr>
          <w:rFonts w:cs="Times New Roman"/>
          <w:vertAlign w:val="superscript"/>
        </w:rPr>
        <w:t>-1</w:t>
      </w:r>
      <w:r>
        <w:rPr>
          <w:rFonts w:cs="Times New Roman"/>
        </w:rPr>
        <w:t xml:space="preserve">, p&lt;.001) (Figures </w:t>
      </w:r>
      <w:r w:rsidR="00932E4A">
        <w:rPr>
          <w:rFonts w:cs="Times New Roman"/>
        </w:rPr>
        <w:t>2</w:t>
      </w:r>
      <w:r>
        <w:rPr>
          <w:rFonts w:cs="Times New Roman"/>
        </w:rPr>
        <w:t xml:space="preserve"> and </w:t>
      </w:r>
      <w:r w:rsidR="00932E4A">
        <w:rPr>
          <w:rFonts w:cs="Times New Roman"/>
        </w:rPr>
        <w:t>3</w:t>
      </w:r>
      <w:r>
        <w:rPr>
          <w:rFonts w:cs="Times New Roman"/>
        </w:rPr>
        <w:t xml:space="preserve">), while </w:t>
      </w:r>
      <w:r w:rsidR="0035212B">
        <w:rPr>
          <w:rFonts w:cs="Times New Roman"/>
        </w:rPr>
        <w:t xml:space="preserve">the </w:t>
      </w:r>
      <w:r>
        <w:rPr>
          <w:rFonts w:cs="Times New Roman"/>
        </w:rPr>
        <w:t>mediolateral component of the hip contact force w</w:t>
      </w:r>
      <w:r w:rsidR="0035212B">
        <w:rPr>
          <w:rFonts w:cs="Times New Roman"/>
        </w:rPr>
        <w:t>as</w:t>
      </w:r>
      <w:r>
        <w:rPr>
          <w:rFonts w:cs="Times New Roman"/>
        </w:rPr>
        <w:t xml:space="preserve"> more lateral during loading (0.34 </w:t>
      </w:r>
      <w:r w:rsidR="004B6950">
        <w:rPr>
          <w:rFonts w:cs="Times New Roman"/>
        </w:rPr>
        <w:t>N</w:t>
      </w:r>
      <w:r w:rsidR="004B6950" w:rsidRPr="00E32885">
        <w:rPr>
          <w:rFonts w:cs="Times New Roman"/>
          <w:b/>
          <w:color w:val="000000" w:themeColor="text1"/>
        </w:rPr>
        <w:t>·</w:t>
      </w:r>
      <w:r w:rsidR="004B6950">
        <w:rPr>
          <w:rFonts w:cs="Times New Roman"/>
        </w:rPr>
        <w:t>BW</w:t>
      </w:r>
      <w:r w:rsidR="004B6950" w:rsidRPr="004B6950">
        <w:rPr>
          <w:rFonts w:cs="Times New Roman"/>
          <w:vertAlign w:val="superscript"/>
        </w:rPr>
        <w:t>-1</w:t>
      </w:r>
      <w:r>
        <w:rPr>
          <w:rFonts w:cs="Times New Roman"/>
        </w:rPr>
        <w:t xml:space="preserve">, p=.016) and swing (0.27 </w:t>
      </w:r>
      <w:r w:rsidR="004B6950">
        <w:rPr>
          <w:rFonts w:cs="Times New Roman"/>
        </w:rPr>
        <w:t>N</w:t>
      </w:r>
      <w:r w:rsidR="004B6950" w:rsidRPr="00E32885">
        <w:rPr>
          <w:rFonts w:cs="Times New Roman"/>
          <w:b/>
          <w:color w:val="000000" w:themeColor="text1"/>
        </w:rPr>
        <w:t>·</w:t>
      </w:r>
      <w:r w:rsidR="004B6950">
        <w:rPr>
          <w:rFonts w:cs="Times New Roman"/>
        </w:rPr>
        <w:t>BW</w:t>
      </w:r>
      <w:r w:rsidR="004B6950" w:rsidRPr="004B6950">
        <w:rPr>
          <w:rFonts w:cs="Times New Roman"/>
          <w:vertAlign w:val="superscript"/>
        </w:rPr>
        <w:t>-1</w:t>
      </w:r>
      <w:r>
        <w:rPr>
          <w:rFonts w:cs="Times New Roman"/>
        </w:rPr>
        <w:t xml:space="preserve">, p=.012). When corrected for </w:t>
      </w:r>
      <w:r w:rsidR="0035212B">
        <w:rPr>
          <w:rFonts w:cs="Times New Roman"/>
        </w:rPr>
        <w:t xml:space="preserve">pain and walking </w:t>
      </w:r>
      <w:r>
        <w:rPr>
          <w:rFonts w:cs="Times New Roman"/>
        </w:rPr>
        <w:t xml:space="preserve">speed, those with FAI syndrome still had more anteriorly directed hip </w:t>
      </w:r>
      <w:r w:rsidR="00B60A4D">
        <w:rPr>
          <w:rFonts w:cs="Times New Roman"/>
        </w:rPr>
        <w:t>contact</w:t>
      </w:r>
      <w:r w:rsidR="000C403D">
        <w:rPr>
          <w:rFonts w:cs="Times New Roman"/>
        </w:rPr>
        <w:t xml:space="preserve"> </w:t>
      </w:r>
      <w:r>
        <w:rPr>
          <w:rFonts w:cs="Times New Roman"/>
        </w:rPr>
        <w:t xml:space="preserve">forces during swing (p=.02), with lower vertical component during loading (p=.028) and </w:t>
      </w:r>
      <w:r w:rsidR="00FF2C11">
        <w:rPr>
          <w:rFonts w:cs="Times New Roman"/>
        </w:rPr>
        <w:t>mid-stance</w:t>
      </w:r>
      <w:r>
        <w:rPr>
          <w:rFonts w:cs="Times New Roman"/>
        </w:rPr>
        <w:t xml:space="preserve"> (p=.004) and more lateral component during late swing and loading (both p=.04)</w:t>
      </w:r>
      <w:r w:rsidR="000C403D" w:rsidRPr="000C403D">
        <w:rPr>
          <w:rFonts w:cs="Times New Roman"/>
        </w:rPr>
        <w:t xml:space="preserve"> </w:t>
      </w:r>
      <w:r w:rsidR="00A76371">
        <w:rPr>
          <w:rFonts w:cs="Times New Roman"/>
        </w:rPr>
        <w:t>compared with</w:t>
      </w:r>
      <w:r w:rsidR="000C403D">
        <w:rPr>
          <w:rFonts w:cs="Times New Roman"/>
        </w:rPr>
        <w:t xml:space="preserve"> </w:t>
      </w:r>
      <w:r w:rsidR="00745388">
        <w:rPr>
          <w:rFonts w:cs="Times New Roman"/>
        </w:rPr>
        <w:t>controls</w:t>
      </w:r>
      <w:r>
        <w:rPr>
          <w:rFonts w:cs="Times New Roman"/>
        </w:rPr>
        <w:t>.</w:t>
      </w:r>
    </w:p>
    <w:p w14:paraId="588B7D6E" w14:textId="77105458" w:rsidR="00D461CD" w:rsidRDefault="00D461CD" w:rsidP="00D461CD">
      <w:r>
        <w:rPr>
          <w:rFonts w:cs="Times New Roman"/>
        </w:rPr>
        <w:t>T</w:t>
      </w:r>
      <w:r w:rsidRPr="62FAF4DB">
        <w:rPr>
          <w:rFonts w:cs="Times New Roman"/>
        </w:rPr>
        <w:t>hose with FAI syndrome</w:t>
      </w:r>
      <w:r>
        <w:rPr>
          <w:rFonts w:cs="Times New Roman"/>
        </w:rPr>
        <w:t xml:space="preserve"> had different</w:t>
      </w:r>
      <w:r w:rsidRPr="62FAF4DB">
        <w:rPr>
          <w:rFonts w:cs="Times New Roman"/>
        </w:rPr>
        <w:t xml:space="preserve"> regional </w:t>
      </w:r>
      <w:r>
        <w:rPr>
          <w:rFonts w:cs="Times New Roman"/>
        </w:rPr>
        <w:t xml:space="preserve">loading patterns </w:t>
      </w:r>
      <w:r w:rsidR="00A76371">
        <w:rPr>
          <w:rFonts w:cs="Times New Roman"/>
        </w:rPr>
        <w:t>compared with</w:t>
      </w:r>
      <w:r>
        <w:rPr>
          <w:rFonts w:cs="Times New Roman"/>
        </w:rPr>
        <w:t xml:space="preserve"> </w:t>
      </w:r>
      <w:r w:rsidR="00745388">
        <w:rPr>
          <w:rFonts w:cs="Times New Roman"/>
        </w:rPr>
        <w:t>controls</w:t>
      </w:r>
      <w:r w:rsidR="004E7F4F">
        <w:rPr>
          <w:rFonts w:cs="Times New Roman"/>
        </w:rPr>
        <w:t>.</w:t>
      </w:r>
      <w:r w:rsidR="00321052">
        <w:rPr>
          <w:rFonts w:cs="Times New Roman"/>
        </w:rPr>
        <w:t xml:space="preserve"> On the acetabular surface, average regional loading </w:t>
      </w:r>
      <w:r>
        <w:rPr>
          <w:rFonts w:cs="Times New Roman"/>
        </w:rPr>
        <w:t>was located more anteriorly (</w:t>
      </w:r>
      <w:r w:rsidRPr="00D03F26">
        <w:rPr>
          <w:rFonts w:cs="Times New Roman"/>
        </w:rPr>
        <w:t>3.8° ± 3.</w:t>
      </w:r>
      <w:r w:rsidR="00625E2A" w:rsidRPr="00D03F26">
        <w:rPr>
          <w:rFonts w:cs="Times New Roman"/>
        </w:rPr>
        <w:t>5</w:t>
      </w:r>
      <w:r w:rsidRPr="00D03F26">
        <w:rPr>
          <w:rFonts w:cs="Times New Roman"/>
        </w:rPr>
        <w:t>°</w:t>
      </w:r>
      <w:r w:rsidR="00D03F26" w:rsidRPr="00D03F26">
        <w:rPr>
          <w:rFonts w:cs="Times New Roman"/>
        </w:rPr>
        <w:t>, p=.035</w:t>
      </w:r>
      <w:r>
        <w:rPr>
          <w:rFonts w:cs="Times New Roman"/>
        </w:rPr>
        <w:t>) and more laterally (</w:t>
      </w:r>
      <w:r w:rsidRPr="00D03F26">
        <w:rPr>
          <w:rFonts w:cs="Times New Roman"/>
        </w:rPr>
        <w:t>2.2° ± 1.7°</w:t>
      </w:r>
      <w:r w:rsidR="00D03F26" w:rsidRPr="00D03F26">
        <w:rPr>
          <w:rFonts w:cs="Times New Roman"/>
        </w:rPr>
        <w:t>, p=.01</w:t>
      </w:r>
      <w:r>
        <w:rPr>
          <w:rFonts w:cs="Times New Roman"/>
        </w:rPr>
        <w:t xml:space="preserve">) in those with FAI syndrome </w:t>
      </w:r>
      <w:r w:rsidR="00A76371">
        <w:rPr>
          <w:rFonts w:cs="Times New Roman"/>
        </w:rPr>
        <w:t>compared with</w:t>
      </w:r>
      <w:r>
        <w:rPr>
          <w:rFonts w:cs="Times New Roman"/>
        </w:rPr>
        <w:t xml:space="preserve"> </w:t>
      </w:r>
      <w:r w:rsidR="00745388">
        <w:rPr>
          <w:rFonts w:cs="Times New Roman"/>
        </w:rPr>
        <w:t>controls</w:t>
      </w:r>
      <w:r w:rsidR="000529A9">
        <w:rPr>
          <w:rFonts w:cs="Times New Roman"/>
        </w:rPr>
        <w:t>. Further, there</w:t>
      </w:r>
      <w:r>
        <w:rPr>
          <w:rFonts w:cs="Times New Roman"/>
        </w:rPr>
        <w:t xml:space="preserve"> </w:t>
      </w:r>
      <w:r w:rsidR="000529A9">
        <w:rPr>
          <w:rFonts w:cs="Times New Roman"/>
        </w:rPr>
        <w:t>was smaller between-</w:t>
      </w:r>
      <w:r>
        <w:rPr>
          <w:rFonts w:cs="Times New Roman"/>
        </w:rPr>
        <w:t xml:space="preserve">subject variation in </w:t>
      </w:r>
      <w:r w:rsidR="00457441">
        <w:rPr>
          <w:rFonts w:cs="Times New Roman"/>
        </w:rPr>
        <w:t xml:space="preserve">the anteroposterior location of </w:t>
      </w:r>
      <w:r w:rsidR="00321052">
        <w:rPr>
          <w:rFonts w:cs="Times New Roman"/>
        </w:rPr>
        <w:t>average regional loading</w:t>
      </w:r>
      <w:r>
        <w:rPr>
          <w:rFonts w:cs="Times New Roman"/>
        </w:rPr>
        <w:t xml:space="preserve"> </w:t>
      </w:r>
      <w:r w:rsidRPr="62FAF4DB">
        <w:rPr>
          <w:rFonts w:cs="Times New Roman"/>
        </w:rPr>
        <w:t>(</w:t>
      </w:r>
      <w:r w:rsidR="00C17471">
        <w:rPr>
          <w:rFonts w:cs="Times New Roman"/>
        </w:rPr>
        <w:t>-1.3 mm</w:t>
      </w:r>
      <w:r>
        <w:rPr>
          <w:rFonts w:cs="Times New Roman"/>
        </w:rPr>
        <w:t xml:space="preserve">, </w:t>
      </w:r>
      <w:r w:rsidR="00457441">
        <w:rPr>
          <w:rFonts w:cs="Times New Roman"/>
        </w:rPr>
        <w:t>p=</w:t>
      </w:r>
      <w:r w:rsidRPr="62FAF4DB">
        <w:rPr>
          <w:rFonts w:cs="Times New Roman"/>
        </w:rPr>
        <w:t>.</w:t>
      </w:r>
      <w:r w:rsidR="00457441">
        <w:rPr>
          <w:rFonts w:cs="Times New Roman"/>
        </w:rPr>
        <w:t>0</w:t>
      </w:r>
      <w:r w:rsidRPr="62FAF4DB">
        <w:rPr>
          <w:rFonts w:cs="Times New Roman"/>
        </w:rPr>
        <w:t xml:space="preserve">01) </w:t>
      </w:r>
      <w:r w:rsidR="003672FD">
        <w:rPr>
          <w:rFonts w:cs="Times New Roman"/>
        </w:rPr>
        <w:t xml:space="preserve">(Figure </w:t>
      </w:r>
      <w:r w:rsidR="00932E4A">
        <w:rPr>
          <w:rFonts w:cs="Times New Roman"/>
        </w:rPr>
        <w:t>4</w:t>
      </w:r>
      <w:r w:rsidR="003672FD">
        <w:rPr>
          <w:rFonts w:cs="Times New Roman"/>
        </w:rPr>
        <w:t xml:space="preserve">A) </w:t>
      </w:r>
      <w:r w:rsidRPr="62FAF4DB">
        <w:rPr>
          <w:rFonts w:cs="Times New Roman"/>
        </w:rPr>
        <w:t xml:space="preserve">and </w:t>
      </w:r>
      <w:r>
        <w:rPr>
          <w:rFonts w:cs="Times New Roman"/>
        </w:rPr>
        <w:t>a smaller spread in contact forces</w:t>
      </w:r>
      <w:r w:rsidRPr="62FAF4DB">
        <w:rPr>
          <w:rFonts w:cs="Times New Roman"/>
        </w:rPr>
        <w:t xml:space="preserve"> </w:t>
      </w:r>
      <w:r>
        <w:rPr>
          <w:rFonts w:cs="Times New Roman"/>
        </w:rPr>
        <w:t xml:space="preserve">across </w:t>
      </w:r>
      <w:r w:rsidRPr="62FAF4DB">
        <w:rPr>
          <w:rFonts w:cs="Times New Roman"/>
        </w:rPr>
        <w:t>mid-stance</w:t>
      </w:r>
      <w:r>
        <w:rPr>
          <w:rFonts w:cs="Times New Roman"/>
        </w:rPr>
        <w:t xml:space="preserve"> to</w:t>
      </w:r>
      <w:r w:rsidR="005178D7">
        <w:rPr>
          <w:rFonts w:cs="Times New Roman"/>
        </w:rPr>
        <w:t xml:space="preserve"> pre-swing (-1.9</w:t>
      </w:r>
      <w:r w:rsidRPr="62FAF4DB">
        <w:rPr>
          <w:rFonts w:cs="Times New Roman"/>
        </w:rPr>
        <w:t xml:space="preserve"> mm, p=.049), as well as during various stages of swing</w:t>
      </w:r>
      <w:r w:rsidR="003672FD">
        <w:rPr>
          <w:rFonts w:cs="Times New Roman"/>
        </w:rPr>
        <w:t xml:space="preserve"> (Figure </w:t>
      </w:r>
      <w:r w:rsidR="00932E4A">
        <w:rPr>
          <w:rFonts w:cs="Times New Roman"/>
        </w:rPr>
        <w:t>4</w:t>
      </w:r>
      <w:r w:rsidR="003672FD">
        <w:rPr>
          <w:rFonts w:cs="Times New Roman"/>
        </w:rPr>
        <w:t>B)</w:t>
      </w:r>
      <w:r w:rsidR="000529A9">
        <w:rPr>
          <w:rFonts w:cs="Times New Roman"/>
        </w:rPr>
        <w:t xml:space="preserve"> in those with FAI syndrome </w:t>
      </w:r>
      <w:r w:rsidR="00A76371">
        <w:rPr>
          <w:rFonts w:cs="Times New Roman"/>
        </w:rPr>
        <w:t>compared with</w:t>
      </w:r>
      <w:r w:rsidR="000529A9">
        <w:rPr>
          <w:rFonts w:cs="Times New Roman"/>
        </w:rPr>
        <w:t xml:space="preserve"> controls</w:t>
      </w:r>
      <w:r w:rsidRPr="62FAF4DB">
        <w:rPr>
          <w:rFonts w:cs="Times New Roman"/>
        </w:rPr>
        <w:t>.</w:t>
      </w:r>
      <w:r>
        <w:rPr>
          <w:rFonts w:cs="Times New Roman"/>
        </w:rPr>
        <w:t xml:space="preserve"> On the femoral head, </w:t>
      </w:r>
      <w:r w:rsidR="00321052">
        <w:rPr>
          <w:rFonts w:cs="Times New Roman"/>
        </w:rPr>
        <w:t>average regional loading</w:t>
      </w:r>
      <w:r>
        <w:rPr>
          <w:rFonts w:cs="Times New Roman"/>
        </w:rPr>
        <w:t xml:space="preserve"> was located more posteriorly (</w:t>
      </w:r>
      <w:r w:rsidR="00DD37A0">
        <w:rPr>
          <w:rFonts w:cs="Times New Roman"/>
        </w:rPr>
        <w:t xml:space="preserve">mean, </w:t>
      </w:r>
      <w:r w:rsidRPr="00D03F26">
        <w:rPr>
          <w:rFonts w:cs="Times New Roman"/>
        </w:rPr>
        <w:t>4.8°</w:t>
      </w:r>
      <w:r w:rsidR="00DD37A0">
        <w:rPr>
          <w:rFonts w:cs="Times New Roman"/>
        </w:rPr>
        <w:t>;</w:t>
      </w:r>
      <w:r w:rsidRPr="00D03F26">
        <w:rPr>
          <w:rFonts w:cs="Times New Roman"/>
        </w:rPr>
        <w:t xml:space="preserve"> </w:t>
      </w:r>
      <w:r w:rsidR="00DD37A0">
        <w:rPr>
          <w:rFonts w:cs="Times New Roman"/>
        </w:rPr>
        <w:t xml:space="preserve">SD, </w:t>
      </w:r>
      <w:r w:rsidRPr="00D03F26">
        <w:rPr>
          <w:rFonts w:cs="Times New Roman"/>
        </w:rPr>
        <w:t>± 3.9°</w:t>
      </w:r>
      <w:r w:rsidR="00D03F26" w:rsidRPr="00D03F26">
        <w:rPr>
          <w:rFonts w:cs="Times New Roman"/>
        </w:rPr>
        <w:t>, p=.018</w:t>
      </w:r>
      <w:r>
        <w:rPr>
          <w:rFonts w:cs="Times New Roman"/>
        </w:rPr>
        <w:t xml:space="preserve">) in those with FAI syndrome </w:t>
      </w:r>
      <w:r w:rsidR="00A76371">
        <w:rPr>
          <w:rFonts w:cs="Times New Roman"/>
        </w:rPr>
        <w:t>compared with</w:t>
      </w:r>
      <w:r>
        <w:rPr>
          <w:rFonts w:cs="Times New Roman"/>
        </w:rPr>
        <w:t xml:space="preserve"> </w:t>
      </w:r>
      <w:r w:rsidR="00745388">
        <w:rPr>
          <w:rFonts w:cs="Times New Roman"/>
        </w:rPr>
        <w:t>controls</w:t>
      </w:r>
      <w:r>
        <w:rPr>
          <w:rFonts w:cs="Times New Roman"/>
        </w:rPr>
        <w:t xml:space="preserve"> and </w:t>
      </w:r>
      <w:r w:rsidR="00C750C5">
        <w:rPr>
          <w:rFonts w:cs="Times New Roman"/>
        </w:rPr>
        <w:t xml:space="preserve">there was </w:t>
      </w:r>
      <w:r>
        <w:rPr>
          <w:rFonts w:cs="Times New Roman"/>
        </w:rPr>
        <w:t xml:space="preserve">smaller between subject variation in </w:t>
      </w:r>
      <w:r w:rsidR="00457441">
        <w:rPr>
          <w:rFonts w:cs="Times New Roman"/>
        </w:rPr>
        <w:t xml:space="preserve">anteroposterior </w:t>
      </w:r>
      <w:r w:rsidR="00457441" w:rsidRPr="62FAF4DB">
        <w:rPr>
          <w:rFonts w:cs="Times New Roman"/>
        </w:rPr>
        <w:t>(</w:t>
      </w:r>
      <w:r w:rsidR="00457441">
        <w:rPr>
          <w:rFonts w:cs="Times New Roman"/>
        </w:rPr>
        <w:t>-1.9 mm, p&lt;</w:t>
      </w:r>
      <w:r w:rsidR="00457441" w:rsidRPr="62FAF4DB">
        <w:rPr>
          <w:rFonts w:cs="Times New Roman"/>
        </w:rPr>
        <w:t>.001)</w:t>
      </w:r>
      <w:r w:rsidR="00457441">
        <w:rPr>
          <w:rFonts w:cs="Times New Roman"/>
        </w:rPr>
        <w:t xml:space="preserve"> and mediolateral </w:t>
      </w:r>
      <w:r w:rsidR="00457441" w:rsidRPr="62FAF4DB">
        <w:rPr>
          <w:rFonts w:cs="Times New Roman"/>
        </w:rPr>
        <w:t>(</w:t>
      </w:r>
      <w:r w:rsidR="00457441">
        <w:rPr>
          <w:rFonts w:cs="Times New Roman"/>
        </w:rPr>
        <w:t>-0.8 mm, p&lt;</w:t>
      </w:r>
      <w:r w:rsidR="00457441" w:rsidRPr="62FAF4DB">
        <w:rPr>
          <w:rFonts w:cs="Times New Roman"/>
        </w:rPr>
        <w:t>.001)</w:t>
      </w:r>
      <w:r w:rsidR="00457441">
        <w:rPr>
          <w:rFonts w:cs="Times New Roman"/>
        </w:rPr>
        <w:t xml:space="preserve"> </w:t>
      </w:r>
      <w:r w:rsidR="00321052">
        <w:rPr>
          <w:rFonts w:cs="Times New Roman"/>
        </w:rPr>
        <w:t>average regional loading</w:t>
      </w:r>
      <w:r w:rsidRPr="62FAF4DB">
        <w:rPr>
          <w:rFonts w:cs="Times New Roman"/>
        </w:rPr>
        <w:t xml:space="preserve"> (Figure </w:t>
      </w:r>
      <w:r w:rsidR="00932E4A">
        <w:rPr>
          <w:rFonts w:cs="Times New Roman"/>
        </w:rPr>
        <w:t>4</w:t>
      </w:r>
      <w:r w:rsidR="003672FD">
        <w:rPr>
          <w:rFonts w:cs="Times New Roman"/>
        </w:rPr>
        <w:t>A</w:t>
      </w:r>
      <w:r w:rsidRPr="62FAF4DB">
        <w:rPr>
          <w:rFonts w:cs="Times New Roman"/>
        </w:rPr>
        <w:t>)</w:t>
      </w:r>
      <w:r>
        <w:rPr>
          <w:rFonts w:cs="Times New Roman"/>
        </w:rPr>
        <w:t>.</w:t>
      </w:r>
      <w:r w:rsidRPr="62FAF4DB">
        <w:rPr>
          <w:rFonts w:cs="Times New Roman"/>
        </w:rPr>
        <w:t xml:space="preserve"> </w:t>
      </w:r>
      <w:r w:rsidR="00AF24C4">
        <w:rPr>
          <w:rFonts w:cs="Times New Roman"/>
        </w:rPr>
        <w:t xml:space="preserve">In those with FAI syndrome the </w:t>
      </w:r>
      <w:r w:rsidR="00A824C9">
        <w:rPr>
          <w:rFonts w:cs="Times New Roman"/>
        </w:rPr>
        <w:t>spread of regional loading</w:t>
      </w:r>
      <w:r w:rsidR="00AF24C4">
        <w:rPr>
          <w:rFonts w:cs="Times New Roman"/>
        </w:rPr>
        <w:t xml:space="preserve"> was </w:t>
      </w:r>
      <w:r w:rsidR="00321052">
        <w:rPr>
          <w:rFonts w:cs="Times New Roman"/>
        </w:rPr>
        <w:t>smaller</w:t>
      </w:r>
      <w:r>
        <w:rPr>
          <w:rFonts w:cs="Times New Roman"/>
        </w:rPr>
        <w:t xml:space="preserve"> </w:t>
      </w:r>
      <w:r w:rsidRPr="62FAF4DB">
        <w:rPr>
          <w:rFonts w:cs="Times New Roman"/>
        </w:rPr>
        <w:t>during mid-stance (</w:t>
      </w:r>
      <w:r w:rsidR="003672FD">
        <w:rPr>
          <w:rFonts w:cs="Times New Roman"/>
        </w:rPr>
        <w:t>1.0</w:t>
      </w:r>
      <w:r w:rsidRPr="62FAF4DB">
        <w:rPr>
          <w:rFonts w:cs="Times New Roman"/>
        </w:rPr>
        <w:t xml:space="preserve"> </w:t>
      </w:r>
      <w:r>
        <w:rPr>
          <w:rFonts w:cs="Times New Roman"/>
        </w:rPr>
        <w:t>mm, p&lt;</w:t>
      </w:r>
      <w:r w:rsidRPr="62FAF4DB">
        <w:rPr>
          <w:rFonts w:cs="Times New Roman"/>
        </w:rPr>
        <w:t>.001) and</w:t>
      </w:r>
      <w:r w:rsidR="00887E51">
        <w:rPr>
          <w:rFonts w:cs="Times New Roman"/>
        </w:rPr>
        <w:t>,</w:t>
      </w:r>
      <w:r w:rsidRPr="62FAF4DB">
        <w:rPr>
          <w:rFonts w:cs="Times New Roman"/>
        </w:rPr>
        <w:t xml:space="preserve"> </w:t>
      </w:r>
      <w:r>
        <w:rPr>
          <w:rFonts w:cs="Times New Roman"/>
        </w:rPr>
        <w:t>briefly</w:t>
      </w:r>
      <w:r w:rsidR="00887E51">
        <w:rPr>
          <w:rFonts w:cs="Times New Roman"/>
        </w:rPr>
        <w:t>,</w:t>
      </w:r>
      <w:r>
        <w:rPr>
          <w:rFonts w:cs="Times New Roman"/>
        </w:rPr>
        <w:t xml:space="preserve"> during </w:t>
      </w:r>
      <w:r w:rsidRPr="62FAF4DB">
        <w:rPr>
          <w:rFonts w:cs="Times New Roman"/>
        </w:rPr>
        <w:t xml:space="preserve">swing (1.6 </w:t>
      </w:r>
      <w:r>
        <w:rPr>
          <w:rFonts w:cs="Times New Roman"/>
        </w:rPr>
        <w:t>mm, p&lt;</w:t>
      </w:r>
      <w:r w:rsidRPr="62FAF4DB">
        <w:rPr>
          <w:rFonts w:cs="Times New Roman"/>
        </w:rPr>
        <w:t>.001)</w:t>
      </w:r>
      <w:r>
        <w:rPr>
          <w:rFonts w:cs="Times New Roman"/>
        </w:rPr>
        <w:t xml:space="preserve"> </w:t>
      </w:r>
      <w:r w:rsidR="00A76371">
        <w:rPr>
          <w:rFonts w:cs="Times New Roman"/>
        </w:rPr>
        <w:t>compared with</w:t>
      </w:r>
      <w:r>
        <w:rPr>
          <w:rFonts w:cs="Times New Roman"/>
        </w:rPr>
        <w:t xml:space="preserve"> the </w:t>
      </w:r>
      <w:r w:rsidR="00745388">
        <w:rPr>
          <w:rFonts w:cs="Times New Roman"/>
        </w:rPr>
        <w:t>controls</w:t>
      </w:r>
      <w:r w:rsidR="003672FD">
        <w:rPr>
          <w:rFonts w:cs="Times New Roman"/>
        </w:rPr>
        <w:t xml:space="preserve"> (Figure </w:t>
      </w:r>
      <w:r w:rsidR="00932E4A">
        <w:rPr>
          <w:rFonts w:cs="Times New Roman"/>
        </w:rPr>
        <w:t>4</w:t>
      </w:r>
      <w:r w:rsidR="003672FD">
        <w:rPr>
          <w:rFonts w:cs="Times New Roman"/>
        </w:rPr>
        <w:t>B)</w:t>
      </w:r>
      <w:r w:rsidRPr="62FAF4DB">
        <w:rPr>
          <w:rFonts w:cs="Times New Roman"/>
        </w:rPr>
        <w:t>.</w:t>
      </w:r>
    </w:p>
    <w:p w14:paraId="03D28E82" w14:textId="11CF037C" w:rsidR="00016787" w:rsidRPr="00F66389" w:rsidRDefault="00295FFF" w:rsidP="00F66389">
      <w:pPr>
        <w:rPr>
          <w:rStyle w:val="ThesisParagraphFontChar"/>
          <w:rFonts w:eastAsiaTheme="minorHAnsi"/>
        </w:rPr>
      </w:pPr>
      <w:r>
        <w:rPr>
          <w:rStyle w:val="ThesisParagraphFontChar"/>
          <w:rFonts w:eastAsiaTheme="minorHAnsi"/>
          <w:noProof/>
          <w:lang w:eastAsia="en-AU"/>
        </w:rPr>
        <w:lastRenderedPageBreak/>
        <w:pict w14:anchorId="46BCABAF">
          <v:shape id="_x0000_i1027" type="#_x0000_t75" alt="" style="width:450.4pt;height:379.25pt;mso-width-percent:0;mso-height-percent:0;mso-width-percent:0;mso-height-percent:0">
            <v:imagedata r:id="rId13" o:title="Figure4_ArticularForce_regionalLoading"/>
          </v:shape>
        </w:pict>
      </w:r>
      <w:r w:rsidR="00016787" w:rsidRPr="00F66389">
        <w:rPr>
          <w:rStyle w:val="ThesisParagraphFontChar"/>
          <w:rFonts w:eastAsiaTheme="minorHAnsi"/>
        </w:rPr>
        <w:t xml:space="preserve">Figure </w:t>
      </w:r>
      <w:r w:rsidR="00932E4A">
        <w:rPr>
          <w:rStyle w:val="ThesisParagraphFontChar"/>
          <w:rFonts w:eastAsiaTheme="minorHAnsi"/>
        </w:rPr>
        <w:t>4</w:t>
      </w:r>
      <w:r w:rsidR="00016787" w:rsidRPr="00F66389">
        <w:rPr>
          <w:rStyle w:val="ThesisParagraphFontChar"/>
          <w:rFonts w:eastAsiaTheme="minorHAnsi"/>
        </w:rPr>
        <w:t xml:space="preserve">: Hip regional loading in </w:t>
      </w:r>
      <w:r w:rsidR="00C750C5" w:rsidRPr="00F66389">
        <w:rPr>
          <w:rStyle w:val="ThesisParagraphFontChar"/>
          <w:rFonts w:eastAsiaTheme="minorHAnsi"/>
        </w:rPr>
        <w:t xml:space="preserve">those with </w:t>
      </w:r>
      <w:r w:rsidR="00016787" w:rsidRPr="00F66389">
        <w:rPr>
          <w:rStyle w:val="ThesisParagraphFontChar"/>
          <w:rFonts w:eastAsiaTheme="minorHAnsi"/>
        </w:rPr>
        <w:t xml:space="preserve">FAI syndrome and </w:t>
      </w:r>
      <w:r w:rsidR="00745388" w:rsidRPr="00F66389">
        <w:rPr>
          <w:rStyle w:val="ThesisParagraphFontChar"/>
          <w:rFonts w:eastAsiaTheme="minorHAnsi"/>
        </w:rPr>
        <w:t>controls</w:t>
      </w:r>
      <w:r w:rsidR="00016787" w:rsidRPr="00F66389">
        <w:rPr>
          <w:rStyle w:val="ThesisParagraphFontChar"/>
          <w:rFonts w:eastAsiaTheme="minorHAnsi"/>
        </w:rPr>
        <w:t xml:space="preserve">, showing: (A) </w:t>
      </w:r>
      <w:r w:rsidR="00614841">
        <w:rPr>
          <w:rStyle w:val="ThesisParagraphFontChar"/>
          <w:rFonts w:eastAsiaTheme="minorHAnsi"/>
        </w:rPr>
        <w:t>Path of regional loading over the gait cycle</w:t>
      </w:r>
      <w:r w:rsidR="00016787" w:rsidRPr="00F66389">
        <w:rPr>
          <w:rStyle w:val="ThesisParagraphFontChar"/>
          <w:rFonts w:eastAsiaTheme="minorHAnsi"/>
        </w:rPr>
        <w:t xml:space="preserve"> for those with FAI syndrome (red line) and </w:t>
      </w:r>
      <w:r w:rsidR="00745388" w:rsidRPr="00F66389">
        <w:rPr>
          <w:rStyle w:val="ThesisParagraphFontChar"/>
          <w:rFonts w:eastAsiaTheme="minorHAnsi"/>
        </w:rPr>
        <w:t>controls</w:t>
      </w:r>
      <w:r w:rsidR="00016787" w:rsidRPr="00F66389">
        <w:rPr>
          <w:rStyle w:val="ThesisParagraphFontChar"/>
          <w:rFonts w:eastAsiaTheme="minorHAnsi"/>
        </w:rPr>
        <w:t xml:space="preserve"> (blue line), group-level averages </w:t>
      </w:r>
      <w:r w:rsidR="00C750C5" w:rsidRPr="00F66389">
        <w:rPr>
          <w:rStyle w:val="ThesisParagraphFontChar"/>
          <w:rFonts w:eastAsiaTheme="minorHAnsi"/>
        </w:rPr>
        <w:t xml:space="preserve">for </w:t>
      </w:r>
      <w:r w:rsidR="00EC2D20" w:rsidRPr="00F66389">
        <w:rPr>
          <w:rStyle w:val="ThesisParagraphFontChar"/>
          <w:rFonts w:eastAsiaTheme="minorHAnsi"/>
        </w:rPr>
        <w:t>average regional loading</w:t>
      </w:r>
      <w:r w:rsidR="00016787" w:rsidRPr="00F66389">
        <w:rPr>
          <w:rStyle w:val="ThesisParagraphFontChar"/>
          <w:rFonts w:eastAsiaTheme="minorHAnsi"/>
        </w:rPr>
        <w:t xml:space="preserve"> (hexagram) and 95% confidence intervals (red el</w:t>
      </w:r>
      <w:r w:rsidR="002E0D38" w:rsidRPr="00F66389">
        <w:rPr>
          <w:rStyle w:val="ThesisParagraphFontChar"/>
          <w:rFonts w:eastAsiaTheme="minorHAnsi"/>
        </w:rPr>
        <w:t>l</w:t>
      </w:r>
      <w:r w:rsidR="00016787" w:rsidRPr="00F66389">
        <w:rPr>
          <w:rStyle w:val="ThesisParagraphFontChar"/>
          <w:rFonts w:eastAsiaTheme="minorHAnsi"/>
        </w:rPr>
        <w:t xml:space="preserve">ipse: FAI syndrome; blue </w:t>
      </w:r>
      <w:r w:rsidR="002E0D38" w:rsidRPr="00F66389">
        <w:rPr>
          <w:rStyle w:val="ThesisParagraphFontChar"/>
          <w:rFonts w:eastAsiaTheme="minorHAnsi"/>
        </w:rPr>
        <w:t>ellipse</w:t>
      </w:r>
      <w:r w:rsidR="00016787" w:rsidRPr="00F66389">
        <w:rPr>
          <w:rStyle w:val="ThesisParagraphFontChar"/>
          <w:rFonts w:eastAsiaTheme="minorHAnsi"/>
        </w:rPr>
        <w:t xml:space="preserve">: </w:t>
      </w:r>
      <w:r w:rsidR="00877578" w:rsidRPr="00F66389">
        <w:rPr>
          <w:rStyle w:val="ThesisParagraphFontChar"/>
          <w:rFonts w:eastAsiaTheme="minorHAnsi"/>
        </w:rPr>
        <w:t>control</w:t>
      </w:r>
      <w:r w:rsidR="00016787" w:rsidRPr="00F66389">
        <w:rPr>
          <w:rStyle w:val="ThesisParagraphFontChar"/>
          <w:rFonts w:eastAsiaTheme="minorHAnsi"/>
        </w:rPr>
        <w:t xml:space="preserve">); and (B) Average </w:t>
      </w:r>
      <w:r w:rsidR="00C750C5" w:rsidRPr="00F66389">
        <w:rPr>
          <w:rStyle w:val="ThesisParagraphFontChar"/>
          <w:rFonts w:eastAsiaTheme="minorHAnsi"/>
        </w:rPr>
        <w:t>spread</w:t>
      </w:r>
      <w:r w:rsidR="00016787" w:rsidRPr="00F66389">
        <w:rPr>
          <w:rStyle w:val="ThesisParagraphFontChar"/>
          <w:rFonts w:eastAsiaTheme="minorHAnsi"/>
        </w:rPr>
        <w:t xml:space="preserve"> of </w:t>
      </w:r>
      <w:r w:rsidR="00884C95">
        <w:rPr>
          <w:rStyle w:val="ThesisParagraphFontChar"/>
          <w:rFonts w:eastAsiaTheme="minorHAnsi"/>
        </w:rPr>
        <w:t xml:space="preserve">regional loading, i.e. the </w:t>
      </w:r>
      <w:r w:rsidR="00FE690C">
        <w:rPr>
          <w:rStyle w:val="ThesisParagraphFontChar"/>
          <w:rFonts w:eastAsiaTheme="minorHAnsi"/>
        </w:rPr>
        <w:t xml:space="preserve">length of the arc </w:t>
      </w:r>
      <w:r w:rsidR="00884C95">
        <w:rPr>
          <w:rStyle w:val="ThesisParagraphFontChar"/>
          <w:rFonts w:eastAsiaTheme="minorHAnsi"/>
        </w:rPr>
        <w:t xml:space="preserve">between average regional loading </w:t>
      </w:r>
      <w:r w:rsidR="00FE690C">
        <w:rPr>
          <w:rStyle w:val="ThesisParagraphFontChar"/>
          <w:rFonts w:eastAsiaTheme="minorHAnsi"/>
        </w:rPr>
        <w:t xml:space="preserve">and </w:t>
      </w:r>
      <w:r w:rsidR="00884C95">
        <w:rPr>
          <w:rStyle w:val="ThesisParagraphFontChar"/>
          <w:rFonts w:eastAsiaTheme="minorHAnsi"/>
        </w:rPr>
        <w:t xml:space="preserve">the instantaneous </w:t>
      </w:r>
      <w:r w:rsidR="00FE690C">
        <w:rPr>
          <w:rStyle w:val="ThesisParagraphFontChar"/>
          <w:rFonts w:eastAsiaTheme="minorHAnsi"/>
        </w:rPr>
        <w:t xml:space="preserve">position on the </w:t>
      </w:r>
      <w:r w:rsidR="00C750C5" w:rsidRPr="00F66389">
        <w:rPr>
          <w:rStyle w:val="ThesisParagraphFontChar"/>
          <w:rFonts w:eastAsiaTheme="minorHAnsi"/>
        </w:rPr>
        <w:t xml:space="preserve">hip contact force </w:t>
      </w:r>
      <w:r w:rsidR="00016787" w:rsidRPr="00F66389">
        <w:rPr>
          <w:rStyle w:val="ThesisParagraphFontChar"/>
          <w:rFonts w:eastAsiaTheme="minorHAnsi"/>
        </w:rPr>
        <w:t>vector path</w:t>
      </w:r>
      <w:r w:rsidR="00884C95">
        <w:rPr>
          <w:rStyle w:val="ThesisParagraphFontChar"/>
          <w:rFonts w:eastAsiaTheme="minorHAnsi"/>
        </w:rPr>
        <w:t>, expressed in the acetabular</w:t>
      </w:r>
      <w:r w:rsidR="00C750C5" w:rsidRPr="00F66389">
        <w:rPr>
          <w:rStyle w:val="ThesisParagraphFontChar"/>
          <w:rFonts w:eastAsiaTheme="minorHAnsi"/>
        </w:rPr>
        <w:t xml:space="preserve"> and </w:t>
      </w:r>
      <w:r w:rsidR="00884C95">
        <w:rPr>
          <w:rStyle w:val="ThesisParagraphFontChar"/>
          <w:rFonts w:eastAsiaTheme="minorHAnsi"/>
        </w:rPr>
        <w:t>femoral coordinate system</w:t>
      </w:r>
      <w:r w:rsidR="00016787" w:rsidRPr="00F66389">
        <w:rPr>
          <w:rStyle w:val="ThesisParagraphFontChar"/>
          <w:rFonts w:eastAsiaTheme="minorHAnsi"/>
        </w:rPr>
        <w:t>.</w:t>
      </w:r>
    </w:p>
    <w:p w14:paraId="57B087B9" w14:textId="51E6EF92" w:rsidR="008B22D5" w:rsidRDefault="008B22D5" w:rsidP="000143B5">
      <w:pPr>
        <w:pStyle w:val="Heading1"/>
      </w:pPr>
      <w:r w:rsidRPr="003C0596">
        <w:t>Discussion</w:t>
      </w:r>
    </w:p>
    <w:p w14:paraId="2A53AD1C" w14:textId="70A420ED" w:rsidR="008B2AE8" w:rsidRDefault="000937C5" w:rsidP="00805692">
      <w:r>
        <w:rPr>
          <w:lang w:eastAsia="en-AU"/>
        </w:rPr>
        <w:t xml:space="preserve">Previous research has used indirect </w:t>
      </w:r>
      <w:r w:rsidRPr="000937C5">
        <w:rPr>
          <w:lang w:eastAsia="en-AU"/>
        </w:rPr>
        <w:t xml:space="preserve">measures of joint loading, such as joint moments, magnitudes of joint contact forces, EMG and range of motion have been employed to ascertain </w:t>
      </w:r>
      <w:r w:rsidRPr="000937C5">
        <w:rPr>
          <w:lang w:eastAsia="en-AU"/>
        </w:rPr>
        <w:lastRenderedPageBreak/>
        <w:t>what is happening at the joint surface.</w:t>
      </w:r>
      <w:r>
        <w:rPr>
          <w:lang w:eastAsia="en-AU"/>
        </w:rPr>
        <w:t xml:space="preserve"> </w:t>
      </w:r>
      <w:r w:rsidR="0041421F">
        <w:rPr>
          <w:lang w:eastAsia="en-AU"/>
        </w:rPr>
        <w:t xml:space="preserve">This study </w:t>
      </w:r>
      <w:r w:rsidR="008B2AE8">
        <w:rPr>
          <w:lang w:eastAsia="en-AU"/>
        </w:rPr>
        <w:t xml:space="preserve">evaluated hip </w:t>
      </w:r>
      <w:r w:rsidR="00C0069D">
        <w:rPr>
          <w:lang w:eastAsia="en-AU"/>
        </w:rPr>
        <w:t xml:space="preserve">regional </w:t>
      </w:r>
      <w:r w:rsidR="00391381">
        <w:rPr>
          <w:lang w:eastAsia="en-AU"/>
        </w:rPr>
        <w:t xml:space="preserve">loading during walking </w:t>
      </w:r>
      <w:r w:rsidR="008B2AE8">
        <w:rPr>
          <w:lang w:eastAsia="en-AU"/>
        </w:rPr>
        <w:t xml:space="preserve">in </w:t>
      </w:r>
      <w:r w:rsidR="009765A7">
        <w:rPr>
          <w:lang w:eastAsia="en-AU"/>
        </w:rPr>
        <w:t xml:space="preserve">those </w:t>
      </w:r>
      <w:r w:rsidR="008B2AE8">
        <w:rPr>
          <w:lang w:eastAsia="en-AU"/>
        </w:rPr>
        <w:t xml:space="preserve">with FAI syndrome </w:t>
      </w:r>
      <w:r w:rsidR="00A76371">
        <w:rPr>
          <w:lang w:eastAsia="en-AU"/>
        </w:rPr>
        <w:t>compared with</w:t>
      </w:r>
      <w:r w:rsidR="008B2AE8">
        <w:rPr>
          <w:lang w:eastAsia="en-AU"/>
        </w:rPr>
        <w:t xml:space="preserve"> </w:t>
      </w:r>
      <w:r w:rsidR="00745388">
        <w:rPr>
          <w:lang w:eastAsia="en-AU"/>
        </w:rPr>
        <w:t>controls</w:t>
      </w:r>
      <w:r w:rsidR="008B2AE8">
        <w:rPr>
          <w:lang w:eastAsia="en-AU"/>
        </w:rPr>
        <w:t xml:space="preserve"> using an </w:t>
      </w:r>
      <w:r w:rsidR="009765A7">
        <w:rPr>
          <w:lang w:eastAsia="en-AU"/>
        </w:rPr>
        <w:t>EMG-</w:t>
      </w:r>
      <w:r w:rsidR="008B2AE8">
        <w:rPr>
          <w:lang w:eastAsia="en-AU"/>
        </w:rPr>
        <w:t xml:space="preserve">assisted </w:t>
      </w:r>
      <w:r w:rsidR="009765A7">
        <w:rPr>
          <w:lang w:eastAsia="en-AU"/>
        </w:rPr>
        <w:t xml:space="preserve">NMS </w:t>
      </w:r>
      <w:r w:rsidR="008B2AE8">
        <w:rPr>
          <w:lang w:eastAsia="en-AU"/>
        </w:rPr>
        <w:t>model</w:t>
      </w:r>
      <w:r w:rsidR="003A42C7">
        <w:rPr>
          <w:lang w:eastAsia="en-AU"/>
        </w:rPr>
        <w:t xml:space="preserve">. </w:t>
      </w:r>
      <w:r w:rsidR="00165BE7">
        <w:rPr>
          <w:lang w:eastAsia="en-AU"/>
        </w:rPr>
        <w:t>Hip</w:t>
      </w:r>
      <w:r w:rsidR="003A42C7">
        <w:rPr>
          <w:lang w:eastAsia="en-AU"/>
        </w:rPr>
        <w:t xml:space="preserve"> </w:t>
      </w:r>
      <w:r w:rsidR="00473586">
        <w:rPr>
          <w:lang w:eastAsia="en-AU"/>
        </w:rPr>
        <w:t xml:space="preserve">contact forces </w:t>
      </w:r>
      <w:r w:rsidR="00E32F24">
        <w:rPr>
          <w:lang w:eastAsia="en-AU"/>
        </w:rPr>
        <w:t>and</w:t>
      </w:r>
      <w:r w:rsidR="00391381">
        <w:rPr>
          <w:lang w:eastAsia="en-AU"/>
        </w:rPr>
        <w:t xml:space="preserve"> </w:t>
      </w:r>
      <w:r w:rsidR="00E32F24">
        <w:rPr>
          <w:lang w:eastAsia="en-AU"/>
        </w:rPr>
        <w:t xml:space="preserve">regional loading </w:t>
      </w:r>
      <w:r w:rsidR="003A42C7">
        <w:rPr>
          <w:lang w:eastAsia="en-AU"/>
        </w:rPr>
        <w:t>were determined for both acetabular and femoral articular surfaces</w:t>
      </w:r>
      <w:r w:rsidR="008B2AE8">
        <w:rPr>
          <w:lang w:eastAsia="en-AU"/>
        </w:rPr>
        <w:t xml:space="preserve">. </w:t>
      </w:r>
      <w:r w:rsidR="004F4646">
        <w:t xml:space="preserve">We </w:t>
      </w:r>
      <w:r w:rsidR="00DC4C27">
        <w:t xml:space="preserve">found that </w:t>
      </w:r>
      <w:r w:rsidR="009C4F1C">
        <w:t>those</w:t>
      </w:r>
      <w:r w:rsidR="008B2AE8">
        <w:t xml:space="preserve"> with FAI </w:t>
      </w:r>
      <w:r w:rsidR="00670E78">
        <w:t xml:space="preserve">syndrome </w:t>
      </w:r>
      <w:r w:rsidR="003A42C7">
        <w:t xml:space="preserve">walked </w:t>
      </w:r>
      <w:r w:rsidR="003A42C7" w:rsidRPr="00C0069D">
        <w:t xml:space="preserve">with </w:t>
      </w:r>
      <w:r w:rsidR="008B2AE8" w:rsidRPr="00C0069D">
        <w:t xml:space="preserve">lower </w:t>
      </w:r>
      <w:r w:rsidR="003A42C7" w:rsidRPr="00C0069D">
        <w:t xml:space="preserve">magnitude </w:t>
      </w:r>
      <w:r w:rsidR="003F3927" w:rsidRPr="00C0069D">
        <w:t>hip</w:t>
      </w:r>
      <w:r w:rsidR="00391381" w:rsidRPr="00C0069D">
        <w:t xml:space="preserve"> contact fo</w:t>
      </w:r>
      <w:r w:rsidR="00391381">
        <w:t>rces</w:t>
      </w:r>
      <w:r w:rsidR="003F3927">
        <w:t>,</w:t>
      </w:r>
      <w:r w:rsidR="00391381">
        <w:t xml:space="preserve"> </w:t>
      </w:r>
      <w:r w:rsidR="00A76371">
        <w:t>compared with</w:t>
      </w:r>
      <w:r w:rsidR="00391381">
        <w:t xml:space="preserve"> </w:t>
      </w:r>
      <w:r w:rsidR="00745388">
        <w:t>controls</w:t>
      </w:r>
      <w:r w:rsidR="003F3927">
        <w:t xml:space="preserve"> (Figures </w:t>
      </w:r>
      <w:r w:rsidR="00932E4A">
        <w:t>2</w:t>
      </w:r>
      <w:r w:rsidR="003F3927">
        <w:t>-</w:t>
      </w:r>
      <w:r w:rsidR="00932E4A">
        <w:t>3</w:t>
      </w:r>
      <w:r w:rsidR="003F3927">
        <w:t>)</w:t>
      </w:r>
      <w:r w:rsidR="00391381">
        <w:t xml:space="preserve">. </w:t>
      </w:r>
      <w:r w:rsidR="00013968">
        <w:t>Additionally,</w:t>
      </w:r>
      <w:r w:rsidR="00473586">
        <w:rPr>
          <w:lang w:eastAsia="en-AU"/>
        </w:rPr>
        <w:t xml:space="preserve"> the </w:t>
      </w:r>
      <w:r w:rsidR="00087B8A">
        <w:rPr>
          <w:lang w:eastAsia="en-AU"/>
        </w:rPr>
        <w:t xml:space="preserve">hip </w:t>
      </w:r>
      <w:r w:rsidR="00391381">
        <w:t xml:space="preserve">contact force vector </w:t>
      </w:r>
      <w:r w:rsidR="00013968">
        <w:t xml:space="preserve">was </w:t>
      </w:r>
      <w:r w:rsidR="00997C74">
        <w:rPr>
          <w:rFonts w:cs="Times New Roman"/>
        </w:rPr>
        <w:t>c</w:t>
      </w:r>
      <w:r w:rsidR="00391381">
        <w:rPr>
          <w:rFonts w:cs="Times New Roman"/>
        </w:rPr>
        <w:t xml:space="preserve">oncentrated </w:t>
      </w:r>
      <w:r w:rsidR="00F363F7">
        <w:rPr>
          <w:rFonts w:cs="Times New Roman"/>
        </w:rPr>
        <w:t>in</w:t>
      </w:r>
      <w:r w:rsidR="00391381">
        <w:rPr>
          <w:rFonts w:cs="Times New Roman"/>
        </w:rPr>
        <w:t xml:space="preserve"> a different position</w:t>
      </w:r>
      <w:r w:rsidR="00442533">
        <w:rPr>
          <w:rFonts w:cs="Times New Roman"/>
        </w:rPr>
        <w:t xml:space="preserve"> </w:t>
      </w:r>
      <w:r w:rsidR="00442533" w:rsidRPr="62FAF4DB">
        <w:rPr>
          <w:rFonts w:cs="Times New Roman"/>
        </w:rPr>
        <w:t>(Figure</w:t>
      </w:r>
      <w:r w:rsidR="00442533">
        <w:rPr>
          <w:rFonts w:cs="Times New Roman"/>
        </w:rPr>
        <w:t xml:space="preserve"> </w:t>
      </w:r>
      <w:r w:rsidR="00932E4A">
        <w:rPr>
          <w:rFonts w:cs="Times New Roman"/>
        </w:rPr>
        <w:t>4</w:t>
      </w:r>
      <w:r w:rsidR="00442533">
        <w:rPr>
          <w:rFonts w:cs="Times New Roman"/>
        </w:rPr>
        <w:t>A</w:t>
      </w:r>
      <w:r w:rsidR="00442533" w:rsidRPr="62FAF4DB">
        <w:rPr>
          <w:rFonts w:cs="Times New Roman"/>
        </w:rPr>
        <w:t>)</w:t>
      </w:r>
      <w:r w:rsidR="00391381">
        <w:rPr>
          <w:rFonts w:cs="Times New Roman"/>
        </w:rPr>
        <w:t xml:space="preserve"> </w:t>
      </w:r>
      <w:r w:rsidR="00997C74">
        <w:rPr>
          <w:rFonts w:cs="Times New Roman"/>
        </w:rPr>
        <w:t xml:space="preserve">and </w:t>
      </w:r>
      <w:r w:rsidR="00C750C5">
        <w:rPr>
          <w:rFonts w:cs="Times New Roman"/>
        </w:rPr>
        <w:t xml:space="preserve">spread across </w:t>
      </w:r>
      <w:r w:rsidR="00997C74">
        <w:rPr>
          <w:rFonts w:cs="Times New Roman"/>
        </w:rPr>
        <w:t xml:space="preserve">a smaller </w:t>
      </w:r>
      <w:r w:rsidR="00C750C5">
        <w:rPr>
          <w:rFonts w:cs="Times New Roman"/>
        </w:rPr>
        <w:t xml:space="preserve">region </w:t>
      </w:r>
      <w:r w:rsidR="00013968">
        <w:rPr>
          <w:rFonts w:cs="Times New Roman"/>
        </w:rPr>
        <w:t>on</w:t>
      </w:r>
      <w:r w:rsidR="00491B9A" w:rsidRPr="62FAF4DB">
        <w:rPr>
          <w:rFonts w:cs="Times New Roman"/>
        </w:rPr>
        <w:t xml:space="preserve"> both femoral and </w:t>
      </w:r>
      <w:r w:rsidR="00442533">
        <w:rPr>
          <w:rFonts w:cs="Times New Roman"/>
        </w:rPr>
        <w:t xml:space="preserve">acetabular surfaces </w:t>
      </w:r>
      <w:r w:rsidR="00491B9A" w:rsidRPr="62FAF4DB">
        <w:rPr>
          <w:rFonts w:cs="Times New Roman"/>
        </w:rPr>
        <w:t>(Figure</w:t>
      </w:r>
      <w:r w:rsidR="003F3927">
        <w:rPr>
          <w:rFonts w:cs="Times New Roman"/>
        </w:rPr>
        <w:t xml:space="preserve"> </w:t>
      </w:r>
      <w:r w:rsidR="00932E4A">
        <w:rPr>
          <w:rFonts w:cs="Times New Roman"/>
        </w:rPr>
        <w:t>4</w:t>
      </w:r>
      <w:r w:rsidR="00442533">
        <w:rPr>
          <w:rFonts w:cs="Times New Roman"/>
        </w:rPr>
        <w:t>B</w:t>
      </w:r>
      <w:r w:rsidR="00491B9A" w:rsidRPr="62FAF4DB">
        <w:rPr>
          <w:rFonts w:cs="Times New Roman"/>
        </w:rPr>
        <w:t>)</w:t>
      </w:r>
      <w:r w:rsidR="00491B9A">
        <w:rPr>
          <w:rFonts w:cs="Times New Roman"/>
        </w:rPr>
        <w:t>.</w:t>
      </w:r>
      <w:r w:rsidR="00997C74">
        <w:t xml:space="preserve"> </w:t>
      </w:r>
      <w:r w:rsidR="00391381">
        <w:t xml:space="preserve">There was also </w:t>
      </w:r>
      <w:r w:rsidR="00D15D59">
        <w:t>less betwe</w:t>
      </w:r>
      <w:r w:rsidR="00442533">
        <w:t>en-</w:t>
      </w:r>
      <w:r w:rsidR="00D15D59">
        <w:t xml:space="preserve">participant variation </w:t>
      </w:r>
      <w:r w:rsidR="00350673">
        <w:t>in average regional loading</w:t>
      </w:r>
      <w:r w:rsidR="00391381">
        <w:t xml:space="preserve"> in those with FAI syndrome compared with </w:t>
      </w:r>
      <w:r w:rsidR="00745388">
        <w:t>controls</w:t>
      </w:r>
      <w:r w:rsidR="00442533">
        <w:t xml:space="preserve"> </w:t>
      </w:r>
      <w:r w:rsidR="00442533" w:rsidRPr="62FAF4DB">
        <w:rPr>
          <w:rFonts w:cs="Times New Roman"/>
        </w:rPr>
        <w:t>(Figure</w:t>
      </w:r>
      <w:r w:rsidR="00442533">
        <w:rPr>
          <w:rFonts w:cs="Times New Roman"/>
        </w:rPr>
        <w:t xml:space="preserve"> </w:t>
      </w:r>
      <w:r w:rsidR="00932E4A">
        <w:rPr>
          <w:rFonts w:cs="Times New Roman"/>
        </w:rPr>
        <w:t>4</w:t>
      </w:r>
      <w:r w:rsidR="00442533">
        <w:rPr>
          <w:rFonts w:cs="Times New Roman"/>
        </w:rPr>
        <w:t>A</w:t>
      </w:r>
      <w:r w:rsidR="00442533" w:rsidRPr="62FAF4DB">
        <w:rPr>
          <w:rFonts w:cs="Times New Roman"/>
        </w:rPr>
        <w:t>)</w:t>
      </w:r>
      <w:r w:rsidR="00391381">
        <w:t>.</w:t>
      </w:r>
      <w:r w:rsidR="00442533">
        <w:t xml:space="preserve"> In other</w:t>
      </w:r>
      <w:r w:rsidR="00B5644E">
        <w:t xml:space="preserve"> </w:t>
      </w:r>
      <w:r w:rsidR="00442533">
        <w:t xml:space="preserve">words, </w:t>
      </w:r>
      <w:r w:rsidR="00A76371">
        <w:t>compared with</w:t>
      </w:r>
      <w:r w:rsidR="00442533">
        <w:t xml:space="preserve"> controls, those with FAI </w:t>
      </w:r>
      <w:r w:rsidR="00B5644E">
        <w:t>syndrome</w:t>
      </w:r>
      <w:r w:rsidR="00442533">
        <w:t xml:space="preserve"> generated </w:t>
      </w:r>
      <w:r w:rsidR="00087B8A">
        <w:t xml:space="preserve">contact forces that were </w:t>
      </w:r>
      <w:r w:rsidR="00442533">
        <w:t xml:space="preserve">lower </w:t>
      </w:r>
      <w:r w:rsidR="00087B8A">
        <w:t xml:space="preserve">in </w:t>
      </w:r>
      <w:r w:rsidR="00442533" w:rsidRPr="00087B8A">
        <w:t>magnitude</w:t>
      </w:r>
      <w:r w:rsidR="00442533">
        <w:t xml:space="preserve"> </w:t>
      </w:r>
      <w:r w:rsidR="00887E51">
        <w:t>and</w:t>
      </w:r>
      <w:r w:rsidR="00442533">
        <w:t xml:space="preserve"> concentrated these loads to </w:t>
      </w:r>
      <w:r w:rsidR="00473586">
        <w:t>small</w:t>
      </w:r>
      <w:r w:rsidR="00887E51">
        <w:t>er</w:t>
      </w:r>
      <w:r w:rsidR="00473586">
        <w:t xml:space="preserve"> femoral and </w:t>
      </w:r>
      <w:r w:rsidR="00442533">
        <w:t>acetabular regions.</w:t>
      </w:r>
    </w:p>
    <w:p w14:paraId="5D256E5C" w14:textId="4468F8E1" w:rsidR="00A45442" w:rsidRDefault="003737C4" w:rsidP="00A45442">
      <w:pPr>
        <w:rPr>
          <w:rFonts w:cs="Times New Roman"/>
        </w:rPr>
      </w:pPr>
      <w:r>
        <w:rPr>
          <w:rFonts w:cs="Times New Roman"/>
        </w:rPr>
        <w:t xml:space="preserve">Consistent with our first hypothesis, </w:t>
      </w:r>
      <w:r w:rsidR="00E74D50">
        <w:rPr>
          <w:rFonts w:cs="Times New Roman"/>
        </w:rPr>
        <w:t>hip contact force</w:t>
      </w:r>
      <w:r w:rsidR="00087B8A">
        <w:rPr>
          <w:rFonts w:cs="Times New Roman"/>
        </w:rPr>
        <w:t xml:space="preserve">s, both resultant and </w:t>
      </w:r>
      <w:r w:rsidR="00013968">
        <w:rPr>
          <w:rFonts w:cs="Times New Roman"/>
        </w:rPr>
        <w:t xml:space="preserve">vector </w:t>
      </w:r>
      <w:r w:rsidR="00087B8A">
        <w:rPr>
          <w:rFonts w:cs="Times New Roman"/>
        </w:rPr>
        <w:t>components,</w:t>
      </w:r>
      <w:r w:rsidR="00442533">
        <w:rPr>
          <w:rFonts w:cs="Times New Roman"/>
        </w:rPr>
        <w:t xml:space="preserve"> </w:t>
      </w:r>
      <w:r w:rsidR="00E74D50">
        <w:rPr>
          <w:rFonts w:cs="Times New Roman"/>
        </w:rPr>
        <w:t xml:space="preserve">were </w:t>
      </w:r>
      <w:r w:rsidR="00473586">
        <w:rPr>
          <w:rFonts w:cs="Times New Roman"/>
        </w:rPr>
        <w:t xml:space="preserve">smaller </w:t>
      </w:r>
      <w:r w:rsidR="003F3927">
        <w:rPr>
          <w:rFonts w:cs="Times New Roman"/>
        </w:rPr>
        <w:t xml:space="preserve">in </w:t>
      </w:r>
      <w:r w:rsidR="003A42C7">
        <w:rPr>
          <w:rFonts w:cs="Times New Roman"/>
        </w:rPr>
        <w:t xml:space="preserve">those with </w:t>
      </w:r>
      <w:r>
        <w:rPr>
          <w:rFonts w:cs="Times New Roman"/>
        </w:rPr>
        <w:t xml:space="preserve">FAI syndrome compared </w:t>
      </w:r>
      <w:r w:rsidR="00B2247B">
        <w:rPr>
          <w:rFonts w:cs="Times New Roman"/>
        </w:rPr>
        <w:t>with</w:t>
      </w:r>
      <w:r w:rsidR="003A42C7">
        <w:rPr>
          <w:rFonts w:cs="Times New Roman"/>
        </w:rPr>
        <w:t xml:space="preserve"> </w:t>
      </w:r>
      <w:r w:rsidR="00745388">
        <w:rPr>
          <w:rFonts w:cs="Times New Roman"/>
        </w:rPr>
        <w:t>controls</w:t>
      </w:r>
      <w:r w:rsidR="00670E78">
        <w:rPr>
          <w:rFonts w:cs="Times New Roman"/>
        </w:rPr>
        <w:t xml:space="preserve"> during walking</w:t>
      </w:r>
      <w:r>
        <w:rPr>
          <w:rFonts w:cs="Times New Roman"/>
        </w:rPr>
        <w:t>.</w:t>
      </w:r>
      <w:r w:rsidR="00F334ED">
        <w:rPr>
          <w:rFonts w:cs="Times New Roman"/>
        </w:rPr>
        <w:t xml:space="preserve"> </w:t>
      </w:r>
      <w:r w:rsidR="00D15D59">
        <w:rPr>
          <w:rFonts w:cs="Times New Roman"/>
        </w:rPr>
        <w:t>This finding</w:t>
      </w:r>
      <w:r w:rsidR="001024B7">
        <w:rPr>
          <w:rFonts w:cs="Times New Roman"/>
        </w:rPr>
        <w:t>,</w:t>
      </w:r>
      <w:r w:rsidR="00D15D59">
        <w:rPr>
          <w:rFonts w:cs="Times New Roman"/>
        </w:rPr>
        <w:t xml:space="preserve"> consistent with previous joint contact force analyses </w:t>
      </w:r>
      <w:r w:rsidR="00372FF7">
        <w:rPr>
          <w:rFonts w:cs="Times New Roman"/>
        </w:rPr>
        <w:t xml:space="preserve">comparing </w:t>
      </w:r>
      <w:r w:rsidR="00D15D59">
        <w:rPr>
          <w:rFonts w:cs="Times New Roman"/>
        </w:rPr>
        <w:t xml:space="preserve">FAI syndrome </w:t>
      </w:r>
      <w:r w:rsidR="00372FF7">
        <w:rPr>
          <w:rFonts w:cs="Times New Roman"/>
        </w:rPr>
        <w:t xml:space="preserve">with </w:t>
      </w:r>
      <w:r w:rsidR="00D15D59">
        <w:rPr>
          <w:rFonts w:cs="Times New Roman"/>
        </w:rPr>
        <w:t>healthy controls</w:t>
      </w:r>
      <w:r w:rsidR="001024B7">
        <w:rPr>
          <w:rFonts w:cs="Times New Roman"/>
        </w:rPr>
        <w:t>, has two possible explanations</w:t>
      </w:r>
      <w:r w:rsidR="00372FF7">
        <w:rPr>
          <w:rFonts w:cs="Times New Roman"/>
        </w:rPr>
        <w:t>.</w:t>
      </w:r>
      <w:r w:rsidR="006309E4">
        <w:rPr>
          <w:rFonts w:cs="Times New Roman"/>
        </w:rPr>
        <w:fldChar w:fldCharType="begin">
          <w:fldData xml:space="preserve">PEVuZE5vdGU+PENpdGU+PEF1dGhvcj5OZzwvQXV0aG9yPjxZZWFyPjIwMTg8L1llYXI+PFJlY051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</w:fldData>
        </w:fldChar>
      </w:r>
      <w:r w:rsidR="004C3294">
        <w:rPr>
          <w:rFonts w:cs="Times New Roman"/>
        </w:rPr>
        <w:instrText xml:space="preserve"> ADDIN EN.CITE </w:instrText>
      </w:r>
      <w:r w:rsidR="004C3294">
        <w:rPr>
          <w:rFonts w:cs="Times New Roman"/>
        </w:rPr>
        <w:fldChar w:fldCharType="begin">
          <w:fldData xml:space="preserve">PEVuZE5vdGU+PENpdGU+PEF1dGhvcj5OZzwvQXV0aG9yPjxZZWFyPjIwMTg8L1llYXI+PFJlY051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</w:fldData>
        </w:fldChar>
      </w:r>
      <w:r w:rsidR="004C3294">
        <w:rPr>
          <w:rFonts w:cs="Times New Roman"/>
        </w:rPr>
        <w:instrText xml:space="preserve"> ADDIN EN.CITE.DATA </w:instrText>
      </w:r>
      <w:r w:rsidR="004C3294">
        <w:rPr>
          <w:rFonts w:cs="Times New Roman"/>
        </w:rPr>
      </w:r>
      <w:r w:rsidR="004C3294">
        <w:rPr>
          <w:rFonts w:cs="Times New Roman"/>
        </w:rPr>
        <w:fldChar w:fldCharType="end"/>
      </w:r>
      <w:r w:rsidR="006309E4">
        <w:rPr>
          <w:rFonts w:cs="Times New Roman"/>
        </w:rPr>
      </w:r>
      <w:r w:rsidR="006309E4">
        <w:rPr>
          <w:rFonts w:cs="Times New Roman"/>
        </w:rPr>
        <w:fldChar w:fldCharType="separate"/>
      </w:r>
      <w:r w:rsidR="004C3294" w:rsidRPr="004C3294">
        <w:rPr>
          <w:rFonts w:cs="Times New Roman"/>
          <w:noProof/>
          <w:vertAlign w:val="superscript"/>
        </w:rPr>
        <w:t>46</w:t>
      </w:r>
      <w:r w:rsidR="006309E4">
        <w:rPr>
          <w:rFonts w:cs="Times New Roman"/>
        </w:rPr>
        <w:fldChar w:fldCharType="end"/>
      </w:r>
      <w:r w:rsidR="00D15D59">
        <w:rPr>
          <w:rFonts w:cs="Times New Roman"/>
        </w:rPr>
        <w:t xml:space="preserve"> </w:t>
      </w:r>
      <w:r w:rsidR="006309E4" w:rsidRPr="007A21B6">
        <w:rPr>
          <w:rFonts w:cs="Times New Roman"/>
        </w:rPr>
        <w:t>Firstly, p</w:t>
      </w:r>
      <w:r w:rsidR="00372FF7" w:rsidRPr="007A21B6">
        <w:rPr>
          <w:rFonts w:cs="Times New Roman"/>
        </w:rPr>
        <w:t xml:space="preserve">revious research has found </w:t>
      </w:r>
      <w:r w:rsidR="00A027F3" w:rsidRPr="007A21B6">
        <w:rPr>
          <w:rFonts w:cs="Times New Roman"/>
        </w:rPr>
        <w:t xml:space="preserve">that </w:t>
      </w:r>
      <w:r w:rsidR="0068750F" w:rsidRPr="007A21B6">
        <w:rPr>
          <w:rFonts w:cs="Times New Roman"/>
        </w:rPr>
        <w:t>smaller</w:t>
      </w:r>
      <w:r w:rsidR="00372FF7" w:rsidRPr="007A21B6">
        <w:rPr>
          <w:rFonts w:cs="Times New Roman"/>
        </w:rPr>
        <w:t xml:space="preserve"> </w:t>
      </w:r>
      <w:r w:rsidR="0068750F" w:rsidRPr="007A21B6">
        <w:rPr>
          <w:rFonts w:cs="Times New Roman"/>
        </w:rPr>
        <w:t>hip adduction angle</w:t>
      </w:r>
      <w:r w:rsidR="0060391E" w:rsidRPr="007A21B6">
        <w:rPr>
          <w:rFonts w:cs="Times New Roman"/>
        </w:rPr>
        <w:t xml:space="preserve"> and</w:t>
      </w:r>
      <w:r w:rsidR="0068750F" w:rsidRPr="007A21B6">
        <w:rPr>
          <w:rFonts w:cs="Times New Roman"/>
        </w:rPr>
        <w:t xml:space="preserve"> pelvic</w:t>
      </w:r>
      <w:r w:rsidR="00372FF7" w:rsidRPr="007A21B6">
        <w:rPr>
          <w:rFonts w:cs="Times New Roman"/>
        </w:rPr>
        <w:t xml:space="preserve"> </w:t>
      </w:r>
      <w:r w:rsidR="0068750F" w:rsidRPr="007A21B6">
        <w:rPr>
          <w:rFonts w:cs="Times New Roman"/>
        </w:rPr>
        <w:t>obliquity resulted in lower</w:t>
      </w:r>
      <w:r w:rsidR="0060391E" w:rsidRPr="007A21B6">
        <w:rPr>
          <w:rFonts w:cs="Times New Roman"/>
        </w:rPr>
        <w:t xml:space="preserve"> hip contact forces.</w:t>
      </w:r>
      <w:r w:rsidR="0060391E" w:rsidRPr="007A21B6">
        <w:rPr>
          <w:rFonts w:cs="Times New Roman"/>
        </w:rPr>
        <w:fldChar w:fldCharType="begin">
          <w:fldData xml:space="preserve">PEVuZE5vdGU+PENpdGU+PEF1dGhvcj5XZXNzZWxpbmc8L0F1dGhvcj48WWVhcj4yMDE1PC9ZZWFy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</w:fldData>
        </w:fldChar>
      </w:r>
      <w:r w:rsidR="004C3294">
        <w:rPr>
          <w:rFonts w:cs="Times New Roman"/>
        </w:rPr>
        <w:instrText xml:space="preserve"> ADDIN EN.CITE </w:instrText>
      </w:r>
      <w:r w:rsidR="004C3294">
        <w:rPr>
          <w:rFonts w:cs="Times New Roman"/>
        </w:rPr>
        <w:fldChar w:fldCharType="begin">
          <w:fldData xml:space="preserve">PEVuZE5vdGU+PENpdGU+PEF1dGhvcj5XZXNzZWxpbmc8L0F1dGhvcj48WWVhcj4yMDE1PC9ZZWFy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</w:fldData>
        </w:fldChar>
      </w:r>
      <w:r w:rsidR="004C3294">
        <w:rPr>
          <w:rFonts w:cs="Times New Roman"/>
        </w:rPr>
        <w:instrText xml:space="preserve"> ADDIN EN.CITE.DATA </w:instrText>
      </w:r>
      <w:r w:rsidR="004C3294">
        <w:rPr>
          <w:rFonts w:cs="Times New Roman"/>
        </w:rPr>
      </w:r>
      <w:r w:rsidR="004C3294">
        <w:rPr>
          <w:rFonts w:cs="Times New Roman"/>
        </w:rPr>
        <w:fldChar w:fldCharType="end"/>
      </w:r>
      <w:r w:rsidR="0060391E" w:rsidRPr="007A21B6">
        <w:rPr>
          <w:rFonts w:cs="Times New Roman"/>
        </w:rPr>
      </w:r>
      <w:r w:rsidR="0060391E" w:rsidRPr="007A21B6">
        <w:rPr>
          <w:rFonts w:cs="Times New Roman"/>
        </w:rPr>
        <w:fldChar w:fldCharType="separate"/>
      </w:r>
      <w:r w:rsidR="004C3294" w:rsidRPr="004C3294">
        <w:rPr>
          <w:rFonts w:cs="Times New Roman"/>
          <w:noProof/>
          <w:vertAlign w:val="superscript"/>
        </w:rPr>
        <w:t>62</w:t>
      </w:r>
      <w:r w:rsidR="0060391E" w:rsidRPr="007A21B6">
        <w:rPr>
          <w:rFonts w:cs="Times New Roman"/>
        </w:rPr>
        <w:fldChar w:fldCharType="end"/>
      </w:r>
      <w:r w:rsidR="0060391E" w:rsidRPr="007A21B6">
        <w:rPr>
          <w:rFonts w:cs="Times New Roman"/>
        </w:rPr>
        <w:t xml:space="preserve"> </w:t>
      </w:r>
      <w:r w:rsidR="00A76371" w:rsidRPr="007A21B6">
        <w:rPr>
          <w:rFonts w:cs="Times New Roman"/>
        </w:rPr>
        <w:t>Compared with</w:t>
      </w:r>
      <w:r w:rsidR="00A1270E" w:rsidRPr="007A21B6">
        <w:rPr>
          <w:rFonts w:cs="Times New Roman"/>
        </w:rPr>
        <w:t xml:space="preserve"> controls, this group of individuals with FAI syndrome had l</w:t>
      </w:r>
      <w:r w:rsidR="00013968" w:rsidRPr="007A21B6">
        <w:rPr>
          <w:rFonts w:cs="Times New Roman"/>
        </w:rPr>
        <w:t>ess</w:t>
      </w:r>
      <w:r w:rsidR="00372FF7" w:rsidRPr="007A21B6">
        <w:rPr>
          <w:rFonts w:cs="Times New Roman"/>
        </w:rPr>
        <w:t xml:space="preserve"> frontal plane motion of the hip, pelvis and trunk</w:t>
      </w:r>
      <w:proofErr w:type="gramStart"/>
      <w:r w:rsidR="00A1270E" w:rsidRPr="007A21B6">
        <w:rPr>
          <w:rFonts w:cs="Times New Roman"/>
        </w:rPr>
        <w:t>,</w:t>
      </w:r>
      <w:proofErr w:type="gramEnd"/>
      <w:r w:rsidR="006309E4" w:rsidRPr="007A21B6">
        <w:rPr>
          <w:rFonts w:cs="Times New Roman"/>
        </w:rPr>
        <w:fldChar w:fldCharType="begin">
          <w:fldData xml:space="preserve">PEVuZE5vdGU+PENpdGU+PEF1dGhvcj5TYXZhZ2U8L0F1dGhvcj48WWVhcj4yMDIxPC9ZZWFyPjxS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</w:fldData>
        </w:fldChar>
      </w:r>
      <w:r w:rsidR="004C3294">
        <w:rPr>
          <w:rFonts w:cs="Times New Roman"/>
        </w:rPr>
        <w:instrText xml:space="preserve"> ADDIN EN.CITE </w:instrText>
      </w:r>
      <w:r w:rsidR="004C3294">
        <w:rPr>
          <w:rFonts w:cs="Times New Roman"/>
        </w:rPr>
        <w:fldChar w:fldCharType="begin">
          <w:fldData xml:space="preserve">PEVuZE5vdGU+PENpdGU+PEF1dGhvcj5TYXZhZ2U8L0F1dGhvcj48WWVhcj4yMDIxPC9ZZWFyPjxS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</w:fldData>
        </w:fldChar>
      </w:r>
      <w:r w:rsidR="004C3294">
        <w:rPr>
          <w:rFonts w:cs="Times New Roman"/>
        </w:rPr>
        <w:instrText xml:space="preserve"> ADDIN EN.CITE.DATA </w:instrText>
      </w:r>
      <w:r w:rsidR="004C3294">
        <w:rPr>
          <w:rFonts w:cs="Times New Roman"/>
        </w:rPr>
      </w:r>
      <w:r w:rsidR="004C3294">
        <w:rPr>
          <w:rFonts w:cs="Times New Roman"/>
        </w:rPr>
        <w:fldChar w:fldCharType="end"/>
      </w:r>
      <w:r w:rsidR="006309E4" w:rsidRPr="007A21B6">
        <w:rPr>
          <w:rFonts w:cs="Times New Roman"/>
        </w:rPr>
      </w:r>
      <w:r w:rsidR="006309E4" w:rsidRPr="007A21B6">
        <w:rPr>
          <w:rFonts w:cs="Times New Roman"/>
        </w:rPr>
        <w:fldChar w:fldCharType="separate"/>
      </w:r>
      <w:r w:rsidR="004C3294" w:rsidRPr="004C3294">
        <w:rPr>
          <w:rFonts w:cs="Times New Roman"/>
          <w:noProof/>
          <w:vertAlign w:val="superscript"/>
        </w:rPr>
        <w:t>55</w:t>
      </w:r>
      <w:r w:rsidR="006309E4" w:rsidRPr="007A21B6">
        <w:rPr>
          <w:rFonts w:cs="Times New Roman"/>
        </w:rPr>
        <w:fldChar w:fldCharType="end"/>
      </w:r>
      <w:r w:rsidR="006309E4" w:rsidRPr="007A21B6">
        <w:rPr>
          <w:rFonts w:cs="Times New Roman"/>
        </w:rPr>
        <w:t xml:space="preserve"> </w:t>
      </w:r>
      <w:r w:rsidR="00A1270E" w:rsidRPr="007A21B6">
        <w:rPr>
          <w:rFonts w:cs="Times New Roman"/>
        </w:rPr>
        <w:t xml:space="preserve">which is consistent with </w:t>
      </w:r>
      <w:r w:rsidR="006309E4" w:rsidRPr="007A21B6">
        <w:rPr>
          <w:rFonts w:cs="Times New Roman"/>
        </w:rPr>
        <w:t>other analyses of walking in FAI syndrome.</w:t>
      </w:r>
      <w:r w:rsidR="006309E4" w:rsidRPr="007A21B6">
        <w:rPr>
          <w:rFonts w:cs="Times New Roman"/>
        </w:rPr>
        <w:fldChar w:fldCharType="begin">
          <w:fldData xml:space="preserve">PEVuZE5vdGU+PENpdGU+PEF1dGhvcj5EaWFtb25kPC9BdXRob3I+PFllYXI+MjAxNjwvWWVhcj48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</w:fldData>
        </w:fldChar>
      </w:r>
      <w:r w:rsidR="004C3294">
        <w:rPr>
          <w:rFonts w:cs="Times New Roman"/>
        </w:rPr>
        <w:instrText xml:space="preserve"> ADDIN EN.CITE </w:instrText>
      </w:r>
      <w:r w:rsidR="004C3294">
        <w:rPr>
          <w:rFonts w:cs="Times New Roman"/>
        </w:rPr>
        <w:fldChar w:fldCharType="begin">
          <w:fldData xml:space="preserve">PEVuZE5vdGU+PENpdGU+PEF1dGhvcj5EaWFtb25kPC9BdXRob3I+PFllYXI+MjAxNjwvWWVhcj48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</w:fldData>
        </w:fldChar>
      </w:r>
      <w:r w:rsidR="004C3294">
        <w:rPr>
          <w:rFonts w:cs="Times New Roman"/>
        </w:rPr>
        <w:instrText xml:space="preserve"> ADDIN EN.CITE.DATA </w:instrText>
      </w:r>
      <w:r w:rsidR="004C3294">
        <w:rPr>
          <w:rFonts w:cs="Times New Roman"/>
        </w:rPr>
      </w:r>
      <w:r w:rsidR="004C3294">
        <w:rPr>
          <w:rFonts w:cs="Times New Roman"/>
        </w:rPr>
        <w:fldChar w:fldCharType="end"/>
      </w:r>
      <w:r w:rsidR="006309E4" w:rsidRPr="007A21B6">
        <w:rPr>
          <w:rFonts w:cs="Times New Roman"/>
        </w:rPr>
      </w:r>
      <w:r w:rsidR="006309E4" w:rsidRPr="007A21B6">
        <w:rPr>
          <w:rFonts w:cs="Times New Roman"/>
        </w:rPr>
        <w:fldChar w:fldCharType="separate"/>
      </w:r>
      <w:r w:rsidR="004C3294" w:rsidRPr="004C3294">
        <w:rPr>
          <w:rFonts w:cs="Times New Roman"/>
          <w:noProof/>
          <w:vertAlign w:val="superscript"/>
        </w:rPr>
        <w:t>18,33,37</w:t>
      </w:r>
      <w:r w:rsidR="006309E4" w:rsidRPr="007A21B6">
        <w:rPr>
          <w:rFonts w:cs="Times New Roman"/>
        </w:rPr>
        <w:fldChar w:fldCharType="end"/>
      </w:r>
      <w:r w:rsidR="006309E4" w:rsidRPr="007A21B6">
        <w:rPr>
          <w:rFonts w:cs="Times New Roman"/>
        </w:rPr>
        <w:t xml:space="preserve"> </w:t>
      </w:r>
      <w:r w:rsidR="00DF2A70" w:rsidRPr="007A21B6">
        <w:rPr>
          <w:rFonts w:cs="Times New Roman"/>
        </w:rPr>
        <w:t>Secondly</w:t>
      </w:r>
      <w:r w:rsidR="006309E4" w:rsidRPr="007A21B6">
        <w:rPr>
          <w:rFonts w:cs="Times New Roman"/>
        </w:rPr>
        <w:t>, muscle</w:t>
      </w:r>
      <w:r w:rsidR="00473586" w:rsidRPr="007A21B6">
        <w:rPr>
          <w:rFonts w:cs="Times New Roman"/>
        </w:rPr>
        <w:t>s</w:t>
      </w:r>
      <w:r w:rsidR="006309E4" w:rsidRPr="007A21B6">
        <w:rPr>
          <w:rFonts w:cs="Times New Roman"/>
        </w:rPr>
        <w:t xml:space="preserve"> </w:t>
      </w:r>
      <w:r w:rsidR="005F464B" w:rsidRPr="007A21B6">
        <w:rPr>
          <w:rFonts w:cs="Times New Roman"/>
        </w:rPr>
        <w:t>make large</w:t>
      </w:r>
      <w:r w:rsidR="001024B7" w:rsidRPr="007A21B6">
        <w:rPr>
          <w:rFonts w:cs="Times New Roman"/>
        </w:rPr>
        <w:t xml:space="preserve"> contribution</w:t>
      </w:r>
      <w:r w:rsidR="005F464B" w:rsidRPr="007A21B6">
        <w:rPr>
          <w:rFonts w:cs="Times New Roman"/>
        </w:rPr>
        <w:t>s</w:t>
      </w:r>
      <w:r w:rsidR="001024B7" w:rsidRPr="007A21B6">
        <w:rPr>
          <w:rFonts w:cs="Times New Roman"/>
        </w:rPr>
        <w:t xml:space="preserve"> to </w:t>
      </w:r>
      <w:r w:rsidR="006309E4" w:rsidRPr="007A21B6">
        <w:rPr>
          <w:rFonts w:cs="Times New Roman"/>
        </w:rPr>
        <w:t>joint contact force</w:t>
      </w:r>
      <w:r w:rsidR="00DF2A70" w:rsidRPr="007A21B6">
        <w:rPr>
          <w:rFonts w:cs="Times New Roman"/>
        </w:rPr>
        <w:t>s</w:t>
      </w:r>
      <w:r w:rsidR="00DF2A70" w:rsidRPr="007A21B6">
        <w:rPr>
          <w:rFonts w:cs="Times New Roman"/>
        </w:rPr>
        <w:fldChar w:fldCharType="begin"/>
      </w:r>
      <w:r w:rsidR="00E31242">
        <w:rPr>
          <w:rFonts w:cs="Times New Roman"/>
        </w:rPr>
        <w:instrText xml:space="preserve"> ADDIN EN.CITE &lt;EndNote&gt;&lt;Cite&gt;&lt;Author&gt;Correa&lt;/Author&gt;&lt;Year&gt;2010&lt;/Year&gt;&lt;RecNum&gt;980&lt;/RecNum&gt;&lt;DisplayText&gt;&lt;style face="superscript"&gt;12&lt;/style&gt;&lt;/DisplayText&gt;&lt;record&gt;&lt;rec-number&gt;980&lt;/rec-number&gt;&lt;foreign-keys&gt;&lt;key app="EN" db-id="atse9at9r0s9rqeserrv5v232xzd5vpsafrv" timestamp="1484223585"&gt;980&lt;/key&gt;&lt;/foreign-keys&gt;&lt;ref-type name="Journal Article"&gt;17&lt;/ref-type&gt;&lt;contributors&gt;&lt;authors&gt;&lt;author&gt;Correa, Tomas A.&lt;/author&gt;&lt;author&gt;Crossley, Kay M.&lt;/author&gt;&lt;author&gt;Kim, Hyung J.&lt;/author&gt;&lt;author&gt;Pandy, Marcus G.&lt;/author&gt;&lt;/authors&gt;&lt;/contributors&gt;&lt;auth-address&gt;Department of Mechanical Engineering, University of Melbourne, Victoria 3010, Australia.&lt;/auth-address&gt;&lt;titles&gt;&lt;title&gt;Contributions of individual muscles to hip joint contact force in normal walking&lt;/title&gt;&lt;secondary-title&gt;Journal of biomechanics&lt;/secondary-title&gt;&lt;alt-title&gt;J Biomech&lt;/alt-title&gt;&lt;/titles&gt;&lt;periodical&gt;&lt;full-title&gt;Journal of biomechanics&lt;/full-title&gt;&lt;/periodical&gt;&lt;alt-periodical&gt;&lt;full-title&gt;J Biomech&lt;/full-title&gt;&lt;/alt-periodical&gt;&lt;pages&gt;1618-1622&lt;/pages&gt;&lt;volume&gt;43&lt;/volume&gt;&lt;number&gt;8&lt;/number&gt;&lt;keywords&gt;&lt;keyword&gt;Computer Simulation&lt;/keyword&gt;&lt;keyword&gt;Hip Joint/*physiology&lt;/keyword&gt;&lt;keyword&gt;Humans&lt;/keyword&gt;&lt;keyword&gt;*Models, Biological&lt;/keyword&gt;&lt;keyword&gt;Muscle Contraction/*physiology&lt;/keyword&gt;&lt;keyword&gt;Muscle, Skeletal/*physiology&lt;/keyword&gt;&lt;keyword&gt;Postural Balance/*physiology&lt;/keyword&gt;&lt;keyword&gt;Range of Motion, Articular/*physiology&lt;/keyword&gt;&lt;keyword&gt;Stress, Mechanical&lt;/keyword&gt;&lt;keyword&gt;Walking/*physiology&lt;/keyword&gt;&lt;/keywords&gt;&lt;dates&gt;&lt;year&gt;2010&lt;/year&gt;&lt;/dates&gt;&lt;isbn&gt;1873-2380 (Electronic)&amp;#xD;0021-9290 (Linking)&lt;/isbn&gt;&lt;accession-num&gt;20176362&lt;/accession-num&gt;&lt;urls&gt;&lt;related-urls&gt;&lt;url&gt;https://www.ncbi.nlm.nih.gov/pubmed/20176362&lt;/url&gt;&lt;/related-urls&gt;&lt;/urls&gt;&lt;electronic-resource-num&gt;10.1016/j.jbiomech.2010.02.008&lt;/electronic-resource-num&gt;&lt;/record&gt;&lt;/Cite&gt;&lt;/EndNote&gt;</w:instrText>
      </w:r>
      <w:r w:rsidR="00DF2A70" w:rsidRPr="007A21B6">
        <w:rPr>
          <w:rFonts w:cs="Times New Roman"/>
        </w:rPr>
        <w:fldChar w:fldCharType="separate"/>
      </w:r>
      <w:r w:rsidR="00E31242" w:rsidRPr="00E31242">
        <w:rPr>
          <w:rFonts w:cs="Times New Roman"/>
          <w:noProof/>
          <w:vertAlign w:val="superscript"/>
        </w:rPr>
        <w:t>12</w:t>
      </w:r>
      <w:r w:rsidR="00DF2A70" w:rsidRPr="007A21B6">
        <w:rPr>
          <w:rFonts w:cs="Times New Roman"/>
        </w:rPr>
        <w:fldChar w:fldCharType="end"/>
      </w:r>
      <w:r w:rsidR="006309E4" w:rsidRPr="007A21B6">
        <w:rPr>
          <w:rFonts w:cs="Times New Roman"/>
        </w:rPr>
        <w:t xml:space="preserve"> </w:t>
      </w:r>
      <w:r w:rsidR="00DF2A70" w:rsidRPr="007A21B6">
        <w:rPr>
          <w:rFonts w:cs="Times New Roman"/>
        </w:rPr>
        <w:t>and</w:t>
      </w:r>
      <w:r w:rsidR="001024B7" w:rsidRPr="007A21B6">
        <w:rPr>
          <w:rFonts w:cs="Times New Roman"/>
        </w:rPr>
        <w:t xml:space="preserve"> </w:t>
      </w:r>
      <w:r w:rsidR="00FF0628" w:rsidRPr="007A21B6">
        <w:rPr>
          <w:rFonts w:cs="Times New Roman"/>
        </w:rPr>
        <w:t>those with FAI syndrome</w:t>
      </w:r>
      <w:r w:rsidR="00567156" w:rsidRPr="007A21B6">
        <w:rPr>
          <w:rFonts w:cs="Times New Roman"/>
        </w:rPr>
        <w:t xml:space="preserve"> have weaker </w:t>
      </w:r>
      <w:r w:rsidR="00473586" w:rsidRPr="007A21B6">
        <w:rPr>
          <w:rFonts w:cs="Times New Roman"/>
        </w:rPr>
        <w:t>muscle</w:t>
      </w:r>
      <w:r w:rsidR="00567156" w:rsidRPr="007A21B6">
        <w:rPr>
          <w:rFonts w:cs="Times New Roman"/>
        </w:rPr>
        <w:t>s</w:t>
      </w:r>
      <w:r w:rsidR="00473586" w:rsidRPr="007A21B6">
        <w:rPr>
          <w:rFonts w:cs="Times New Roman"/>
        </w:rPr>
        <w:t xml:space="preserve"> </w:t>
      </w:r>
      <w:r w:rsidR="00FF0628" w:rsidRPr="007A21B6">
        <w:rPr>
          <w:rFonts w:cs="Times New Roman"/>
        </w:rPr>
        <w:t xml:space="preserve">and </w:t>
      </w:r>
      <w:r w:rsidR="00575D71" w:rsidRPr="007A21B6">
        <w:rPr>
          <w:rFonts w:cs="Times New Roman"/>
        </w:rPr>
        <w:t xml:space="preserve">altered muscle </w:t>
      </w:r>
      <w:r w:rsidR="00DF2A70" w:rsidRPr="007A21B6">
        <w:rPr>
          <w:rFonts w:cs="Times New Roman"/>
        </w:rPr>
        <w:t xml:space="preserve">activation </w:t>
      </w:r>
      <w:r w:rsidR="00575D71" w:rsidRPr="007A21B6">
        <w:rPr>
          <w:rFonts w:cs="Times New Roman"/>
        </w:rPr>
        <w:t xml:space="preserve">patterns </w:t>
      </w:r>
      <w:r w:rsidR="006A5E4C" w:rsidRPr="007A21B6">
        <w:rPr>
          <w:rFonts w:cs="Times New Roman"/>
        </w:rPr>
        <w:t xml:space="preserve">compared with </w:t>
      </w:r>
      <w:r w:rsidR="00E424DE" w:rsidRPr="007A21B6">
        <w:rPr>
          <w:rFonts w:cs="Times New Roman"/>
        </w:rPr>
        <w:t>controls</w:t>
      </w:r>
      <w:r w:rsidR="006A5E4C" w:rsidRPr="007A21B6">
        <w:rPr>
          <w:rFonts w:cs="Times New Roman"/>
        </w:rPr>
        <w:t>.</w:t>
      </w:r>
      <w:r w:rsidR="00FF0628" w:rsidRPr="007A21B6">
        <w:fldChar w:fldCharType="begin">
          <w:fldData xml:space="preserve">PEVuZE5vdGU+PENpdGU+PEF1dGhvcj5EaWFtb25kPC9BdXRob3I+PFllYXI+MjAxNzwvWWVhcj48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</w:fldData>
        </w:fldChar>
      </w:r>
      <w:r w:rsidR="00E31242">
        <w:instrText xml:space="preserve"> ADDIN EN.CITE </w:instrText>
      </w:r>
      <w:r w:rsidR="00E31242">
        <w:fldChar w:fldCharType="begin">
          <w:fldData xml:space="preserve">PEVuZE5vdGU+PENpdGU+PEF1dGhvcj5EaWFtb25kPC9BdXRob3I+PFllYXI+MjAxNzwvWWVhcj48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</w:fldData>
        </w:fldChar>
      </w:r>
      <w:r w:rsidR="00E31242">
        <w:instrText xml:space="preserve"> ADDIN EN.CITE.DATA </w:instrText>
      </w:r>
      <w:r w:rsidR="00E31242">
        <w:fldChar w:fldCharType="end"/>
      </w:r>
      <w:r w:rsidR="00FF0628" w:rsidRPr="007A21B6">
        <w:fldChar w:fldCharType="separate"/>
      </w:r>
      <w:r w:rsidR="00E31242" w:rsidRPr="00E31242">
        <w:rPr>
          <w:noProof/>
          <w:vertAlign w:val="superscript"/>
        </w:rPr>
        <w:t>9,16,17</w:t>
      </w:r>
      <w:r w:rsidR="00FF0628" w:rsidRPr="007A21B6">
        <w:fldChar w:fldCharType="end"/>
      </w:r>
      <w:r w:rsidR="00E424DE" w:rsidRPr="007A21B6">
        <w:rPr>
          <w:rFonts w:cs="Times New Roman"/>
        </w:rPr>
        <w:t xml:space="preserve"> </w:t>
      </w:r>
      <w:r w:rsidR="006A5E4C" w:rsidRPr="007A21B6">
        <w:rPr>
          <w:rFonts w:cs="Times New Roman"/>
        </w:rPr>
        <w:t xml:space="preserve">Thus, </w:t>
      </w:r>
      <w:r w:rsidR="00013968" w:rsidRPr="007A21B6">
        <w:rPr>
          <w:rFonts w:cs="Times New Roman"/>
        </w:rPr>
        <w:t xml:space="preserve">altered </w:t>
      </w:r>
      <w:r w:rsidR="006A5E4C" w:rsidRPr="007A21B6">
        <w:rPr>
          <w:rFonts w:cs="Times New Roman"/>
        </w:rPr>
        <w:t xml:space="preserve">muscle </w:t>
      </w:r>
      <w:r w:rsidR="00473586" w:rsidRPr="007A21B6">
        <w:rPr>
          <w:rFonts w:cs="Times New Roman"/>
        </w:rPr>
        <w:t>action</w:t>
      </w:r>
      <w:r w:rsidR="00013968" w:rsidRPr="007A21B6">
        <w:rPr>
          <w:rFonts w:cs="Times New Roman"/>
        </w:rPr>
        <w:t>s</w:t>
      </w:r>
      <w:r w:rsidR="00473586" w:rsidRPr="007A21B6">
        <w:rPr>
          <w:rFonts w:cs="Times New Roman"/>
        </w:rPr>
        <w:t xml:space="preserve"> </w:t>
      </w:r>
      <w:r w:rsidR="006A5E4C" w:rsidRPr="007A21B6">
        <w:rPr>
          <w:rFonts w:cs="Times New Roman"/>
        </w:rPr>
        <w:t xml:space="preserve">may be causing the between-group differences in </w:t>
      </w:r>
      <w:r w:rsidR="00E424DE" w:rsidRPr="007A21B6">
        <w:rPr>
          <w:rFonts w:cs="Times New Roman"/>
        </w:rPr>
        <w:t xml:space="preserve">direction and magnitude </w:t>
      </w:r>
      <w:r w:rsidR="006A5E4C" w:rsidRPr="007A21B6">
        <w:rPr>
          <w:rFonts w:cs="Times New Roman"/>
        </w:rPr>
        <w:t xml:space="preserve">of hip </w:t>
      </w:r>
      <w:r w:rsidR="00E424DE" w:rsidRPr="007A21B6">
        <w:rPr>
          <w:rFonts w:cs="Times New Roman"/>
        </w:rPr>
        <w:t>contact force</w:t>
      </w:r>
      <w:r w:rsidR="006A5E4C" w:rsidRPr="007A21B6">
        <w:rPr>
          <w:rFonts w:cs="Times New Roman"/>
        </w:rPr>
        <w:t>s</w:t>
      </w:r>
      <w:r w:rsidR="006309E4" w:rsidRPr="007A21B6">
        <w:rPr>
          <w:rFonts w:cs="Times New Roman"/>
        </w:rPr>
        <w:t>.</w:t>
      </w:r>
      <w:r w:rsidR="001B6A07" w:rsidRPr="007A21B6">
        <w:t xml:space="preserve"> </w:t>
      </w:r>
      <w:r w:rsidR="00A56F5E" w:rsidRPr="007A21B6">
        <w:t xml:space="preserve">Importantly, </w:t>
      </w:r>
      <w:r w:rsidR="00440429" w:rsidRPr="007A21B6">
        <w:rPr>
          <w:rFonts w:cs="Times New Roman"/>
        </w:rPr>
        <w:t>consistent with previous findings regarding the external biomechanics of this group of participants</w:t>
      </w:r>
      <w:proofErr w:type="gramStart"/>
      <w:r w:rsidR="00440429">
        <w:rPr>
          <w:rFonts w:cs="Times New Roman"/>
        </w:rPr>
        <w:t>,</w:t>
      </w:r>
      <w:proofErr w:type="gramEnd"/>
      <w:r w:rsidR="00440429" w:rsidRPr="007A21B6">
        <w:rPr>
          <w:rFonts w:cs="Times New Roman"/>
        </w:rPr>
        <w:fldChar w:fldCharType="begin">
          <w:fldData xml:space="preserve">PEVuZE5vdGU+PENpdGU+PEF1dGhvcj5TYXZhZ2U8L0F1dGhvcj48WWVhcj4yMDIxPC9ZZWFyPjxS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</w:fldData>
        </w:fldChar>
      </w:r>
      <w:r w:rsidR="004C3294">
        <w:rPr>
          <w:rFonts w:cs="Times New Roman"/>
        </w:rPr>
        <w:instrText xml:space="preserve"> ADDIN EN.CITE </w:instrText>
      </w:r>
      <w:r w:rsidR="004C3294">
        <w:rPr>
          <w:rFonts w:cs="Times New Roman"/>
        </w:rPr>
        <w:fldChar w:fldCharType="begin">
          <w:fldData xml:space="preserve">PEVuZE5vdGU+PENpdGU+PEF1dGhvcj5TYXZhZ2U8L0F1dGhvcj48WWVhcj4yMDIxPC9ZZWFyPjxS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</w:fldData>
        </w:fldChar>
      </w:r>
      <w:r w:rsidR="004C3294">
        <w:rPr>
          <w:rFonts w:cs="Times New Roman"/>
        </w:rPr>
        <w:instrText xml:space="preserve"> ADDIN EN.CITE.DATA </w:instrText>
      </w:r>
      <w:r w:rsidR="004C3294">
        <w:rPr>
          <w:rFonts w:cs="Times New Roman"/>
        </w:rPr>
      </w:r>
      <w:r w:rsidR="004C3294">
        <w:rPr>
          <w:rFonts w:cs="Times New Roman"/>
        </w:rPr>
        <w:fldChar w:fldCharType="end"/>
      </w:r>
      <w:r w:rsidR="00440429" w:rsidRPr="007A21B6">
        <w:rPr>
          <w:rFonts w:cs="Times New Roman"/>
        </w:rPr>
      </w:r>
      <w:r w:rsidR="00440429" w:rsidRPr="007A21B6">
        <w:rPr>
          <w:rFonts w:cs="Times New Roman"/>
        </w:rPr>
        <w:fldChar w:fldCharType="separate"/>
      </w:r>
      <w:r w:rsidR="004C3294" w:rsidRPr="004C3294">
        <w:rPr>
          <w:rFonts w:cs="Times New Roman"/>
          <w:noProof/>
          <w:vertAlign w:val="superscript"/>
        </w:rPr>
        <w:t>55</w:t>
      </w:r>
      <w:r w:rsidR="00440429" w:rsidRPr="007A21B6">
        <w:rPr>
          <w:rFonts w:cs="Times New Roman"/>
        </w:rPr>
        <w:fldChar w:fldCharType="end"/>
      </w:r>
      <w:r w:rsidR="00440429" w:rsidRPr="007A21B6">
        <w:t xml:space="preserve"> </w:t>
      </w:r>
      <w:r w:rsidR="00A56F5E" w:rsidRPr="007A21B6">
        <w:t>between-group</w:t>
      </w:r>
      <w:r w:rsidR="00A45442" w:rsidRPr="007A21B6">
        <w:rPr>
          <w:rFonts w:cs="Times New Roman"/>
        </w:rPr>
        <w:t xml:space="preserve"> </w:t>
      </w:r>
      <w:r w:rsidR="00A56F5E" w:rsidRPr="007A21B6">
        <w:rPr>
          <w:rFonts w:cs="Times New Roman"/>
        </w:rPr>
        <w:t xml:space="preserve">differences in contact forces persisted </w:t>
      </w:r>
      <w:r w:rsidR="00A45442" w:rsidRPr="007A21B6">
        <w:rPr>
          <w:rFonts w:cs="Times New Roman"/>
        </w:rPr>
        <w:t>even after including walking speed as a covariate</w:t>
      </w:r>
      <w:r w:rsidR="00723C28" w:rsidRPr="007A21B6">
        <w:rPr>
          <w:rFonts w:cs="Times New Roman"/>
        </w:rPr>
        <w:t>.</w:t>
      </w:r>
      <w:r w:rsidR="00A45442" w:rsidRPr="007A21B6">
        <w:rPr>
          <w:rFonts w:cs="Times New Roman"/>
        </w:rPr>
        <w:t xml:space="preserve"> This</w:t>
      </w:r>
      <w:r w:rsidR="00A45442">
        <w:rPr>
          <w:rFonts w:cs="Times New Roman"/>
        </w:rPr>
        <w:t xml:space="preserve"> suggests </w:t>
      </w:r>
      <w:r w:rsidR="00E96C9B">
        <w:rPr>
          <w:rFonts w:cs="Times New Roman"/>
        </w:rPr>
        <w:t xml:space="preserve">that </w:t>
      </w:r>
      <w:r w:rsidR="00A45442">
        <w:rPr>
          <w:rFonts w:cs="Times New Roman"/>
        </w:rPr>
        <w:lastRenderedPageBreak/>
        <w:t>walking speed do</w:t>
      </w:r>
      <w:r w:rsidR="00E96C9B">
        <w:rPr>
          <w:rFonts w:cs="Times New Roman"/>
        </w:rPr>
        <w:t>es</w:t>
      </w:r>
      <w:r w:rsidR="00A45442">
        <w:rPr>
          <w:rFonts w:cs="Times New Roman"/>
        </w:rPr>
        <w:t xml:space="preserve"> not fully account for the lower </w:t>
      </w:r>
      <w:r w:rsidR="00A45442" w:rsidRPr="00087B8A">
        <w:rPr>
          <w:rFonts w:cs="Times New Roman"/>
        </w:rPr>
        <w:t xml:space="preserve">magnitude </w:t>
      </w:r>
      <w:r w:rsidR="00A45442">
        <w:rPr>
          <w:rFonts w:cs="Times New Roman"/>
        </w:rPr>
        <w:t xml:space="preserve">contact forces in those with FAI syndrome </w:t>
      </w:r>
      <w:r w:rsidR="00A76371">
        <w:rPr>
          <w:rFonts w:cs="Times New Roman"/>
        </w:rPr>
        <w:t>compared with</w:t>
      </w:r>
      <w:r w:rsidR="00A45442">
        <w:rPr>
          <w:rFonts w:cs="Times New Roman"/>
        </w:rPr>
        <w:t xml:space="preserve"> </w:t>
      </w:r>
      <w:r w:rsidR="00745388">
        <w:rPr>
          <w:rFonts w:cs="Times New Roman"/>
        </w:rPr>
        <w:t>controls</w:t>
      </w:r>
      <w:r w:rsidR="00A45442">
        <w:rPr>
          <w:rFonts w:cs="Times New Roman"/>
        </w:rPr>
        <w:t>.</w:t>
      </w:r>
    </w:p>
    <w:p w14:paraId="4887A4C6" w14:textId="53BB1EB8" w:rsidR="009E1469" w:rsidRPr="00440429" w:rsidRDefault="00F74FD1" w:rsidP="009E1469">
      <w:pPr>
        <w:rPr>
          <w:rFonts w:cs="Times New Roman"/>
        </w:rPr>
      </w:pPr>
      <w:r w:rsidRPr="00440429">
        <w:rPr>
          <w:rFonts w:cs="Times New Roman"/>
        </w:rPr>
        <w:t>The m</w:t>
      </w:r>
      <w:r w:rsidR="007876DF" w:rsidRPr="00440429">
        <w:rPr>
          <w:rFonts w:cs="Times New Roman"/>
        </w:rPr>
        <w:t>agnitude of joint contact force</w:t>
      </w:r>
      <w:r w:rsidR="00013968" w:rsidRPr="00440429">
        <w:rPr>
          <w:rFonts w:cs="Times New Roman"/>
        </w:rPr>
        <w:t xml:space="preserve"> alone</w:t>
      </w:r>
      <w:r w:rsidR="007876DF" w:rsidRPr="00440429">
        <w:rPr>
          <w:rFonts w:cs="Times New Roman"/>
        </w:rPr>
        <w:t xml:space="preserve"> do</w:t>
      </w:r>
      <w:r w:rsidRPr="00440429">
        <w:rPr>
          <w:rFonts w:cs="Times New Roman"/>
        </w:rPr>
        <w:t>es</w:t>
      </w:r>
      <w:r w:rsidR="007876DF" w:rsidRPr="00440429">
        <w:rPr>
          <w:rFonts w:cs="Times New Roman"/>
        </w:rPr>
        <w:t xml:space="preserve"> not describe how </w:t>
      </w:r>
      <w:r w:rsidR="00013968" w:rsidRPr="00440429">
        <w:rPr>
          <w:rFonts w:cs="Times New Roman"/>
        </w:rPr>
        <w:t>the force is</w:t>
      </w:r>
      <w:r w:rsidR="007876DF" w:rsidRPr="00440429">
        <w:rPr>
          <w:rFonts w:cs="Times New Roman"/>
        </w:rPr>
        <w:t xml:space="preserve"> </w:t>
      </w:r>
      <w:r w:rsidR="00834CBD" w:rsidRPr="00440429">
        <w:rPr>
          <w:rFonts w:cs="Times New Roman"/>
        </w:rPr>
        <w:t xml:space="preserve">applied regionally to the </w:t>
      </w:r>
      <w:r w:rsidR="007876DF" w:rsidRPr="00440429">
        <w:rPr>
          <w:rFonts w:cs="Times New Roman"/>
        </w:rPr>
        <w:t>arti</w:t>
      </w:r>
      <w:r w:rsidR="00A9183D" w:rsidRPr="00440429">
        <w:rPr>
          <w:rFonts w:cs="Times New Roman"/>
        </w:rPr>
        <w:t>cular surface</w:t>
      </w:r>
      <w:r w:rsidR="00834CBD" w:rsidRPr="00440429">
        <w:rPr>
          <w:rFonts w:cs="Times New Roman"/>
        </w:rPr>
        <w:t>s</w:t>
      </w:r>
      <w:r w:rsidR="007876DF" w:rsidRPr="00440429">
        <w:rPr>
          <w:rFonts w:cs="Times New Roman"/>
        </w:rPr>
        <w:t xml:space="preserve"> of the hip. </w:t>
      </w:r>
      <w:r w:rsidR="00013968" w:rsidRPr="00440429">
        <w:rPr>
          <w:rFonts w:cs="Times New Roman"/>
        </w:rPr>
        <w:t>By p</w:t>
      </w:r>
      <w:r w:rsidR="00087B8A" w:rsidRPr="00440429">
        <w:rPr>
          <w:rFonts w:cs="Times New Roman"/>
        </w:rPr>
        <w:t xml:space="preserve">rojecting hip contact forces </w:t>
      </w:r>
      <w:r w:rsidR="00834CBD" w:rsidRPr="00440429">
        <w:rPr>
          <w:rFonts w:cs="Times New Roman"/>
        </w:rPr>
        <w:t xml:space="preserve">onto the </w:t>
      </w:r>
      <w:r w:rsidR="00A9183D" w:rsidRPr="00440429">
        <w:rPr>
          <w:rFonts w:cs="Times New Roman"/>
        </w:rPr>
        <w:t>articular surface</w:t>
      </w:r>
      <w:r w:rsidR="00834CBD" w:rsidRPr="00440429">
        <w:rPr>
          <w:rFonts w:cs="Times New Roman"/>
        </w:rPr>
        <w:t>s</w:t>
      </w:r>
      <w:r w:rsidR="007876DF" w:rsidRPr="00440429">
        <w:rPr>
          <w:rFonts w:cs="Times New Roman"/>
        </w:rPr>
        <w:t>, we found that r</w:t>
      </w:r>
      <w:r w:rsidR="009E1469" w:rsidRPr="00440429">
        <w:rPr>
          <w:rFonts w:cs="Times New Roman"/>
        </w:rPr>
        <w:t xml:space="preserve">egional loading was altered in those with FAI syndrome compared with controls. </w:t>
      </w:r>
      <w:r w:rsidR="009E1469" w:rsidRPr="00696DDC">
        <w:rPr>
          <w:rFonts w:cs="Times New Roman"/>
        </w:rPr>
        <w:t xml:space="preserve">Average regional loading on the acetabular surface was more anterior (Figure 4A) and the spread of regional loading was smaller when magnitudes of anteroposterior and vertical acetabular contact forces were largest (early stance to swing preparation) in those with in FAI syndrome </w:t>
      </w:r>
      <w:r w:rsidR="00A76371" w:rsidRPr="00696DDC">
        <w:rPr>
          <w:rFonts w:cs="Times New Roman"/>
        </w:rPr>
        <w:t>compared with</w:t>
      </w:r>
      <w:r w:rsidR="009E1469" w:rsidRPr="00696DDC">
        <w:rPr>
          <w:rFonts w:cs="Times New Roman"/>
        </w:rPr>
        <w:t xml:space="preserve"> controls (Figure 4B). Hip motions generated during walking are likely insufficient to </w:t>
      </w:r>
      <w:r w:rsidR="007419B0">
        <w:rPr>
          <w:rFonts w:cs="Times New Roman"/>
        </w:rPr>
        <w:t xml:space="preserve">elicit </w:t>
      </w:r>
      <w:r w:rsidR="00273A3A">
        <w:rPr>
          <w:rFonts w:cs="Times New Roman"/>
        </w:rPr>
        <w:t>contact</w:t>
      </w:r>
      <w:r w:rsidR="007419B0">
        <w:rPr>
          <w:rFonts w:cs="Times New Roman"/>
        </w:rPr>
        <w:t xml:space="preserve"> </w:t>
      </w:r>
      <w:r w:rsidR="009E1469" w:rsidRPr="00696DDC">
        <w:rPr>
          <w:rFonts w:cs="Times New Roman"/>
        </w:rPr>
        <w:t>between the femur and acetabulum.</w:t>
      </w:r>
      <w:r w:rsidR="009E1469" w:rsidRPr="00696DDC">
        <w:rPr>
          <w:rFonts w:cs="Times New Roman"/>
        </w:rPr>
        <w:fldChar w:fldCharType="begin"/>
      </w:r>
      <w:r w:rsidR="009E1469" w:rsidRPr="00696DDC">
        <w:rPr>
          <w:rFonts w:cs="Times New Roman"/>
        </w:rPr>
        <w:instrText xml:space="preserve"> ADDIN EN.CITE &lt;EndNote&gt;&lt;Cite&gt;&lt;Author&gt;Audenaert&lt;/Author&gt;&lt;Year&gt;2011&lt;/Year&gt;&lt;RecNum&gt;205&lt;/RecNum&gt;&lt;DisplayText&gt;&lt;style face="superscript"&gt;2&lt;/style&gt;&lt;/DisplayText&gt;&lt;record&gt;&lt;rec-number&gt;205&lt;/rec-number&gt;&lt;foreign-keys&gt;&lt;key app="EN" db-id="atse9at9r0s9rqeserrv5v232xzd5vpsafrv" timestamp="1445834413"&gt;205&lt;/key&gt;&lt;/foreign-keys&gt;&lt;ref-type name="Journal Article"&gt;17&lt;/ref-type&gt;&lt;contributors&gt;&lt;authors&gt;&lt;author&gt;Audenaert, Emmanuel A&lt;/author&gt;&lt;author&gt;Mahieu, Peter&lt;/author&gt;&lt;author&gt;Pattyn, Christophe&lt;/author&gt;&lt;/authors&gt;&lt;/contributors&gt;&lt;auth-address&gt;Department of Orthopaedic Surgery and Traumatology, Ghent University Hospital, Ghent, Belgium. emmanuel.audenaert@ugent.be&lt;/auth-address&gt;&lt;titles&gt;&lt;title&gt;Three-dimensional assessment of cam engagement in femoroacetabular impingement&lt;/title&gt;&lt;secondary-title&gt;Arthroscopy&lt;/secondary-title&gt;&lt;alt-title&gt;Arthroscopy&lt;/alt-title&gt;&lt;/titles&gt;&lt;periodical&gt;&lt;full-title&gt;Arthroscopy&lt;/full-title&gt;&lt;/periodical&gt;&lt;alt-periodical&gt;&lt;full-title&gt;Arthroscopy&lt;/full-title&gt;&lt;/alt-periodical&gt;&lt;pages&gt;167-171&lt;/pages&gt;&lt;volume&gt;27&lt;/volume&gt;&lt;number&gt;2&lt;/number&gt;&lt;keywords&gt;&lt;keyword&gt;Acetabulum/*radiography&lt;/keyword&gt;&lt;keyword&gt;Adolescent&lt;/keyword&gt;&lt;keyword&gt;Adult&lt;/keyword&gt;&lt;keyword&gt;Cartilage, Articular/radiography&lt;/keyword&gt;&lt;keyword&gt;Femoracetabular Impingement/physiopathology/*radiography&lt;/keyword&gt;&lt;keyword&gt;Femur/radiography&lt;/keyword&gt;&lt;keyword&gt;Femur Head/*radiography&lt;/keyword&gt;&lt;keyword&gt;Hip Joint/physiopathology/radiography&lt;/keyword&gt;&lt;keyword&gt;Humans&lt;/keyword&gt;&lt;keyword&gt;Imaging, Three-Dimensional&lt;/keyword&gt;&lt;keyword&gt;Male&lt;/keyword&gt;&lt;keyword&gt;Range of Motion, Articular&lt;/keyword&gt;&lt;keyword&gt;Young Adult&lt;/keyword&gt;&lt;/keywords&gt;&lt;dates&gt;&lt;year&gt;2011&lt;/year&gt;&lt;pub-dates&gt;&lt;date&gt;Feb&lt;/date&gt;&lt;/pub-dates&gt;&lt;/dates&gt;&lt;isbn&gt;1526-3231 (Electronic)&amp;#xD;0749-8063 (Linking)&lt;/isbn&gt;&lt;accession-num&gt;20952150&lt;/accession-num&gt;&lt;urls&gt;&lt;related-urls&gt;&lt;url&gt;http://www.ncbi.nlm.nih.gov/pubmed/20952150&lt;/url&gt;&lt;/related-urls&gt;&lt;/urls&gt;&lt;electronic-resource-num&gt;10.1016/j.arthro.2010.06.031&lt;/electronic-resource-num&gt;&lt;/record&gt;&lt;/Cite&gt;&lt;/EndNote&gt;</w:instrText>
      </w:r>
      <w:r w:rsidR="009E1469" w:rsidRPr="00696DDC">
        <w:rPr>
          <w:rFonts w:cs="Times New Roman"/>
        </w:rPr>
        <w:fldChar w:fldCharType="separate"/>
      </w:r>
      <w:r w:rsidR="009E1469" w:rsidRPr="00696DDC">
        <w:rPr>
          <w:rFonts w:cs="Times New Roman"/>
          <w:noProof/>
          <w:vertAlign w:val="superscript"/>
        </w:rPr>
        <w:t>2</w:t>
      </w:r>
      <w:r w:rsidR="009E1469" w:rsidRPr="00696DDC">
        <w:rPr>
          <w:rFonts w:cs="Times New Roman"/>
        </w:rPr>
        <w:fldChar w:fldCharType="end"/>
      </w:r>
      <w:r w:rsidR="009E1469" w:rsidRPr="00696DDC">
        <w:rPr>
          <w:rFonts w:cs="Times New Roman"/>
        </w:rPr>
        <w:t xml:space="preserve"> However, biomechanical analy</w:t>
      </w:r>
      <w:r w:rsidR="00525BE1">
        <w:rPr>
          <w:rFonts w:cs="Times New Roman"/>
        </w:rPr>
        <w:t>ses have consistently reported</w:t>
      </w:r>
      <w:r w:rsidR="009E1469" w:rsidRPr="00696DDC">
        <w:rPr>
          <w:rFonts w:cs="Times New Roman"/>
        </w:rPr>
        <w:t xml:space="preserve"> </w:t>
      </w:r>
      <w:r w:rsidR="00525BE1">
        <w:rPr>
          <w:rFonts w:cs="Times New Roman"/>
        </w:rPr>
        <w:t>altered movement patterns</w:t>
      </w:r>
      <w:r w:rsidR="009E1469" w:rsidRPr="00696DDC">
        <w:rPr>
          <w:rFonts w:cs="Times New Roman"/>
        </w:rPr>
        <w:t xml:space="preserve"> </w:t>
      </w:r>
      <w:r w:rsidR="00DE4D8F">
        <w:rPr>
          <w:rFonts w:cs="Times New Roman"/>
        </w:rPr>
        <w:t xml:space="preserve">during walking in those with FAI </w:t>
      </w:r>
      <w:r w:rsidR="00A76371" w:rsidRPr="00696DDC">
        <w:rPr>
          <w:rFonts w:cs="Times New Roman"/>
        </w:rPr>
        <w:t>compared with</w:t>
      </w:r>
      <w:r w:rsidR="009E1469" w:rsidRPr="00696DDC">
        <w:rPr>
          <w:rFonts w:cs="Times New Roman"/>
        </w:rPr>
        <w:t xml:space="preserve"> healthy controls.</w:t>
      </w:r>
      <w:r w:rsidR="009E1469" w:rsidRPr="00696DDC">
        <w:fldChar w:fldCharType="begin">
          <w:fldData xml:space="preserve">PEVuZE5vdGU+PENpdGU+PEF1dGhvcj5TYXZhZ2U8L0F1dGhvcj48WWVhcj4yMDIxPC9ZZWFyPjxS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</w:fldData>
        </w:fldChar>
      </w:r>
      <w:r w:rsidR="004C3294">
        <w:instrText xml:space="preserve"> ADDIN EN.CITE </w:instrText>
      </w:r>
      <w:r w:rsidR="004C3294">
        <w:fldChar w:fldCharType="begin">
          <w:fldData xml:space="preserve">PEVuZE5vdGU+PENpdGU+PEF1dGhvcj5TYXZhZ2U8L0F1dGhvcj48WWVhcj4yMDIxPC9ZZWFyPjxS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</w:fldData>
        </w:fldChar>
      </w:r>
      <w:r w:rsidR="004C3294">
        <w:instrText xml:space="preserve"> ADDIN EN.CITE.DATA </w:instrText>
      </w:r>
      <w:r w:rsidR="004C3294">
        <w:fldChar w:fldCharType="end"/>
      </w:r>
      <w:r w:rsidR="009E1469" w:rsidRPr="00696DDC">
        <w:fldChar w:fldCharType="separate"/>
      </w:r>
      <w:r w:rsidR="004C3294" w:rsidRPr="004C3294">
        <w:rPr>
          <w:noProof/>
          <w:vertAlign w:val="superscript"/>
        </w:rPr>
        <w:t>1,18,33,37,46,55</w:t>
      </w:r>
      <w:r w:rsidR="009E1469" w:rsidRPr="00696DDC">
        <w:fldChar w:fldCharType="end"/>
      </w:r>
      <w:r w:rsidR="00525BE1">
        <w:rPr>
          <w:rFonts w:cs="Times New Roman"/>
        </w:rPr>
        <w:t xml:space="preserve"> </w:t>
      </w:r>
      <w:proofErr w:type="gramStart"/>
      <w:r w:rsidR="00525BE1">
        <w:rPr>
          <w:rFonts w:cs="Times New Roman"/>
        </w:rPr>
        <w:t>Such</w:t>
      </w:r>
      <w:proofErr w:type="gramEnd"/>
      <w:r w:rsidR="00525BE1">
        <w:rPr>
          <w:rFonts w:cs="Times New Roman"/>
        </w:rPr>
        <w:t xml:space="preserve"> </w:t>
      </w:r>
      <w:r w:rsidR="0094698F">
        <w:rPr>
          <w:rFonts w:cs="Times New Roman"/>
        </w:rPr>
        <w:t>patterns</w:t>
      </w:r>
      <w:r w:rsidR="00984A89">
        <w:rPr>
          <w:rFonts w:cs="Times New Roman"/>
        </w:rPr>
        <w:t xml:space="preserve"> may</w:t>
      </w:r>
      <w:r w:rsidR="009E1469" w:rsidRPr="00696DDC">
        <w:rPr>
          <w:rFonts w:cs="Times New Roman"/>
        </w:rPr>
        <w:t xml:space="preserve"> alter regional loading at the hip. </w:t>
      </w:r>
      <w:r w:rsidR="00525BE1">
        <w:rPr>
          <w:rFonts w:cs="Times New Roman"/>
        </w:rPr>
        <w:t>For example, l</w:t>
      </w:r>
      <w:r w:rsidR="009E1469" w:rsidRPr="00696DDC">
        <w:rPr>
          <w:rFonts w:cs="Times New Roman"/>
        </w:rPr>
        <w:t xml:space="preserve">arger posterior pelvic tilt and anterior trunk lean </w:t>
      </w:r>
      <w:r w:rsidR="00A76371" w:rsidRPr="00696DDC">
        <w:rPr>
          <w:rFonts w:cs="Times New Roman"/>
        </w:rPr>
        <w:t>compared with</w:t>
      </w:r>
      <w:r w:rsidR="009E1469" w:rsidRPr="00696DDC">
        <w:rPr>
          <w:rFonts w:cs="Times New Roman"/>
        </w:rPr>
        <w:t xml:space="preserve"> controls</w:t>
      </w:r>
      <w:r w:rsidR="00DF239C">
        <w:rPr>
          <w:rFonts w:cs="Times New Roman"/>
        </w:rPr>
        <w:t>,</w:t>
      </w:r>
      <w:r w:rsidR="000B1098">
        <w:rPr>
          <w:rFonts w:cs="Times New Roman"/>
        </w:rPr>
        <w:t xml:space="preserve"> </w:t>
      </w:r>
      <w:r w:rsidR="00DF239C" w:rsidRPr="00696DDC">
        <w:rPr>
          <w:rFonts w:cs="Times New Roman"/>
        </w:rPr>
        <w:t xml:space="preserve">which </w:t>
      </w:r>
      <w:r w:rsidR="00DF239C">
        <w:rPr>
          <w:rFonts w:cs="Times New Roman"/>
        </w:rPr>
        <w:t>have been observed</w:t>
      </w:r>
      <w:r w:rsidR="00DF239C" w:rsidRPr="00DF239C">
        <w:rPr>
          <w:rFonts w:cs="Times New Roman"/>
        </w:rPr>
        <w:t xml:space="preserve"> </w:t>
      </w:r>
      <w:r w:rsidR="00DF239C">
        <w:rPr>
          <w:rFonts w:cs="Times New Roman"/>
        </w:rPr>
        <w:t xml:space="preserve">previously </w:t>
      </w:r>
      <w:r w:rsidR="000B1098">
        <w:rPr>
          <w:rFonts w:cs="Times New Roman"/>
        </w:rPr>
        <w:t>in this group of participants</w:t>
      </w:r>
      <w:proofErr w:type="gramStart"/>
      <w:r w:rsidR="000B1098">
        <w:rPr>
          <w:rFonts w:cs="Times New Roman"/>
        </w:rPr>
        <w:t>,</w:t>
      </w:r>
      <w:proofErr w:type="gramEnd"/>
      <w:r w:rsidR="00DF239C">
        <w:rPr>
          <w:rFonts w:cs="Times New Roman"/>
        </w:rPr>
        <w:fldChar w:fldCharType="begin">
          <w:fldData xml:space="preserve">PEVuZE5vdGU+PENpdGU+PEF1dGhvcj5TYXZhZ2U8L0F1dGhvcj48WWVhcj4yMDIxPC9ZZWFyPjxS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</w:fldData>
        </w:fldChar>
      </w:r>
      <w:r w:rsidR="004C3294">
        <w:rPr>
          <w:rFonts w:cs="Times New Roman"/>
        </w:rPr>
        <w:instrText xml:space="preserve"> ADDIN EN.CITE </w:instrText>
      </w:r>
      <w:r w:rsidR="004C3294">
        <w:rPr>
          <w:rFonts w:cs="Times New Roman"/>
        </w:rPr>
        <w:fldChar w:fldCharType="begin">
          <w:fldData xml:space="preserve">PEVuZE5vdGU+PENpdGU+PEF1dGhvcj5TYXZhZ2U8L0F1dGhvcj48WWVhcj4yMDIxPC9ZZWFyPjxS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</w:fldData>
        </w:fldChar>
      </w:r>
      <w:r w:rsidR="004C3294">
        <w:rPr>
          <w:rFonts w:cs="Times New Roman"/>
        </w:rPr>
        <w:instrText xml:space="preserve"> ADDIN EN.CITE.DATA </w:instrText>
      </w:r>
      <w:r w:rsidR="004C3294">
        <w:rPr>
          <w:rFonts w:cs="Times New Roman"/>
        </w:rPr>
      </w:r>
      <w:r w:rsidR="004C3294">
        <w:rPr>
          <w:rFonts w:cs="Times New Roman"/>
        </w:rPr>
        <w:fldChar w:fldCharType="end"/>
      </w:r>
      <w:r w:rsidR="00DF239C">
        <w:rPr>
          <w:rFonts w:cs="Times New Roman"/>
        </w:rPr>
      </w:r>
      <w:r w:rsidR="00DF239C">
        <w:rPr>
          <w:rFonts w:cs="Times New Roman"/>
        </w:rPr>
        <w:fldChar w:fldCharType="separate"/>
      </w:r>
      <w:r w:rsidR="004C3294" w:rsidRPr="004C3294">
        <w:rPr>
          <w:rFonts w:cs="Times New Roman"/>
          <w:noProof/>
          <w:vertAlign w:val="superscript"/>
        </w:rPr>
        <w:t>55</w:t>
      </w:r>
      <w:r w:rsidR="00DF239C">
        <w:rPr>
          <w:rFonts w:cs="Times New Roman"/>
        </w:rPr>
        <w:fldChar w:fldCharType="end"/>
      </w:r>
      <w:r w:rsidR="009E1469" w:rsidRPr="00696DDC">
        <w:rPr>
          <w:rFonts w:cs="Times New Roman"/>
        </w:rPr>
        <w:t xml:space="preserve"> may shift average regional loading anteriorly on the acetabulum in those with FAI syndrome. Further, reduced femoral motion limits the spread of the </w:t>
      </w:r>
      <w:r w:rsidR="009E1469" w:rsidRPr="00696DDC">
        <w:t xml:space="preserve">contact force’s </w:t>
      </w:r>
      <w:r w:rsidR="009E1469" w:rsidRPr="00696DDC">
        <w:rPr>
          <w:lang w:eastAsia="en-AU"/>
        </w:rPr>
        <w:t xml:space="preserve">articular path </w:t>
      </w:r>
      <w:r w:rsidR="009E1469" w:rsidRPr="00696DDC">
        <w:rPr>
          <w:rFonts w:cs="Times New Roman"/>
        </w:rPr>
        <w:t xml:space="preserve">around the position of average regional loading in comparison to controls. Potentially, these movement </w:t>
      </w:r>
      <w:r w:rsidR="0094698F">
        <w:rPr>
          <w:rFonts w:cs="Times New Roman"/>
        </w:rPr>
        <w:t>patterns</w:t>
      </w:r>
      <w:r w:rsidR="009E1469" w:rsidRPr="00696DDC">
        <w:rPr>
          <w:rFonts w:cs="Times New Roman"/>
        </w:rPr>
        <w:t xml:space="preserve"> could arise to avoid painful joint positions, possibly because of impingement or fear of impingement. Alternatively</w:t>
      </w:r>
      <w:r w:rsidR="00B41DE6" w:rsidRPr="00696DDC">
        <w:rPr>
          <w:rFonts w:cs="Times New Roman"/>
        </w:rPr>
        <w:t>,</w:t>
      </w:r>
      <w:r w:rsidR="009E1469" w:rsidRPr="00696DDC">
        <w:rPr>
          <w:rFonts w:cs="Times New Roman"/>
        </w:rPr>
        <w:t xml:space="preserve"> altered muscle strength</w:t>
      </w:r>
      <w:r w:rsidR="009E1469" w:rsidRPr="00696DDC">
        <w:rPr>
          <w:rFonts w:cs="Times New Roman"/>
        </w:rPr>
        <w:fldChar w:fldCharType="begin">
          <w:fldData xml:space="preserve">PEVuZE5vdGU+PENpdGU+PEF1dGhvcj5EaWFtb25kPC9BdXRob3I+PFllYXI+MjAxNzwvWWVhcj48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</w:fldData>
        </w:fldChar>
      </w:r>
      <w:r w:rsidR="00E31242">
        <w:rPr>
          <w:rFonts w:cs="Times New Roman"/>
        </w:rPr>
        <w:instrText xml:space="preserve"> ADDIN EN.CITE </w:instrText>
      </w:r>
      <w:r w:rsidR="00E31242">
        <w:rPr>
          <w:rFonts w:cs="Times New Roman"/>
        </w:rPr>
        <w:fldChar w:fldCharType="begin">
          <w:fldData xml:space="preserve">PEVuZE5vdGU+PENpdGU+PEF1dGhvcj5EaWFtb25kPC9BdXRob3I+PFllYXI+MjAxNzwvWWVhcj48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</w:fldData>
        </w:fldChar>
      </w:r>
      <w:r w:rsidR="00E31242">
        <w:rPr>
          <w:rFonts w:cs="Times New Roman"/>
        </w:rPr>
        <w:instrText xml:space="preserve"> ADDIN EN.CITE.DATA </w:instrText>
      </w:r>
      <w:r w:rsidR="00E31242">
        <w:rPr>
          <w:rFonts w:cs="Times New Roman"/>
        </w:rPr>
      </w:r>
      <w:r w:rsidR="00E31242">
        <w:rPr>
          <w:rFonts w:cs="Times New Roman"/>
        </w:rPr>
        <w:fldChar w:fldCharType="end"/>
      </w:r>
      <w:r w:rsidR="009E1469" w:rsidRPr="00696DDC">
        <w:rPr>
          <w:rFonts w:cs="Times New Roman"/>
        </w:rPr>
      </w:r>
      <w:r w:rsidR="009E1469" w:rsidRPr="00696DDC">
        <w:rPr>
          <w:rFonts w:cs="Times New Roman"/>
        </w:rPr>
        <w:fldChar w:fldCharType="separate"/>
      </w:r>
      <w:r w:rsidR="00E31242" w:rsidRPr="00E31242">
        <w:rPr>
          <w:rFonts w:cs="Times New Roman"/>
          <w:noProof/>
          <w:vertAlign w:val="superscript"/>
        </w:rPr>
        <w:t>9,16,17</w:t>
      </w:r>
      <w:r w:rsidR="009E1469" w:rsidRPr="00696DDC">
        <w:rPr>
          <w:rFonts w:cs="Times New Roman"/>
        </w:rPr>
        <w:fldChar w:fldCharType="end"/>
      </w:r>
      <w:r w:rsidR="009E1469" w:rsidRPr="00696DDC">
        <w:rPr>
          <w:rFonts w:cs="Times New Roman"/>
        </w:rPr>
        <w:t xml:space="preserve"> or slower walking speeds</w:t>
      </w:r>
      <w:r w:rsidR="009E1469" w:rsidRPr="00696DDC">
        <w:fldChar w:fldCharType="begin">
          <w:fldData xml:space="preserve">PEVuZE5vdGU+PENpdGU+PEF1dGhvcj5TYXZhZ2U8L0F1dGhvcj48WWVhcj4yMDIxPC9ZZWFyPjxS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</w:fldData>
        </w:fldChar>
      </w:r>
      <w:r w:rsidR="004C3294">
        <w:instrText xml:space="preserve"> ADDIN EN.CITE </w:instrText>
      </w:r>
      <w:r w:rsidR="004C3294">
        <w:fldChar w:fldCharType="begin">
          <w:fldData xml:space="preserve">PEVuZE5vdGU+PENpdGU+PEF1dGhvcj5TYXZhZ2U8L0F1dGhvcj48WWVhcj4yMDIxPC9ZZWFyPjxS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</w:fldData>
        </w:fldChar>
      </w:r>
      <w:r w:rsidR="004C3294">
        <w:instrText xml:space="preserve"> ADDIN EN.CITE.DATA </w:instrText>
      </w:r>
      <w:r w:rsidR="004C3294">
        <w:fldChar w:fldCharType="end"/>
      </w:r>
      <w:r w:rsidR="009E1469" w:rsidRPr="00696DDC">
        <w:fldChar w:fldCharType="separate"/>
      </w:r>
      <w:r w:rsidR="004C3294" w:rsidRPr="004C3294">
        <w:rPr>
          <w:noProof/>
          <w:vertAlign w:val="superscript"/>
        </w:rPr>
        <w:t>33,39,46,55</w:t>
      </w:r>
      <w:r w:rsidR="009E1469" w:rsidRPr="00696DDC">
        <w:fldChar w:fldCharType="end"/>
      </w:r>
      <w:r w:rsidR="009E1469" w:rsidRPr="00696DDC">
        <w:t xml:space="preserve"> may be the</w:t>
      </w:r>
      <w:r w:rsidR="0094698F">
        <w:t>ir</w:t>
      </w:r>
      <w:r w:rsidR="009E1469" w:rsidRPr="00696DDC">
        <w:t xml:space="preserve"> origin</w:t>
      </w:r>
      <w:r w:rsidR="00CC48AF" w:rsidRPr="00696DDC">
        <w:t>.</w:t>
      </w:r>
      <w:r w:rsidR="00CD3CC2" w:rsidRPr="00696DDC">
        <w:t xml:space="preserve"> </w:t>
      </w:r>
      <w:r w:rsidR="009E1469" w:rsidRPr="00696DDC">
        <w:t xml:space="preserve">Irrespective of origin, altered regional loading found in those with FAI syndrome may disturb local tissue </w:t>
      </w:r>
      <w:proofErr w:type="spellStart"/>
      <w:r w:rsidR="009E1469" w:rsidRPr="00696DDC">
        <w:t>mechanobiology</w:t>
      </w:r>
      <w:proofErr w:type="spellEnd"/>
      <w:r w:rsidR="00CC48AF" w:rsidRPr="00440429">
        <w:t xml:space="preserve">. Future studies should explore the </w:t>
      </w:r>
      <w:r w:rsidR="00A9183D" w:rsidRPr="00440429">
        <w:t>application</w:t>
      </w:r>
      <w:r w:rsidR="00CC48AF" w:rsidRPr="00440429">
        <w:t xml:space="preserve"> of </w:t>
      </w:r>
      <w:proofErr w:type="spellStart"/>
      <w:r w:rsidR="00CC48AF" w:rsidRPr="00440429">
        <w:t>mechanobiology</w:t>
      </w:r>
      <w:proofErr w:type="spellEnd"/>
      <w:r w:rsidR="00CC48AF" w:rsidRPr="00440429">
        <w:t>-inspired gait retraining</w:t>
      </w:r>
      <w:r w:rsidR="00CC48AF" w:rsidRPr="00440429">
        <w:fldChar w:fldCharType="begin">
          <w:fldData xml:space="preserve">PEVuZE5vdGU+PENpdGU+PEF1dGhvcj5QaXp6b2xhdG88L0F1dGhvcj48WWVhcj4yMDE3PC9ZZWFy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</w:fldData>
        </w:fldChar>
      </w:r>
      <w:r w:rsidR="004C3294">
        <w:instrText xml:space="preserve"> ADDIN EN.CITE </w:instrText>
      </w:r>
      <w:r w:rsidR="004C3294">
        <w:fldChar w:fldCharType="begin">
          <w:fldData xml:space="preserve">PEVuZE5vdGU+PENpdGU+PEF1dGhvcj5QaXp6b2xhdG88L0F1dGhvcj48WWVhcj4yMDE3PC9ZZWFy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</w:fldData>
        </w:fldChar>
      </w:r>
      <w:r w:rsidR="004C3294">
        <w:instrText xml:space="preserve"> ADDIN EN.CITE.DATA </w:instrText>
      </w:r>
      <w:r w:rsidR="004C3294">
        <w:fldChar w:fldCharType="end"/>
      </w:r>
      <w:r w:rsidR="00CC48AF" w:rsidRPr="00440429">
        <w:fldChar w:fldCharType="separate"/>
      </w:r>
      <w:r w:rsidR="004C3294" w:rsidRPr="004C3294">
        <w:rPr>
          <w:noProof/>
          <w:vertAlign w:val="superscript"/>
        </w:rPr>
        <w:t>49,51</w:t>
      </w:r>
      <w:r w:rsidR="00CC48AF" w:rsidRPr="00440429">
        <w:fldChar w:fldCharType="end"/>
      </w:r>
      <w:r w:rsidR="00CC48AF" w:rsidRPr="00440429">
        <w:t xml:space="preserve"> to modify regional loading</w:t>
      </w:r>
      <w:r w:rsidR="00696DDC" w:rsidRPr="00440429">
        <w:t xml:space="preserve"> in those with FAI syndrome</w:t>
      </w:r>
      <w:r w:rsidR="00A9183D" w:rsidRPr="00440429">
        <w:t>.</w:t>
      </w:r>
    </w:p>
    <w:p w14:paraId="16C92E74" w14:textId="696FA631" w:rsidR="009E1469" w:rsidRPr="00440429" w:rsidRDefault="009E1469" w:rsidP="009E1469">
      <w:r w:rsidRPr="00440429">
        <w:rPr>
          <w:rFonts w:cs="Times New Roman"/>
        </w:rPr>
        <w:t>Regional loading in those with FAI syndrome aligned with regions where acetabular damage has been reported.</w:t>
      </w:r>
      <w:r w:rsidRPr="00440429">
        <w:rPr>
          <w:rFonts w:cs="Times New Roman"/>
        </w:rPr>
        <w:fldChar w:fldCharType="begin">
          <w:fldData xml:space="preserve">PEVuZE5vdGU+PENpdGU+PEF1dGhvcj5CZWF1bGU8L0F1dGhvcj48WWVhcj4yMDEyPC9ZZWFyPjxS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</w:fldData>
        </w:fldChar>
      </w:r>
      <w:r w:rsidR="004C3294">
        <w:rPr>
          <w:rFonts w:cs="Times New Roman"/>
        </w:rPr>
        <w:instrText xml:space="preserve"> ADDIN EN.CITE </w:instrText>
      </w:r>
      <w:r w:rsidR="004C3294">
        <w:rPr>
          <w:rFonts w:cs="Times New Roman"/>
        </w:rPr>
        <w:fldChar w:fldCharType="begin">
          <w:fldData xml:space="preserve">PEVuZE5vdGU+PENpdGU+PEF1dGhvcj5CZWF1bGU8L0F1dGhvcj48WWVhcj4yMDEyPC9ZZWFyPjxS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</w:fldData>
        </w:fldChar>
      </w:r>
      <w:r w:rsidR="004C3294">
        <w:rPr>
          <w:rFonts w:cs="Times New Roman"/>
        </w:rPr>
        <w:instrText xml:space="preserve"> ADDIN EN.CITE.DATA </w:instrText>
      </w:r>
      <w:r w:rsidR="004C3294">
        <w:rPr>
          <w:rFonts w:cs="Times New Roman"/>
        </w:rPr>
      </w:r>
      <w:r w:rsidR="004C3294">
        <w:rPr>
          <w:rFonts w:cs="Times New Roman"/>
        </w:rPr>
        <w:fldChar w:fldCharType="end"/>
      </w:r>
      <w:r w:rsidRPr="00440429">
        <w:rPr>
          <w:rFonts w:cs="Times New Roman"/>
        </w:rPr>
      </w:r>
      <w:r w:rsidRPr="00440429">
        <w:rPr>
          <w:rFonts w:cs="Times New Roman"/>
        </w:rPr>
        <w:fldChar w:fldCharType="separate"/>
      </w:r>
      <w:r w:rsidR="004C3294" w:rsidRPr="004C3294">
        <w:rPr>
          <w:rFonts w:cs="Times New Roman"/>
          <w:noProof/>
          <w:vertAlign w:val="superscript"/>
        </w:rPr>
        <w:t>3,6,28,34,52,58</w:t>
      </w:r>
      <w:r w:rsidRPr="00440429">
        <w:rPr>
          <w:rFonts w:cs="Times New Roman"/>
        </w:rPr>
        <w:fldChar w:fldCharType="end"/>
      </w:r>
      <w:r w:rsidRPr="00440429">
        <w:rPr>
          <w:rFonts w:cs="Times New Roman"/>
        </w:rPr>
        <w:t xml:space="preserve"> Moreover, </w:t>
      </w:r>
      <w:r w:rsidR="00984A89" w:rsidRPr="00440429">
        <w:rPr>
          <w:rFonts w:cs="Times New Roman"/>
        </w:rPr>
        <w:t xml:space="preserve">we found less </w:t>
      </w:r>
      <w:r w:rsidRPr="00440429">
        <w:rPr>
          <w:rFonts w:cs="Times New Roman"/>
        </w:rPr>
        <w:t xml:space="preserve">between-subject variation in average </w:t>
      </w:r>
      <w:r w:rsidRPr="00440429">
        <w:rPr>
          <w:rFonts w:cs="Times New Roman"/>
        </w:rPr>
        <w:lastRenderedPageBreak/>
        <w:t xml:space="preserve">regional loading across both the femur and acetabulum in those with FAI syndrome </w:t>
      </w:r>
      <w:r w:rsidR="00A76371" w:rsidRPr="00440429">
        <w:rPr>
          <w:rFonts w:cs="Times New Roman"/>
        </w:rPr>
        <w:t>compared with</w:t>
      </w:r>
      <w:r w:rsidRPr="00440429">
        <w:rPr>
          <w:rFonts w:cs="Times New Roman"/>
        </w:rPr>
        <w:t xml:space="preserve"> controls (Figure 4A), suggesting a more consistent pattern of regional loading in those with FAI syndrome. </w:t>
      </w:r>
      <w:r w:rsidR="007419B0" w:rsidRPr="00440429">
        <w:rPr>
          <w:rFonts w:cs="Times New Roman"/>
        </w:rPr>
        <w:t>Less variation in regional loading</w:t>
      </w:r>
      <w:r w:rsidRPr="00440429">
        <w:rPr>
          <w:rFonts w:cs="Times New Roman"/>
        </w:rPr>
        <w:t xml:space="preserve"> supports speculation of loading concentration in those with FAI syndrome.</w:t>
      </w:r>
      <w:r w:rsidRPr="00440429">
        <w:rPr>
          <w:rFonts w:cs="Times New Roman"/>
        </w:rPr>
        <w:fldChar w:fldCharType="begin"/>
      </w:r>
      <w:r w:rsidR="004C3294">
        <w:rPr>
          <w:rFonts w:cs="Times New Roman"/>
        </w:rPr>
        <w:instrText xml:space="preserve"> ADDIN EN.CITE &lt;EndNote&gt;&lt;Cite&gt;&lt;Author&gt;Ganz&lt;/Author&gt;&lt;Year&gt;2008&lt;/Year&gt;&lt;RecNum&gt;370&lt;/RecNum&gt;&lt;DisplayText&gt;&lt;style face="superscript"&gt;22&lt;/style&gt;&lt;/DisplayText&gt;&lt;record&gt;&lt;rec-number&gt;370&lt;/rec-number&gt;&lt;foreign-keys&gt;&lt;key app="EN" db-id="atse9at9r0s9rqeserrv5v232xzd5vpsafrv" timestamp="1454385796"&gt;370&lt;/key&gt;&lt;/foreign-keys&gt;&lt;ref-type name="Journal Article"&gt;17&lt;/ref-type&gt;&lt;contributors&gt;&lt;authors&gt;&lt;author&gt;Ganz, Reinhold&lt;/author&gt;&lt;author&gt;Leunig, M.&lt;/author&gt;&lt;author&gt;Leunig-Ganz, Katharina&lt;/author&gt;&lt;author&gt;Harris, W. H.&lt;/author&gt;&lt;/authors&gt;&lt;/contributors&gt;&lt;auth-address&gt;University of Berne, Berne, Switzerland.&lt;/auth-address&gt;&lt;titles&gt;&lt;title&gt;The etiology of osteoarthritis of the hip&lt;/title&gt;&lt;secondary-title&gt;Clinical Orthopaedics and Related Research&lt;/secondary-title&gt;&lt;alt-title&gt;Clin Orthop Relat Res&lt;/alt-title&gt;&lt;/titles&gt;&lt;periodical&gt;&lt;full-title&gt;Clinical orthopaedics and related research&lt;/full-title&gt;&lt;/periodical&gt;&lt;alt-periodical&gt;&lt;full-title&gt;Clin Orthop Relat Res&lt;/full-title&gt;&lt;/alt-periodical&gt;&lt;pages&gt;264-272&lt;/pages&gt;&lt;volume&gt;466&lt;/volume&gt;&lt;number&gt;2&lt;/number&gt;&lt;keywords&gt;&lt;keyword&gt;Biomechanical Phenomena&lt;/keyword&gt;&lt;keyword&gt;Hip Joint/*physiology&lt;/keyword&gt;&lt;keyword&gt;Humans&lt;/keyword&gt;&lt;keyword&gt;Osteoarthritis, Hip/*etiology/*physiopathology&lt;/keyword&gt;&lt;/keywords&gt;&lt;dates&gt;&lt;year&gt;2008&lt;/year&gt;&lt;pub-dates&gt;&lt;date&gt;Feb&lt;/date&gt;&lt;/pub-dates&gt;&lt;/dates&gt;&lt;isbn&gt;0009-921X (Print)&amp;#xD;0009-921X (Linking)&lt;/isbn&gt;&lt;accession-num&gt;18196405&lt;/accession-num&gt;&lt;urls&gt;&lt;related-urls&gt;&lt;url&gt;https://doi.org/10.1007/s11999-007-0060-z&lt;/url&gt;&lt;/related-urls&gt;&lt;/urls&gt;&lt;custom2&gt;PMC2505145&lt;/custom2&gt;&lt;electronic-resource-num&gt;10.1007/s11999-007-0060-z&lt;/electronic-resource-num&gt;&lt;/record&gt;&lt;/Cite&gt;&lt;/EndNote&gt;</w:instrText>
      </w:r>
      <w:r w:rsidRPr="00440429">
        <w:rPr>
          <w:rFonts w:cs="Times New Roman"/>
        </w:rPr>
        <w:fldChar w:fldCharType="separate"/>
      </w:r>
      <w:r w:rsidR="004C3294" w:rsidRPr="004C3294">
        <w:rPr>
          <w:rFonts w:cs="Times New Roman"/>
          <w:noProof/>
          <w:vertAlign w:val="superscript"/>
        </w:rPr>
        <w:t>22</w:t>
      </w:r>
      <w:r w:rsidRPr="00440429">
        <w:rPr>
          <w:rFonts w:cs="Times New Roman"/>
        </w:rPr>
        <w:fldChar w:fldCharType="end"/>
      </w:r>
      <w:r w:rsidRPr="00440429">
        <w:rPr>
          <w:rFonts w:cs="Times New Roman"/>
        </w:rPr>
        <w:t xml:space="preserve"> Further, </w:t>
      </w:r>
      <w:r w:rsidR="00984A89" w:rsidRPr="00440429">
        <w:rPr>
          <w:rFonts w:cs="Times New Roman"/>
        </w:rPr>
        <w:t>more concentrated loading</w:t>
      </w:r>
      <w:r w:rsidRPr="00440429">
        <w:rPr>
          <w:rFonts w:cs="Times New Roman"/>
        </w:rPr>
        <w:t xml:space="preserve"> could contribute to known </w:t>
      </w:r>
      <w:r w:rsidR="00984A89" w:rsidRPr="00440429">
        <w:rPr>
          <w:rFonts w:cs="Times New Roman"/>
        </w:rPr>
        <w:t xml:space="preserve">FAI syndrome-related </w:t>
      </w:r>
      <w:r w:rsidRPr="00440429">
        <w:rPr>
          <w:rFonts w:cs="Times New Roman"/>
        </w:rPr>
        <w:t xml:space="preserve">tissue modifications, </w:t>
      </w:r>
      <w:r w:rsidR="00984A89" w:rsidRPr="00440429">
        <w:rPr>
          <w:rFonts w:cs="Times New Roman"/>
        </w:rPr>
        <w:t>including</w:t>
      </w:r>
      <w:r w:rsidRPr="00440429">
        <w:rPr>
          <w:rFonts w:cs="Times New Roman"/>
        </w:rPr>
        <w:t xml:space="preserve"> higher subchondral bone mineral density </w:t>
      </w:r>
      <w:r w:rsidR="00A76371" w:rsidRPr="00440429">
        <w:rPr>
          <w:rFonts w:cs="Times New Roman"/>
        </w:rPr>
        <w:t>compared with</w:t>
      </w:r>
      <w:r w:rsidRPr="00440429">
        <w:rPr>
          <w:rFonts w:cs="Times New Roman"/>
        </w:rPr>
        <w:t xml:space="preserve"> controls,</w:t>
      </w:r>
      <w:r w:rsidRPr="00440429">
        <w:rPr>
          <w:rFonts w:cs="Times New Roman"/>
        </w:rPr>
        <w:fldChar w:fldCharType="begin"/>
      </w:r>
      <w:r w:rsidR="004C3294">
        <w:rPr>
          <w:rFonts w:cs="Times New Roman"/>
        </w:rPr>
        <w:instrText xml:space="preserve"> ADDIN EN.CITE &lt;EndNote&gt;&lt;Cite&gt;&lt;Author&gt;Speirs&lt;/Author&gt;&lt;Year&gt;2013&lt;/Year&gt;&lt;RecNum&gt;160&lt;/RecNum&gt;&lt;DisplayText&gt;&lt;style face="superscript"&gt;58&lt;/style&gt;&lt;/DisplayText&gt;&lt;record&gt;&lt;rec-number&gt;160&lt;/rec-number&gt;&lt;foreign-keys&gt;&lt;key app="EN" db-id="atse9at9r0s9rqeserrv5v232xzd5vpsafrv" timestamp="1442991829"&gt;160&lt;/key&gt;&lt;/foreign-keys&gt;&lt;ref-type name="Journal Article"&gt;17&lt;/ref-type&gt;&lt;contributors&gt;&lt;authors&gt;&lt;author&gt;Speirs, A. D.&lt;/author&gt;&lt;author&gt;Beaulé, P. E.&lt;/author&gt;&lt;author&gt;Rakhra, K. S.&lt;/author&gt;&lt;author&gt;Schweitzer, M. E.&lt;/author&gt;&lt;author&gt;Frei, H.&lt;/author&gt;&lt;/authors&gt;&lt;/contributors&gt;&lt;titles&gt;&lt;title&gt;Increased acetabular subchondral bone density is associated with cam-type femoroacetabular impingement&lt;/title&gt;&lt;secondary-title&gt;Osteoarthritis and Cartilage&lt;/secondary-title&gt;&lt;alt-title&gt;Osteoarthritis Cartilage&lt;/alt-title&gt;&lt;/titles&gt;&lt;periodical&gt;&lt;full-title&gt;Osteoarthritis and Cartilage&lt;/full-title&gt;&lt;/periodical&gt;&lt;alt-periodical&gt;&lt;full-title&gt;Osteoarthritis Cartilage&lt;/full-title&gt;&lt;/alt-periodical&gt;&lt;pages&gt;551-558&lt;/pages&gt;&lt;volume&gt;21&lt;/volume&gt;&lt;number&gt;4&lt;/number&gt;&lt;dates&gt;&lt;year&gt;2013&lt;/year&gt;&lt;/dates&gt;&lt;publisher&gt;Elsevier&lt;/publisher&gt;&lt;urls&gt;&lt;related-urls&gt;&lt;url&gt;http://dx.doi.org/10.1016/j.joca.2013.01.012&lt;/url&gt;&lt;url&gt;http://ac.els-cdn.com/S1063458413000277/1-s2.0-S1063458413000277-main.pdf?_tid=6696e77a-61c1-11e5-af8b-00000aacb35e&amp;amp;acdnat=1442992078_1ab3f0f7107e209dc5abc3b97394d250&lt;/url&gt;&lt;/related-urls&gt;&lt;/urls&gt;&lt;electronic-resource-num&gt;10.1016/j.joca.2013.01.012&lt;/electronic-resource-num&gt;&lt;access-date&gt;2015/09/22&lt;/access-date&gt;&lt;/record&gt;&lt;/Cite&gt;&lt;/EndNote&gt;</w:instrText>
      </w:r>
      <w:r w:rsidRPr="00440429">
        <w:rPr>
          <w:rFonts w:cs="Times New Roman"/>
        </w:rPr>
        <w:fldChar w:fldCharType="separate"/>
      </w:r>
      <w:r w:rsidR="004C3294" w:rsidRPr="004C3294">
        <w:rPr>
          <w:rFonts w:cs="Times New Roman"/>
          <w:noProof/>
          <w:vertAlign w:val="superscript"/>
        </w:rPr>
        <w:t>58</w:t>
      </w:r>
      <w:r w:rsidRPr="00440429">
        <w:rPr>
          <w:rFonts w:cs="Times New Roman"/>
        </w:rPr>
        <w:fldChar w:fldCharType="end"/>
      </w:r>
      <w:r w:rsidRPr="00440429">
        <w:rPr>
          <w:rFonts w:cs="Times New Roman"/>
        </w:rPr>
        <w:t xml:space="preserve"> potentially disturbing the local cartilage </w:t>
      </w:r>
      <w:proofErr w:type="spellStart"/>
      <w:r w:rsidRPr="00440429">
        <w:rPr>
          <w:rFonts w:cs="Times New Roman"/>
        </w:rPr>
        <w:t>mechanobiology</w:t>
      </w:r>
      <w:proofErr w:type="spellEnd"/>
      <w:r w:rsidRPr="00440429">
        <w:rPr>
          <w:rFonts w:cs="Times New Roman"/>
        </w:rPr>
        <w:t xml:space="preserve"> and, therefore, presenting potential risk for OA</w:t>
      </w:r>
      <w:r w:rsidR="00984A89" w:rsidRPr="00440429">
        <w:rPr>
          <w:rFonts w:cs="Times New Roman"/>
        </w:rPr>
        <w:t xml:space="preserve"> development</w:t>
      </w:r>
      <w:r w:rsidRPr="00440429">
        <w:rPr>
          <w:rFonts w:cs="Times New Roman"/>
        </w:rPr>
        <w:t xml:space="preserve">. </w:t>
      </w:r>
      <w:r w:rsidRPr="00440429">
        <w:t>Whether the</w:t>
      </w:r>
      <w:r w:rsidR="00F77B64" w:rsidRPr="00440429">
        <w:t xml:space="preserve"> regional loading patterns described here</w:t>
      </w:r>
      <w:r w:rsidRPr="00440429">
        <w:t xml:space="preserve"> create sufficient stress to cause tissue injury and subsequent degeneration observed in those with </w:t>
      </w:r>
      <w:r w:rsidRPr="00440429">
        <w:rPr>
          <w:rFonts w:cs="Times New Roman"/>
        </w:rPr>
        <w:t>FAI syndrome</w:t>
      </w:r>
      <w:r w:rsidRPr="00440429">
        <w:t xml:space="preserve"> is a</w:t>
      </w:r>
      <w:r w:rsidRPr="00440429">
        <w:rPr>
          <w:rFonts w:cs="Times New Roman"/>
        </w:rPr>
        <w:t xml:space="preserve"> worthy target of future research</w:t>
      </w:r>
      <w:r w:rsidRPr="00440429">
        <w:t>.</w:t>
      </w:r>
      <w:r w:rsidR="005E576A" w:rsidRPr="00440429">
        <w:t xml:space="preserve"> </w:t>
      </w:r>
    </w:p>
    <w:p w14:paraId="0DEE168B" w14:textId="37510322" w:rsidR="00951FBB" w:rsidRPr="007B15BA" w:rsidRDefault="00A5407C" w:rsidP="00964F0E">
      <w:pPr>
        <w:rPr>
          <w:rFonts w:asciiTheme="minorHAnsi" w:eastAsiaTheme="minorEastAsia" w:hAnsiTheme="minorHAnsi"/>
          <w:szCs w:val="24"/>
          <w:lang w:eastAsia="en-AU"/>
        </w:rPr>
      </w:pPr>
      <w:r>
        <w:rPr>
          <w:lang w:eastAsia="en-AU"/>
        </w:rPr>
        <w:t xml:space="preserve">There are </w:t>
      </w:r>
      <w:r w:rsidR="000B3814">
        <w:rPr>
          <w:lang w:eastAsia="en-AU"/>
        </w:rPr>
        <w:t xml:space="preserve">some </w:t>
      </w:r>
      <w:r>
        <w:rPr>
          <w:lang w:eastAsia="en-AU"/>
        </w:rPr>
        <w:t>limitations that should be acknowledged.</w:t>
      </w:r>
      <w:r w:rsidR="00656A65">
        <w:rPr>
          <w:lang w:eastAsia="en-AU"/>
        </w:rPr>
        <w:t xml:space="preserve"> </w:t>
      </w:r>
      <w:r>
        <w:rPr>
          <w:lang w:eastAsia="en-AU"/>
        </w:rPr>
        <w:t>First</w:t>
      </w:r>
      <w:r w:rsidR="001F2265">
        <w:rPr>
          <w:lang w:eastAsia="en-AU"/>
        </w:rPr>
        <w:t>ly</w:t>
      </w:r>
      <w:r>
        <w:rPr>
          <w:lang w:eastAsia="en-AU"/>
        </w:rPr>
        <w:t xml:space="preserve">, we </w:t>
      </w:r>
      <w:r w:rsidR="00F73CF2">
        <w:rPr>
          <w:lang w:eastAsia="en-AU"/>
        </w:rPr>
        <w:t xml:space="preserve">did not </w:t>
      </w:r>
      <w:r>
        <w:rPr>
          <w:lang w:eastAsia="en-AU"/>
        </w:rPr>
        <w:t>personali</w:t>
      </w:r>
      <w:r w:rsidR="001F2265">
        <w:rPr>
          <w:lang w:eastAsia="en-AU"/>
        </w:rPr>
        <w:t>s</w:t>
      </w:r>
      <w:r>
        <w:rPr>
          <w:lang w:eastAsia="en-AU"/>
        </w:rPr>
        <w:t xml:space="preserve">e each anatomical model to </w:t>
      </w:r>
      <w:r w:rsidR="00656A65">
        <w:rPr>
          <w:lang w:eastAsia="en-AU"/>
        </w:rPr>
        <w:t>incorporate</w:t>
      </w:r>
      <w:r w:rsidR="00F73CF2">
        <w:rPr>
          <w:lang w:eastAsia="en-AU"/>
        </w:rPr>
        <w:t xml:space="preserve"> subject</w:t>
      </w:r>
      <w:r w:rsidR="00625140">
        <w:rPr>
          <w:lang w:eastAsia="en-AU"/>
        </w:rPr>
        <w:t>-</w:t>
      </w:r>
      <w:r w:rsidR="00F73CF2">
        <w:rPr>
          <w:lang w:eastAsia="en-AU"/>
        </w:rPr>
        <w:t>specific skeletal morphology</w:t>
      </w:r>
      <w:r w:rsidR="00656A65">
        <w:rPr>
          <w:lang w:eastAsia="en-AU"/>
        </w:rPr>
        <w:t xml:space="preserve">. </w:t>
      </w:r>
      <w:r w:rsidR="00EA6B38">
        <w:rPr>
          <w:lang w:eastAsia="en-AU"/>
        </w:rPr>
        <w:t>Skeletal morpho</w:t>
      </w:r>
      <w:r w:rsidR="007A3FDF">
        <w:rPr>
          <w:lang w:eastAsia="en-AU"/>
        </w:rPr>
        <w:t>logy</w:t>
      </w:r>
      <w:r w:rsidR="00EA6B38">
        <w:rPr>
          <w:lang w:eastAsia="en-AU"/>
        </w:rPr>
        <w:t xml:space="preserve">, </w:t>
      </w:r>
      <w:r w:rsidR="001F2265">
        <w:rPr>
          <w:lang w:eastAsia="en-AU"/>
        </w:rPr>
        <w:t>e.g.</w:t>
      </w:r>
      <w:r w:rsidR="00EA6B38">
        <w:rPr>
          <w:lang w:eastAsia="en-AU"/>
        </w:rPr>
        <w:t xml:space="preserve"> femoral neck shaft angle and length, </w:t>
      </w:r>
      <w:r w:rsidR="001C4272">
        <w:rPr>
          <w:lang w:eastAsia="en-AU"/>
        </w:rPr>
        <w:t xml:space="preserve">have been shown to </w:t>
      </w:r>
      <w:r w:rsidR="00EA6B38" w:rsidRPr="00761B14">
        <w:t>alter joint loads</w:t>
      </w:r>
      <w:r w:rsidR="00EA6B38" w:rsidRPr="00761B14">
        <w:fldChar w:fldCharType="begin">
          <w:fldData xml:space="preserve">PEVuZE5vdGU+PENpdGU+PEF1dGhvcj5OZzwvQXV0aG9yPjxZZWFyPjIwMTc8L1llYXI+PFJlY051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</w:fldData>
        </w:fldChar>
      </w:r>
      <w:r w:rsidR="004C3294">
        <w:instrText xml:space="preserve"> ADDIN EN.CITE </w:instrText>
      </w:r>
      <w:r w:rsidR="004C3294">
        <w:fldChar w:fldCharType="begin">
          <w:fldData xml:space="preserve">PEVuZE5vdGU+PENpdGU+PEF1dGhvcj5OZzwvQXV0aG9yPjxZZWFyPjIwMTc8L1llYXI+PFJlY051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</w:fldData>
        </w:fldChar>
      </w:r>
      <w:r w:rsidR="004C3294">
        <w:instrText xml:space="preserve"> ADDIN EN.CITE.DATA </w:instrText>
      </w:r>
      <w:r w:rsidR="004C3294">
        <w:fldChar w:fldCharType="end"/>
      </w:r>
      <w:r w:rsidR="00EA6B38" w:rsidRPr="00761B14">
        <w:fldChar w:fldCharType="separate"/>
      </w:r>
      <w:r w:rsidR="004C3294" w:rsidRPr="004C3294">
        <w:rPr>
          <w:noProof/>
          <w:vertAlign w:val="superscript"/>
        </w:rPr>
        <w:t>38,45</w:t>
      </w:r>
      <w:r w:rsidR="00EA6B38" w:rsidRPr="00761B14">
        <w:fldChar w:fldCharType="end"/>
      </w:r>
      <w:r w:rsidR="00EA6B38">
        <w:t xml:space="preserve"> </w:t>
      </w:r>
      <w:r>
        <w:t>by influencing contact geometry but also MTU kinematics</w:t>
      </w:r>
      <w:r w:rsidR="00CA384B">
        <w:t>.</w:t>
      </w:r>
      <w:r w:rsidR="00CA384B">
        <w:fldChar w:fldCharType="begin">
          <w:fldData xml:space="preserve">PEVuZE5vdGU+PENpdGU+PEF1dGhvcj5EdWRhPC9BdXRob3I+PFllYXI+MTk5NjwvWWVhcj48UmVj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</w:fldData>
        </w:fldChar>
      </w:r>
      <w:r w:rsidR="004C3294">
        <w:instrText xml:space="preserve"> ADDIN EN.CITE </w:instrText>
      </w:r>
      <w:r w:rsidR="004C3294">
        <w:fldChar w:fldCharType="begin">
          <w:fldData xml:space="preserve">PEVuZE5vdGU+PENpdGU+PEF1dGhvcj5EdWRhPC9BdXRob3I+PFllYXI+MTk5NjwvWWVhcj48UmVj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</w:fldData>
        </w:fldChar>
      </w:r>
      <w:r w:rsidR="004C3294">
        <w:instrText xml:space="preserve"> ADDIN EN.CITE.DATA </w:instrText>
      </w:r>
      <w:r w:rsidR="004C3294">
        <w:fldChar w:fldCharType="end"/>
      </w:r>
      <w:r w:rsidR="00CA384B">
        <w:fldChar w:fldCharType="separate"/>
      </w:r>
      <w:r w:rsidR="004C3294" w:rsidRPr="004C3294">
        <w:rPr>
          <w:noProof/>
          <w:vertAlign w:val="superscript"/>
        </w:rPr>
        <w:t>19,56</w:t>
      </w:r>
      <w:r w:rsidR="00CA384B">
        <w:fldChar w:fldCharType="end"/>
      </w:r>
      <w:r w:rsidR="00A516E8">
        <w:t xml:space="preserve"> </w:t>
      </w:r>
      <w:r w:rsidR="0022512E">
        <w:t>Models i</w:t>
      </w:r>
      <w:r w:rsidR="00F73CF2" w:rsidRPr="00656A65">
        <w:t>ncluding more subject</w:t>
      </w:r>
      <w:r w:rsidR="00625140">
        <w:t>-</w:t>
      </w:r>
      <w:r w:rsidR="00F73CF2" w:rsidRPr="00656A65">
        <w:t xml:space="preserve">specific morphometry </w:t>
      </w:r>
      <w:r w:rsidR="00EA6B38">
        <w:t>ha</w:t>
      </w:r>
      <w:r w:rsidR="00A516E8">
        <w:t>ve</w:t>
      </w:r>
      <w:r w:rsidR="00EA6B38">
        <w:t xml:space="preserve"> been found to </w:t>
      </w:r>
      <w:r w:rsidR="0022512E">
        <w:t xml:space="preserve">result in </w:t>
      </w:r>
      <w:r w:rsidR="003D79EF">
        <w:t xml:space="preserve">better </w:t>
      </w:r>
      <w:r w:rsidR="0022512E">
        <w:t xml:space="preserve">predictions of </w:t>
      </w:r>
      <w:r w:rsidR="007E00BD">
        <w:t xml:space="preserve">hip articular </w:t>
      </w:r>
      <w:r w:rsidR="00F73CF2" w:rsidRPr="00656A65">
        <w:t>contact forces</w:t>
      </w:r>
      <w:r w:rsidR="00A516E8">
        <w:t>,</w:t>
      </w:r>
      <w:r w:rsidR="00F73CF2" w:rsidRPr="00656A65">
        <w:fldChar w:fldCharType="begin">
          <w:fldData xml:space="preserve">PEVuZE5vdGU+PENpdGU+PEF1dGhvcj5XZXNzZWxpbmc8L0F1dGhvcj48WWVhcj4yMDE2PC9ZZWFy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</w:fldData>
        </w:fldChar>
      </w:r>
      <w:r w:rsidR="004C3294">
        <w:instrText xml:space="preserve"> ADDIN EN.CITE </w:instrText>
      </w:r>
      <w:r w:rsidR="004C3294">
        <w:fldChar w:fldCharType="begin">
          <w:fldData xml:space="preserve">PEVuZE5vdGU+PENpdGU+PEF1dGhvcj5XZXNzZWxpbmc8L0F1dGhvcj48WWVhcj4yMDE2PC9ZZWFy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</w:fldData>
        </w:fldChar>
      </w:r>
      <w:r w:rsidR="004C3294">
        <w:instrText xml:space="preserve"> ADDIN EN.CITE.DATA </w:instrText>
      </w:r>
      <w:r w:rsidR="004C3294">
        <w:fldChar w:fldCharType="end"/>
      </w:r>
      <w:r w:rsidR="00F73CF2" w:rsidRPr="00656A65">
        <w:fldChar w:fldCharType="separate"/>
      </w:r>
      <w:r w:rsidR="004C3294" w:rsidRPr="004C3294">
        <w:rPr>
          <w:noProof/>
          <w:vertAlign w:val="superscript"/>
        </w:rPr>
        <w:t>61</w:t>
      </w:r>
      <w:r w:rsidR="00F73CF2" w:rsidRPr="00656A65">
        <w:fldChar w:fldCharType="end"/>
      </w:r>
      <w:r w:rsidR="00A516E8">
        <w:t xml:space="preserve"> and </w:t>
      </w:r>
      <w:r w:rsidR="00A516E8" w:rsidRPr="00A516E8">
        <w:t>fur</w:t>
      </w:r>
      <w:r w:rsidR="00625140">
        <w:t>ther investigation with subject-</w:t>
      </w:r>
      <w:r w:rsidR="00A516E8" w:rsidRPr="00A516E8">
        <w:t>specific skeletal morphometry (bones and wrapping surfaces representing the hip capsul</w:t>
      </w:r>
      <w:r w:rsidR="00625140">
        <w:t>e etc.), in addition to subject-</w:t>
      </w:r>
      <w:r w:rsidR="00A516E8" w:rsidRPr="00A516E8">
        <w:t>specific muscle excitation patterns</w:t>
      </w:r>
      <w:r w:rsidR="005F464B">
        <w:t>,</w:t>
      </w:r>
      <w:r w:rsidR="00F61CF0">
        <w:t xml:space="preserve"> </w:t>
      </w:r>
      <w:r w:rsidR="005F464B">
        <w:t xml:space="preserve">that we </w:t>
      </w:r>
      <w:r w:rsidR="00F61CF0">
        <w:t>employed in the current study</w:t>
      </w:r>
      <w:r w:rsidR="00A516E8" w:rsidRPr="00A516E8">
        <w:t>, may produce different results.</w:t>
      </w:r>
      <w:r w:rsidR="00F73CF2" w:rsidRPr="00656A65">
        <w:t xml:space="preserve"> </w:t>
      </w:r>
      <w:r w:rsidR="001A0502" w:rsidRPr="00525BE1">
        <w:t xml:space="preserve">However, NMS modelling methods were identical for both groups and, </w:t>
      </w:r>
      <w:r w:rsidR="00810D16" w:rsidRPr="00525BE1">
        <w:t>although</w:t>
      </w:r>
      <w:r w:rsidR="001A0502" w:rsidRPr="00525BE1">
        <w:t xml:space="preserve"> those with FAI syndrome may have altered proximal femoral morphology, there is no evidence </w:t>
      </w:r>
      <w:r w:rsidR="00984A89" w:rsidRPr="00525BE1">
        <w:t>bony morphology alters</w:t>
      </w:r>
      <w:r w:rsidR="00023D5B" w:rsidRPr="00525BE1">
        <w:t xml:space="preserve"> </w:t>
      </w:r>
      <w:r w:rsidR="001A0502" w:rsidRPr="00525BE1">
        <w:t xml:space="preserve">muscle moment arms or lines of action. </w:t>
      </w:r>
      <w:r w:rsidRPr="00525BE1">
        <w:t>Second</w:t>
      </w:r>
      <w:r w:rsidR="00CA384B" w:rsidRPr="00525BE1">
        <w:t>ly</w:t>
      </w:r>
      <w:r w:rsidRPr="00525BE1">
        <w:t xml:space="preserve">, </w:t>
      </w:r>
      <w:r w:rsidR="009B3EB9" w:rsidRPr="00525BE1">
        <w:t xml:space="preserve">there were between-group differences in walking speed and </w:t>
      </w:r>
      <w:r w:rsidR="00BC3A62" w:rsidRPr="00525BE1">
        <w:t>it is difficult to delineate those differences in contact forces</w:t>
      </w:r>
      <w:r w:rsidR="00810D16" w:rsidRPr="00525BE1">
        <w:t xml:space="preserve"> due</w:t>
      </w:r>
      <w:r w:rsidR="00BC3A62" w:rsidRPr="00525BE1">
        <w:t xml:space="preserve"> to walking speed </w:t>
      </w:r>
      <w:r w:rsidR="00292571" w:rsidRPr="00525BE1">
        <w:t xml:space="preserve">from those </w:t>
      </w:r>
      <w:r w:rsidR="00810D16" w:rsidRPr="00525BE1">
        <w:t xml:space="preserve">due to </w:t>
      </w:r>
      <w:r w:rsidR="00292571" w:rsidRPr="00525BE1">
        <w:t>FAI syndrome.</w:t>
      </w:r>
      <w:r w:rsidR="009B3EB9" w:rsidRPr="00525BE1">
        <w:t xml:space="preserve"> We included walking speed as a co-variate in </w:t>
      </w:r>
      <w:r w:rsidR="00810D16" w:rsidRPr="00525BE1">
        <w:t xml:space="preserve">our statistical </w:t>
      </w:r>
      <w:r w:rsidR="009B3EB9" w:rsidRPr="00525BE1">
        <w:t xml:space="preserve">analyses </w:t>
      </w:r>
      <w:r w:rsidR="00A83910" w:rsidRPr="00525BE1">
        <w:t xml:space="preserve">and found </w:t>
      </w:r>
      <w:r w:rsidR="009B3EB9" w:rsidRPr="00525BE1">
        <w:t xml:space="preserve">that many </w:t>
      </w:r>
      <w:r w:rsidR="00695710" w:rsidRPr="00525BE1">
        <w:t xml:space="preserve">between-group </w:t>
      </w:r>
      <w:r w:rsidR="009B3EB9" w:rsidRPr="00525BE1">
        <w:t>differences remained</w:t>
      </w:r>
      <w:r w:rsidR="00292571" w:rsidRPr="00525BE1">
        <w:t xml:space="preserve">, </w:t>
      </w:r>
      <w:r w:rsidR="00B5644E" w:rsidRPr="00525BE1">
        <w:t>albeit</w:t>
      </w:r>
      <w:r w:rsidR="00292571" w:rsidRPr="00525BE1">
        <w:t xml:space="preserve"> of shorter duration but </w:t>
      </w:r>
      <w:r w:rsidR="00695710" w:rsidRPr="00525BE1">
        <w:t>sharing similar gait cycle loci</w:t>
      </w:r>
      <w:r w:rsidR="00292571" w:rsidRPr="00525BE1">
        <w:t xml:space="preserve">. </w:t>
      </w:r>
      <w:r w:rsidR="009B3EB9" w:rsidRPr="00525BE1">
        <w:t>Thir</w:t>
      </w:r>
      <w:r w:rsidR="009B3EB9">
        <w:t xml:space="preserve">dly, </w:t>
      </w:r>
      <w:r>
        <w:t xml:space="preserve">our analysis of </w:t>
      </w:r>
      <w:r w:rsidR="00CA384B">
        <w:t>regional</w:t>
      </w:r>
      <w:r>
        <w:t xml:space="preserve"> loading used </w:t>
      </w:r>
      <w:r w:rsidR="00346041">
        <w:t xml:space="preserve">a </w:t>
      </w:r>
      <w:r w:rsidR="008A31A2">
        <w:lastRenderedPageBreak/>
        <w:t xml:space="preserve">sphere </w:t>
      </w:r>
      <w:r w:rsidR="00346041">
        <w:t>f</w:t>
      </w:r>
      <w:r w:rsidR="008A31A2">
        <w:t xml:space="preserve">it to </w:t>
      </w:r>
      <w:r w:rsidR="00346041">
        <w:t xml:space="preserve">a generic </w:t>
      </w:r>
      <w:r w:rsidR="008A31A2">
        <w:t>femoral head and scaled for each participant</w:t>
      </w:r>
      <w:r>
        <w:t xml:space="preserve">. </w:t>
      </w:r>
      <w:r w:rsidR="00695710">
        <w:t>W</w:t>
      </w:r>
      <w:r>
        <w:t>e assume</w:t>
      </w:r>
      <w:r w:rsidR="00695710">
        <w:t>d</w:t>
      </w:r>
      <w:r>
        <w:t xml:space="preserve"> a sphere provide</w:t>
      </w:r>
      <w:r w:rsidR="00695710">
        <w:t>d</w:t>
      </w:r>
      <w:r>
        <w:t xml:space="preserve"> a good approximation of femoral head shape but acknowledge this</w:t>
      </w:r>
      <w:r w:rsidR="008A31A2">
        <w:t xml:space="preserve"> method </w:t>
      </w:r>
      <w:r>
        <w:t xml:space="preserve">does not account for </w:t>
      </w:r>
      <w:r w:rsidR="008A31A2">
        <w:t xml:space="preserve">variations in articular surface </w:t>
      </w:r>
      <w:r>
        <w:t>shape</w:t>
      </w:r>
      <w:r w:rsidR="00065FF8">
        <w:t xml:space="preserve"> </w:t>
      </w:r>
      <w:r>
        <w:t>(</w:t>
      </w:r>
      <w:r w:rsidR="00346041">
        <w:t>i.e.</w:t>
      </w:r>
      <w:r>
        <w:t>,</w:t>
      </w:r>
      <w:r w:rsidR="00346041">
        <w:t xml:space="preserve"> </w:t>
      </w:r>
      <w:r w:rsidR="00065FF8">
        <w:t xml:space="preserve">both </w:t>
      </w:r>
      <w:r w:rsidR="008A31A2">
        <w:t xml:space="preserve">cartilage </w:t>
      </w:r>
      <w:r w:rsidR="00346041">
        <w:t>shape and thickness</w:t>
      </w:r>
      <w:r>
        <w:t>)</w:t>
      </w:r>
      <w:r w:rsidR="00065FF8">
        <w:t>.</w:t>
      </w:r>
      <w:r w:rsidR="00CA384B">
        <w:t xml:space="preserve"> </w:t>
      </w:r>
      <w:r>
        <w:t>However, it is unclear what</w:t>
      </w:r>
      <w:r w:rsidR="00CA384B">
        <w:t xml:space="preserve"> effect</w:t>
      </w:r>
      <w:r>
        <w:t>, if any, this limitation would impose on the between-group comparisons made in this study.</w:t>
      </w:r>
    </w:p>
    <w:p w14:paraId="01E37DCF" w14:textId="77777777" w:rsidR="00805692" w:rsidRDefault="40A73D4F" w:rsidP="00805692">
      <w:pPr>
        <w:pStyle w:val="Heading1"/>
        <w:rPr>
          <w:lang w:eastAsia="en-AU"/>
        </w:rPr>
      </w:pPr>
      <w:r w:rsidRPr="40A73D4F">
        <w:rPr>
          <w:lang w:eastAsia="en-AU"/>
        </w:rPr>
        <w:t>Conclusions</w:t>
      </w:r>
    </w:p>
    <w:p w14:paraId="0F5E213B" w14:textId="78C1C124" w:rsidR="005222D7" w:rsidRPr="005222D7" w:rsidRDefault="00E03444" w:rsidP="005222D7">
      <w:pPr>
        <w:rPr>
          <w:rFonts w:cs="Times New Roman"/>
        </w:rPr>
      </w:pPr>
      <w:r w:rsidRPr="000937C5">
        <w:rPr>
          <w:lang w:eastAsia="en-AU"/>
        </w:rPr>
        <w:t xml:space="preserve">Using </w:t>
      </w:r>
      <w:r w:rsidR="000E0172" w:rsidRPr="000937C5">
        <w:rPr>
          <w:lang w:eastAsia="en-AU"/>
        </w:rPr>
        <w:t>an EMG-assisted NMS model</w:t>
      </w:r>
      <w:r w:rsidRPr="000937C5">
        <w:rPr>
          <w:lang w:eastAsia="en-AU"/>
        </w:rPr>
        <w:t>,</w:t>
      </w:r>
      <w:r>
        <w:rPr>
          <w:lang w:eastAsia="en-AU"/>
        </w:rPr>
        <w:t xml:space="preserve"> t</w:t>
      </w:r>
      <w:r w:rsidR="40A73D4F" w:rsidRPr="40A73D4F">
        <w:rPr>
          <w:lang w:eastAsia="en-AU"/>
        </w:rPr>
        <w:t xml:space="preserve">his study </w:t>
      </w:r>
      <w:r w:rsidR="00A5407C">
        <w:rPr>
          <w:lang w:eastAsia="en-AU"/>
        </w:rPr>
        <w:t xml:space="preserve">found </w:t>
      </w:r>
      <w:r w:rsidR="00AE4CC2">
        <w:rPr>
          <w:lang w:eastAsia="en-AU"/>
        </w:rPr>
        <w:t xml:space="preserve">that hip contact forces were smaller in magnitude but more concentrated </w:t>
      </w:r>
      <w:r w:rsidR="00E63FF2">
        <w:rPr>
          <w:lang w:eastAsia="en-AU"/>
        </w:rPr>
        <w:t xml:space="preserve">in </w:t>
      </w:r>
      <w:r w:rsidR="00A5407C">
        <w:rPr>
          <w:lang w:eastAsia="en-AU"/>
        </w:rPr>
        <w:t xml:space="preserve">those with </w:t>
      </w:r>
      <w:r w:rsidR="40A73D4F" w:rsidRPr="40A73D4F">
        <w:rPr>
          <w:lang w:eastAsia="en-AU"/>
        </w:rPr>
        <w:t xml:space="preserve">FAI </w:t>
      </w:r>
      <w:r w:rsidR="00216E32">
        <w:rPr>
          <w:lang w:eastAsia="en-AU"/>
        </w:rPr>
        <w:t xml:space="preserve">syndrome </w:t>
      </w:r>
      <w:r w:rsidR="00A76371">
        <w:rPr>
          <w:lang w:eastAsia="en-AU"/>
        </w:rPr>
        <w:t>compared with</w:t>
      </w:r>
      <w:r w:rsidR="00076A4D">
        <w:rPr>
          <w:lang w:eastAsia="en-AU"/>
        </w:rPr>
        <w:t xml:space="preserve"> </w:t>
      </w:r>
      <w:r w:rsidR="00745388">
        <w:rPr>
          <w:lang w:eastAsia="en-AU"/>
        </w:rPr>
        <w:t>controls</w:t>
      </w:r>
      <w:r w:rsidR="00076A4D">
        <w:rPr>
          <w:lang w:eastAsia="en-AU"/>
        </w:rPr>
        <w:t>.</w:t>
      </w:r>
      <w:r w:rsidR="000937C5">
        <w:rPr>
          <w:lang w:eastAsia="en-AU"/>
        </w:rPr>
        <w:t xml:space="preserve"> This </w:t>
      </w:r>
      <w:r w:rsidR="00690836">
        <w:rPr>
          <w:lang w:eastAsia="en-AU"/>
        </w:rPr>
        <w:t xml:space="preserve">regional loading pattern </w:t>
      </w:r>
      <w:r w:rsidR="000937C5">
        <w:rPr>
          <w:lang w:eastAsia="en-AU"/>
        </w:rPr>
        <w:t xml:space="preserve">may </w:t>
      </w:r>
      <w:r w:rsidR="009F62C2">
        <w:rPr>
          <w:lang w:eastAsia="en-AU"/>
        </w:rPr>
        <w:t xml:space="preserve">alter </w:t>
      </w:r>
      <w:proofErr w:type="spellStart"/>
      <w:r w:rsidR="009F62C2">
        <w:rPr>
          <w:lang w:eastAsia="en-AU"/>
        </w:rPr>
        <w:t>mechanobiol</w:t>
      </w:r>
      <w:r w:rsidR="00AE4CC2">
        <w:rPr>
          <w:lang w:eastAsia="en-AU"/>
        </w:rPr>
        <w:t>o</w:t>
      </w:r>
      <w:r w:rsidR="009F62C2">
        <w:rPr>
          <w:lang w:eastAsia="en-AU"/>
        </w:rPr>
        <w:t>gy</w:t>
      </w:r>
      <w:proofErr w:type="spellEnd"/>
      <w:r w:rsidR="00546F75">
        <w:rPr>
          <w:lang w:eastAsia="en-AU"/>
        </w:rPr>
        <w:t xml:space="preserve"> of the hip joint</w:t>
      </w:r>
      <w:r w:rsidR="00AE4CC2">
        <w:rPr>
          <w:lang w:eastAsia="en-AU"/>
        </w:rPr>
        <w:t>,</w:t>
      </w:r>
      <w:r w:rsidR="009F62C2">
        <w:rPr>
          <w:lang w:eastAsia="en-AU"/>
        </w:rPr>
        <w:t xml:space="preserve"> </w:t>
      </w:r>
      <w:r w:rsidR="00AE4CC2">
        <w:rPr>
          <w:rFonts w:cs="Times New Roman"/>
        </w:rPr>
        <w:t>leading to</w:t>
      </w:r>
      <w:r w:rsidR="009F62C2">
        <w:rPr>
          <w:rFonts w:cs="Times New Roman"/>
        </w:rPr>
        <w:t xml:space="preserve"> cartilage breakdown.</w:t>
      </w:r>
      <w:r w:rsidR="000937C5">
        <w:rPr>
          <w:rFonts w:cs="Times New Roman"/>
        </w:rPr>
        <w:t xml:space="preserve"> </w:t>
      </w:r>
      <w:r w:rsidR="00773417">
        <w:rPr>
          <w:rFonts w:cs="Times New Roman"/>
        </w:rPr>
        <w:t xml:space="preserve">It is unclear if current treatments </w:t>
      </w:r>
      <w:r w:rsidR="00546F75">
        <w:rPr>
          <w:rFonts w:cs="Times New Roman"/>
        </w:rPr>
        <w:t xml:space="preserve">for FAI syndrome </w:t>
      </w:r>
      <w:r w:rsidR="00773417">
        <w:rPr>
          <w:rFonts w:cs="Times New Roman"/>
        </w:rPr>
        <w:t xml:space="preserve">can modify load concentration </w:t>
      </w:r>
      <w:r w:rsidR="00546F75">
        <w:rPr>
          <w:rFonts w:cs="Times New Roman"/>
        </w:rPr>
        <w:t xml:space="preserve">of hip contact forces </w:t>
      </w:r>
      <w:r w:rsidR="00773417">
        <w:rPr>
          <w:rFonts w:cs="Times New Roman"/>
        </w:rPr>
        <w:t>and this presents as a good avenue for future research</w:t>
      </w:r>
      <w:r w:rsidR="000937C5" w:rsidRPr="00BA6534">
        <w:t>.</w:t>
      </w:r>
    </w:p>
    <w:p w14:paraId="66865827" w14:textId="698ECF2E" w:rsidR="008B22D5" w:rsidRDefault="008B22D5" w:rsidP="000613FC">
      <w:pPr>
        <w:rPr>
          <w:b/>
          <w:sz w:val="28"/>
          <w:szCs w:val="20"/>
        </w:rPr>
      </w:pPr>
      <w:r>
        <w:rPr>
          <w:b/>
          <w:sz w:val="28"/>
          <w:szCs w:val="20"/>
        </w:rPr>
        <w:br w:type="page"/>
      </w:r>
    </w:p>
    <w:p w14:paraId="4AF0CAFA" w14:textId="77777777" w:rsidR="00DB0FCE" w:rsidRDefault="00DB0FCE" w:rsidP="00295FFF">
      <w:pPr>
        <w:pStyle w:val="Heading1"/>
      </w:pPr>
      <w:r>
        <w:lastRenderedPageBreak/>
        <w:t>Refer</w:t>
      </w:r>
      <w:bookmarkStart w:id="0" w:name="_GoBack"/>
      <w:bookmarkEnd w:id="0"/>
      <w:r>
        <w:t>ences</w:t>
      </w:r>
    </w:p>
    <w:p w14:paraId="055C6FA6" w14:textId="77777777" w:rsidR="00525BE1" w:rsidRPr="00525BE1" w:rsidRDefault="006B2839" w:rsidP="00525BE1">
      <w:pPr>
        <w:pStyle w:val="EndNoteBibliography"/>
        <w:spacing w:after="0"/>
        <w:ind w:left="720" w:hanging="720"/>
      </w:pPr>
      <w:r>
        <w:fldChar w:fldCharType="begin"/>
      </w:r>
      <w:r w:rsidRPr="00295FFF">
        <w:rPr>
          <w:lang w:val="pt-PT"/>
        </w:rPr>
        <w:instrText xml:space="preserve"> ADDIN EN.REFLIST </w:instrText>
      </w:r>
      <w:r>
        <w:fldChar w:fldCharType="separate"/>
      </w:r>
      <w:r w:rsidR="00525BE1" w:rsidRPr="00295FFF">
        <w:rPr>
          <w:lang w:val="pt-PT"/>
        </w:rPr>
        <w:t>1.</w:t>
      </w:r>
      <w:r w:rsidR="00525BE1" w:rsidRPr="00295FFF">
        <w:rPr>
          <w:lang w:val="pt-PT"/>
        </w:rPr>
        <w:tab/>
        <w:t xml:space="preserve">Atkins PR, Fiorentino NM, Hartle JA, et al. </w:t>
      </w:r>
      <w:r w:rsidR="00525BE1" w:rsidRPr="00525BE1">
        <w:t xml:space="preserve">In Vivo Pelvic and Hip Joint Kinematics in Patients With Cam Femoroacetabular Impingement Syndrome: A Dual Fluoroscopy Study. </w:t>
      </w:r>
      <w:r w:rsidR="00525BE1" w:rsidRPr="00525BE1">
        <w:rPr>
          <w:i/>
        </w:rPr>
        <w:t xml:space="preserve">J Orthop Res. </w:t>
      </w:r>
      <w:r w:rsidR="00525BE1" w:rsidRPr="00525BE1">
        <w:t>2020;38(4):823-833.</w:t>
      </w:r>
    </w:p>
    <w:p w14:paraId="3BA21FC0" w14:textId="77777777" w:rsidR="00525BE1" w:rsidRPr="00525BE1" w:rsidRDefault="00525BE1" w:rsidP="00525BE1">
      <w:pPr>
        <w:pStyle w:val="EndNoteBibliography"/>
        <w:spacing w:after="0"/>
        <w:ind w:left="720" w:hanging="720"/>
      </w:pPr>
      <w:r w:rsidRPr="00525BE1">
        <w:t>2.</w:t>
      </w:r>
      <w:r w:rsidRPr="00525BE1">
        <w:tab/>
        <w:t xml:space="preserve">Audenaert EA, Mahieu P, Pattyn C. Three-dimensional assessment of cam engagement in femoroacetabular impingement. </w:t>
      </w:r>
      <w:r w:rsidRPr="00525BE1">
        <w:rPr>
          <w:i/>
        </w:rPr>
        <w:t xml:space="preserve">Arthroscopy. </w:t>
      </w:r>
      <w:r w:rsidRPr="00525BE1">
        <w:t>2011;27(2):167-171.</w:t>
      </w:r>
    </w:p>
    <w:p w14:paraId="5C016A9B" w14:textId="77777777" w:rsidR="00525BE1" w:rsidRPr="00525BE1" w:rsidRDefault="00525BE1" w:rsidP="00525BE1">
      <w:pPr>
        <w:pStyle w:val="EndNoteBibliography"/>
        <w:spacing w:after="0"/>
        <w:ind w:left="720" w:hanging="720"/>
      </w:pPr>
      <w:r w:rsidRPr="00525BE1">
        <w:t>3.</w:t>
      </w:r>
      <w:r w:rsidRPr="00525BE1">
        <w:tab/>
        <w:t xml:space="preserve">Beaule PE, Hynes K, Parker G, Kemp KA. Can the alpha angle assessment of cam impingement predict acetabular cartilage delamination? </w:t>
      </w:r>
      <w:r w:rsidRPr="00525BE1">
        <w:rPr>
          <w:i/>
        </w:rPr>
        <w:t xml:space="preserve">Clin Orthop Relat Res. </w:t>
      </w:r>
      <w:r w:rsidRPr="00525BE1">
        <w:t>2012;470(12):3361-3367.</w:t>
      </w:r>
    </w:p>
    <w:p w14:paraId="30BD7EE4" w14:textId="77777777" w:rsidR="00525BE1" w:rsidRPr="00525BE1" w:rsidRDefault="00525BE1" w:rsidP="00525BE1">
      <w:pPr>
        <w:pStyle w:val="EndNoteBibliography"/>
        <w:spacing w:after="0"/>
        <w:ind w:left="720" w:hanging="720"/>
      </w:pPr>
      <w:r w:rsidRPr="00525BE1">
        <w:t>4.</w:t>
      </w:r>
      <w:r w:rsidRPr="00525BE1">
        <w:tab/>
        <w:t xml:space="preserve">Bergmann G, Bender A, Dymke J, Duda G, Damm P. Standardized Loads Acting in Hip Implants. </w:t>
      </w:r>
      <w:r w:rsidRPr="00525BE1">
        <w:rPr>
          <w:i/>
        </w:rPr>
        <w:t xml:space="preserve">PLoS One. </w:t>
      </w:r>
      <w:r w:rsidRPr="00525BE1">
        <w:t>2016;11(5):e0155612.</w:t>
      </w:r>
    </w:p>
    <w:p w14:paraId="3C5C011A" w14:textId="77777777" w:rsidR="00525BE1" w:rsidRPr="00525BE1" w:rsidRDefault="00525BE1" w:rsidP="00525BE1">
      <w:pPr>
        <w:pStyle w:val="EndNoteBibliography"/>
        <w:spacing w:after="0"/>
        <w:ind w:left="720" w:hanging="720"/>
      </w:pPr>
      <w:r w:rsidRPr="00525BE1">
        <w:t>5.</w:t>
      </w:r>
      <w:r w:rsidRPr="00525BE1">
        <w:tab/>
        <w:t xml:space="preserve">Besier TF, Fredericson M, Gold GE, Beaupré GS, Delp SL. Knee muscle forces during walking and running in patellofemoral pain patients and pain-free controls. </w:t>
      </w:r>
      <w:r w:rsidRPr="00525BE1">
        <w:rPr>
          <w:i/>
        </w:rPr>
        <w:t xml:space="preserve">J Biomech. </w:t>
      </w:r>
      <w:r w:rsidRPr="00525BE1">
        <w:t>2009;42(7):898-905.</w:t>
      </w:r>
    </w:p>
    <w:p w14:paraId="24AABAFD" w14:textId="77777777" w:rsidR="00525BE1" w:rsidRPr="00525BE1" w:rsidRDefault="00525BE1" w:rsidP="00525BE1">
      <w:pPr>
        <w:pStyle w:val="EndNoteBibliography"/>
        <w:spacing w:after="0"/>
        <w:ind w:left="720" w:hanging="720"/>
      </w:pPr>
      <w:r w:rsidRPr="00525BE1">
        <w:t>6.</w:t>
      </w:r>
      <w:r w:rsidRPr="00525BE1">
        <w:tab/>
        <w:t xml:space="preserve">Bittersohl B, Steppacher S, Haamberg T, et al. Cartilage damage in femoroacetabular impingement (FAI): preliminary results on comparison of standard diagnostic vs delayed gadolinium-enhanced magnetic resonance imaging of cartilage (dGEMRIC). </w:t>
      </w:r>
      <w:r w:rsidRPr="00525BE1">
        <w:rPr>
          <w:i/>
        </w:rPr>
        <w:t xml:space="preserve">Osteoarthritis Cartilage. </w:t>
      </w:r>
      <w:r w:rsidRPr="00525BE1">
        <w:t>2009;17(10):1297-1306.</w:t>
      </w:r>
    </w:p>
    <w:p w14:paraId="7294E68B" w14:textId="77777777" w:rsidR="00525BE1" w:rsidRPr="00525BE1" w:rsidRDefault="00525BE1" w:rsidP="00525BE1">
      <w:pPr>
        <w:pStyle w:val="EndNoteBibliography"/>
        <w:spacing w:after="0"/>
        <w:ind w:left="720" w:hanging="720"/>
      </w:pPr>
      <w:r w:rsidRPr="00525BE1">
        <w:t>7.</w:t>
      </w:r>
      <w:r w:rsidRPr="00525BE1">
        <w:tab/>
        <w:t xml:space="preserve">Bruening DA, Crewe AN, Buczek FL. A simple, anatomically based correction to the conventional ankle joint center. </w:t>
      </w:r>
      <w:r w:rsidRPr="00525BE1">
        <w:rPr>
          <w:i/>
        </w:rPr>
        <w:t xml:space="preserve">Clin Biomech. </w:t>
      </w:r>
      <w:r w:rsidRPr="00525BE1">
        <w:t>2008;23(10):1299-1302.</w:t>
      </w:r>
    </w:p>
    <w:p w14:paraId="784D3977" w14:textId="77777777" w:rsidR="00525BE1" w:rsidRPr="00525BE1" w:rsidRDefault="00525BE1" w:rsidP="00525BE1">
      <w:pPr>
        <w:pStyle w:val="EndNoteBibliography"/>
        <w:spacing w:after="0"/>
        <w:ind w:left="720" w:hanging="720"/>
      </w:pPr>
      <w:r w:rsidRPr="00525BE1">
        <w:t>8.</w:t>
      </w:r>
      <w:r w:rsidRPr="00525BE1">
        <w:tab/>
        <w:t xml:space="preserve">Buchanan TS, Lloyd DG. Muscle activity is different for humans performing static tasks which require force control and position control. </w:t>
      </w:r>
      <w:r w:rsidRPr="00525BE1">
        <w:rPr>
          <w:i/>
        </w:rPr>
        <w:t xml:space="preserve">Neuroscience Letters. </w:t>
      </w:r>
      <w:r w:rsidRPr="00525BE1">
        <w:t>1995;194(1–2):61-64.</w:t>
      </w:r>
    </w:p>
    <w:p w14:paraId="001F8233" w14:textId="77777777" w:rsidR="00525BE1" w:rsidRPr="00525BE1" w:rsidRDefault="00525BE1" w:rsidP="00525BE1">
      <w:pPr>
        <w:pStyle w:val="EndNoteBibliography"/>
        <w:spacing w:after="0"/>
        <w:ind w:left="720" w:hanging="720"/>
      </w:pPr>
      <w:r w:rsidRPr="00525BE1">
        <w:t>9.</w:t>
      </w:r>
      <w:r w:rsidRPr="00525BE1">
        <w:tab/>
        <w:t xml:space="preserve">Casartelli NC, Maffiuletti NA, Item-Glatthorn JF, et al. Hip muscle weakness in patients with symptomatic femoroacetabular impingement. </w:t>
      </w:r>
      <w:r w:rsidRPr="00525BE1">
        <w:rPr>
          <w:i/>
        </w:rPr>
        <w:t xml:space="preserve">Osteoarthritis Cartilage. </w:t>
      </w:r>
      <w:r w:rsidRPr="00525BE1">
        <w:t>2011;19(7):816-821.</w:t>
      </w:r>
    </w:p>
    <w:p w14:paraId="0C236D22" w14:textId="77777777" w:rsidR="00525BE1" w:rsidRPr="00525BE1" w:rsidRDefault="00525BE1" w:rsidP="00525BE1">
      <w:pPr>
        <w:pStyle w:val="EndNoteBibliography"/>
        <w:spacing w:after="0"/>
        <w:ind w:left="720" w:hanging="720"/>
      </w:pPr>
      <w:r w:rsidRPr="00525BE1">
        <w:t>10.</w:t>
      </w:r>
      <w:r w:rsidRPr="00525BE1">
        <w:tab/>
        <w:t xml:space="preserve">Catelli DS, Kowalski E, Beaulé PE, Smit K, Lamontagne M. Asymptomatic participants with a femoroacetabular deformity demonstrate stronger hip extensors and greater pelvis mobility during the deep squat task. </w:t>
      </w:r>
      <w:r w:rsidRPr="00525BE1">
        <w:rPr>
          <w:i/>
        </w:rPr>
        <w:t xml:space="preserve">Orthop J Sports Med. </w:t>
      </w:r>
      <w:r w:rsidRPr="00525BE1">
        <w:t>2018;6(7):2325967118782484.</w:t>
      </w:r>
    </w:p>
    <w:p w14:paraId="70BF37C2" w14:textId="77777777" w:rsidR="00525BE1" w:rsidRPr="00525BE1" w:rsidRDefault="00525BE1" w:rsidP="00525BE1">
      <w:pPr>
        <w:pStyle w:val="EndNoteBibliography"/>
        <w:spacing w:after="0"/>
        <w:ind w:left="720" w:hanging="720"/>
      </w:pPr>
      <w:r w:rsidRPr="00525BE1">
        <w:t>11.</w:t>
      </w:r>
      <w:r w:rsidRPr="00525BE1">
        <w:tab/>
        <w:t xml:space="preserve">Catelli DS, Ng KCG, Wesseling M, et al. Hip Muscle Forces and Contact Loading During Squatting After Cam-Type FAI Surgery. </w:t>
      </w:r>
      <w:r w:rsidRPr="00525BE1">
        <w:rPr>
          <w:i/>
        </w:rPr>
        <w:t xml:space="preserve">J Bone Joint Surg Am. </w:t>
      </w:r>
      <w:r w:rsidRPr="00525BE1">
        <w:t>2020;102(Suppl 2):34-42.</w:t>
      </w:r>
    </w:p>
    <w:p w14:paraId="71183221" w14:textId="77777777" w:rsidR="00525BE1" w:rsidRPr="00525BE1" w:rsidRDefault="00525BE1" w:rsidP="00525BE1">
      <w:pPr>
        <w:pStyle w:val="EndNoteBibliography"/>
        <w:spacing w:after="0"/>
        <w:ind w:left="720" w:hanging="720"/>
      </w:pPr>
      <w:r w:rsidRPr="00525BE1">
        <w:t>12.</w:t>
      </w:r>
      <w:r w:rsidRPr="00525BE1">
        <w:tab/>
        <w:t xml:space="preserve">Correa TA, Crossley KM, Kim HJ, Pandy MG. Contributions of individual muscles to hip joint contact force in normal walking. </w:t>
      </w:r>
      <w:r w:rsidRPr="00525BE1">
        <w:rPr>
          <w:i/>
        </w:rPr>
        <w:t xml:space="preserve">J Biomech. </w:t>
      </w:r>
      <w:r w:rsidRPr="00525BE1">
        <w:t>2010;43(8):1618-1622.</w:t>
      </w:r>
    </w:p>
    <w:p w14:paraId="4EEDD827" w14:textId="77777777" w:rsidR="00525BE1" w:rsidRPr="00525BE1" w:rsidRDefault="00525BE1" w:rsidP="00525BE1">
      <w:pPr>
        <w:pStyle w:val="EndNoteBibliography"/>
        <w:spacing w:after="0"/>
        <w:ind w:left="720" w:hanging="720"/>
      </w:pPr>
      <w:r w:rsidRPr="00525BE1">
        <w:t>13.</w:t>
      </w:r>
      <w:r w:rsidRPr="00525BE1">
        <w:tab/>
        <w:t xml:space="preserve">Crowninshield RD, Brand RA. A physiologically based criterion of muscle force prediction in locomotion. </w:t>
      </w:r>
      <w:r w:rsidRPr="00525BE1">
        <w:rPr>
          <w:i/>
        </w:rPr>
        <w:t xml:space="preserve">J Biomech. </w:t>
      </w:r>
      <w:r w:rsidRPr="00525BE1">
        <w:t>1981;14(11):793-801.</w:t>
      </w:r>
    </w:p>
    <w:p w14:paraId="2F5F791B" w14:textId="77777777" w:rsidR="00525BE1" w:rsidRPr="00525BE1" w:rsidRDefault="00525BE1" w:rsidP="00525BE1">
      <w:pPr>
        <w:pStyle w:val="EndNoteBibliography"/>
        <w:spacing w:after="0"/>
        <w:ind w:left="720" w:hanging="720"/>
      </w:pPr>
      <w:r w:rsidRPr="00525BE1">
        <w:t>14.</w:t>
      </w:r>
      <w:r w:rsidRPr="00525BE1">
        <w:tab/>
        <w:t xml:space="preserve">Delp SL, Anderson FC, Arnold AS, et al. OpenSim: open-source software to create and analyze dynamic simulations of movement. </w:t>
      </w:r>
      <w:r w:rsidRPr="00525BE1">
        <w:rPr>
          <w:i/>
        </w:rPr>
        <w:t xml:space="preserve">IEEE Trans Biomed Eng. </w:t>
      </w:r>
      <w:r w:rsidRPr="00525BE1">
        <w:t>2007;54(11):1940-1950.</w:t>
      </w:r>
    </w:p>
    <w:p w14:paraId="66F0EB37" w14:textId="77777777" w:rsidR="00525BE1" w:rsidRPr="00525BE1" w:rsidRDefault="00525BE1" w:rsidP="00525BE1">
      <w:pPr>
        <w:pStyle w:val="EndNoteBibliography"/>
        <w:spacing w:after="0"/>
        <w:ind w:left="720" w:hanging="720"/>
      </w:pPr>
      <w:r w:rsidRPr="00525BE1">
        <w:t>15.</w:t>
      </w:r>
      <w:r w:rsidRPr="00525BE1">
        <w:tab/>
        <w:t xml:space="preserve">Delp SL, Loan JP, Hoy MG, et al. An interactive graphics-based model of the lower extremity to study orthopaedic surgical procedures. </w:t>
      </w:r>
      <w:r w:rsidRPr="00525BE1">
        <w:rPr>
          <w:i/>
        </w:rPr>
        <w:t xml:space="preserve">IEEE Trans Biomed Eng. </w:t>
      </w:r>
      <w:r w:rsidRPr="00525BE1">
        <w:t>1990;37(8):757-767.</w:t>
      </w:r>
    </w:p>
    <w:p w14:paraId="3CE25157" w14:textId="77777777" w:rsidR="00525BE1" w:rsidRPr="00525BE1" w:rsidRDefault="00525BE1" w:rsidP="00525BE1">
      <w:pPr>
        <w:pStyle w:val="EndNoteBibliography"/>
        <w:spacing w:after="0"/>
        <w:ind w:left="720" w:hanging="720"/>
      </w:pPr>
      <w:r w:rsidRPr="00525BE1">
        <w:t>16.</w:t>
      </w:r>
      <w:r w:rsidRPr="00525BE1">
        <w:tab/>
        <w:t xml:space="preserve">Diamond LE, van den Hoorn W, Bennell KL, et al. Coordination of deep hip muscle activity is altered in symptomatic femoroacetabular impingement. </w:t>
      </w:r>
      <w:r w:rsidRPr="00525BE1">
        <w:rPr>
          <w:i/>
        </w:rPr>
        <w:t xml:space="preserve">J Orthop Res. </w:t>
      </w:r>
      <w:r w:rsidRPr="00525BE1">
        <w:t>2017;35(7):1494-1504.</w:t>
      </w:r>
    </w:p>
    <w:p w14:paraId="41B30924" w14:textId="77777777" w:rsidR="00525BE1" w:rsidRPr="00525BE1" w:rsidRDefault="00525BE1" w:rsidP="00525BE1">
      <w:pPr>
        <w:pStyle w:val="EndNoteBibliography"/>
        <w:spacing w:after="0"/>
        <w:ind w:left="720" w:hanging="720"/>
      </w:pPr>
      <w:r w:rsidRPr="00525BE1">
        <w:t>17.</w:t>
      </w:r>
      <w:r w:rsidRPr="00525BE1">
        <w:tab/>
        <w:t xml:space="preserve">Diamond LE, van den Hoorn W, Bennell KL, et al. Deep hip muscle activation during squatting in femoroacetabular impingement syndrome. </w:t>
      </w:r>
      <w:r w:rsidRPr="00525BE1">
        <w:rPr>
          <w:i/>
        </w:rPr>
        <w:t xml:space="preserve">Clin Biomech. </w:t>
      </w:r>
      <w:r w:rsidRPr="00525BE1">
        <w:t>2019;69:141-147.</w:t>
      </w:r>
    </w:p>
    <w:p w14:paraId="226946F5" w14:textId="77777777" w:rsidR="00525BE1" w:rsidRPr="00525BE1" w:rsidRDefault="00525BE1" w:rsidP="00525BE1">
      <w:pPr>
        <w:pStyle w:val="EndNoteBibliography"/>
        <w:spacing w:after="0"/>
        <w:ind w:left="720" w:hanging="720"/>
      </w:pPr>
      <w:r w:rsidRPr="00525BE1">
        <w:t>18.</w:t>
      </w:r>
      <w:r w:rsidRPr="00525BE1">
        <w:tab/>
        <w:t xml:space="preserve">Diamond LE, Wrigley TV, Bennell KL, et al. Hip joint biomechanics during gait in people with and without symptomatic femoroacetabular impingement. </w:t>
      </w:r>
      <w:r w:rsidRPr="00525BE1">
        <w:rPr>
          <w:i/>
        </w:rPr>
        <w:t xml:space="preserve">Gait Posture. </w:t>
      </w:r>
      <w:r w:rsidRPr="00525BE1">
        <w:t>2016;43(1):198-203.</w:t>
      </w:r>
    </w:p>
    <w:p w14:paraId="5DA8C423" w14:textId="77777777" w:rsidR="00525BE1" w:rsidRPr="00525BE1" w:rsidRDefault="00525BE1" w:rsidP="00525BE1">
      <w:pPr>
        <w:pStyle w:val="EndNoteBibliography"/>
        <w:spacing w:after="0"/>
        <w:ind w:left="720" w:hanging="720"/>
      </w:pPr>
      <w:r w:rsidRPr="00525BE1">
        <w:t>19.</w:t>
      </w:r>
      <w:r w:rsidRPr="00525BE1">
        <w:tab/>
        <w:t xml:space="preserve">Duda GN, Brand D, Freitag S, Lierse W, Schneider E. Variability of femoral muscle attachments. </w:t>
      </w:r>
      <w:r w:rsidRPr="00525BE1">
        <w:rPr>
          <w:i/>
        </w:rPr>
        <w:t xml:space="preserve">J Biomech. </w:t>
      </w:r>
      <w:r w:rsidRPr="00525BE1">
        <w:t>1996;29(9):1185-1190.</w:t>
      </w:r>
    </w:p>
    <w:p w14:paraId="0101782A" w14:textId="77777777" w:rsidR="00525BE1" w:rsidRPr="00525BE1" w:rsidRDefault="00525BE1" w:rsidP="00525BE1">
      <w:pPr>
        <w:pStyle w:val="EndNoteBibliography"/>
        <w:spacing w:after="0"/>
        <w:ind w:left="720" w:hanging="720"/>
      </w:pPr>
      <w:r w:rsidRPr="00525BE1">
        <w:t>20.</w:t>
      </w:r>
      <w:r w:rsidRPr="00525BE1">
        <w:tab/>
        <w:t xml:space="preserve">Felson DT. Osteoarthritis as a disease of mechanics. </w:t>
      </w:r>
      <w:r w:rsidRPr="00525BE1">
        <w:rPr>
          <w:i/>
        </w:rPr>
        <w:t xml:space="preserve">Osteoarthritis Cartilage. </w:t>
      </w:r>
      <w:r w:rsidRPr="00525BE1">
        <w:t>2013;21(1):10-15.</w:t>
      </w:r>
    </w:p>
    <w:p w14:paraId="5B464627" w14:textId="77777777" w:rsidR="00525BE1" w:rsidRPr="00525BE1" w:rsidRDefault="00525BE1" w:rsidP="00525BE1">
      <w:pPr>
        <w:pStyle w:val="EndNoteBibliography"/>
        <w:spacing w:after="0"/>
        <w:ind w:left="720" w:hanging="720"/>
      </w:pPr>
      <w:r w:rsidRPr="00525BE1">
        <w:t>21.</w:t>
      </w:r>
      <w:r w:rsidRPr="00525BE1">
        <w:tab/>
        <w:t xml:space="preserve">Friston KJ, Holmes AP, Worsley KJ, et al. Statistical parametric maps in functional imaging: a general linear approach. </w:t>
      </w:r>
      <w:r w:rsidRPr="00525BE1">
        <w:rPr>
          <w:i/>
        </w:rPr>
        <w:t xml:space="preserve">Hum Brain Mapp. </w:t>
      </w:r>
      <w:r w:rsidRPr="00525BE1">
        <w:t>1995;2(4):189-210.</w:t>
      </w:r>
    </w:p>
    <w:p w14:paraId="508DC9D0" w14:textId="77777777" w:rsidR="00525BE1" w:rsidRPr="00525BE1" w:rsidRDefault="00525BE1" w:rsidP="00525BE1">
      <w:pPr>
        <w:pStyle w:val="EndNoteBibliography"/>
        <w:spacing w:after="0"/>
        <w:ind w:left="720" w:hanging="720"/>
      </w:pPr>
      <w:r w:rsidRPr="00525BE1">
        <w:t>22.</w:t>
      </w:r>
      <w:r w:rsidRPr="00525BE1">
        <w:tab/>
        <w:t xml:space="preserve">Ganz R, Leunig M, Leunig-Ganz K, Harris WH. The etiology of osteoarthritis of the hip. </w:t>
      </w:r>
      <w:r w:rsidRPr="00525BE1">
        <w:rPr>
          <w:i/>
        </w:rPr>
        <w:t xml:space="preserve">Clin Orthop Relat Res. </w:t>
      </w:r>
      <w:r w:rsidRPr="00525BE1">
        <w:t>2008;466(2):264-272.</w:t>
      </w:r>
    </w:p>
    <w:p w14:paraId="668FE316" w14:textId="77777777" w:rsidR="00525BE1" w:rsidRPr="00525BE1" w:rsidRDefault="00525BE1" w:rsidP="00525BE1">
      <w:pPr>
        <w:pStyle w:val="EndNoteBibliography"/>
        <w:spacing w:after="0"/>
        <w:ind w:left="720" w:hanging="720"/>
      </w:pPr>
      <w:r w:rsidRPr="00525BE1">
        <w:lastRenderedPageBreak/>
        <w:t>23.</w:t>
      </w:r>
      <w:r w:rsidRPr="00525BE1">
        <w:tab/>
        <w:t xml:space="preserve">Gerus P, Sartori M, Besier TF, et al. Subject-specific knee joint geometry improves predictions of medial tibiofemoral contact forces. </w:t>
      </w:r>
      <w:r w:rsidRPr="00525BE1">
        <w:rPr>
          <w:i/>
        </w:rPr>
        <w:t xml:space="preserve">J Biomech. </w:t>
      </w:r>
      <w:r w:rsidRPr="00525BE1">
        <w:t>2013;46(16):2778-2786.</w:t>
      </w:r>
    </w:p>
    <w:p w14:paraId="5EB03DC9" w14:textId="77777777" w:rsidR="00525BE1" w:rsidRPr="00525BE1" w:rsidRDefault="00525BE1" w:rsidP="00525BE1">
      <w:pPr>
        <w:pStyle w:val="EndNoteBibliography"/>
        <w:spacing w:after="0"/>
        <w:ind w:left="720" w:hanging="720"/>
      </w:pPr>
      <w:r w:rsidRPr="00525BE1">
        <w:t>24.</w:t>
      </w:r>
      <w:r w:rsidRPr="00525BE1">
        <w:tab/>
        <w:t xml:space="preserve">Griffin DR, Dickenson EJ, O'Donnell J, et al. The Warwick Agreement on femoroacetabular impingement syndrome (FAI syndrome): an international consensus statement. </w:t>
      </w:r>
      <w:r w:rsidRPr="00525BE1">
        <w:rPr>
          <w:i/>
        </w:rPr>
        <w:t xml:space="preserve">Br J Sports Med. </w:t>
      </w:r>
      <w:r w:rsidRPr="00525BE1">
        <w:t>2016;50(19):1169-1176.</w:t>
      </w:r>
    </w:p>
    <w:p w14:paraId="76C13ABE" w14:textId="77777777" w:rsidR="00525BE1" w:rsidRPr="00525BE1" w:rsidRDefault="00525BE1" w:rsidP="00525BE1">
      <w:pPr>
        <w:pStyle w:val="EndNoteBibliography"/>
        <w:spacing w:after="0"/>
        <w:ind w:left="720" w:hanging="720"/>
      </w:pPr>
      <w:r w:rsidRPr="00525BE1">
        <w:t>25.</w:t>
      </w:r>
      <w:r w:rsidRPr="00525BE1">
        <w:tab/>
        <w:t xml:space="preserve">Hammond CA, Hatfield GL, Gilbart MK, Garland SJ, Hunt MA. Trunk and lower limb biomechanics during stair climbing in people with and without symptomatic femoroacetabular impingement. </w:t>
      </w:r>
      <w:r w:rsidRPr="00525BE1">
        <w:rPr>
          <w:i/>
        </w:rPr>
        <w:t xml:space="preserve">Clin Biomech. </w:t>
      </w:r>
      <w:r w:rsidRPr="00525BE1">
        <w:t>2017;42:108-114.</w:t>
      </w:r>
    </w:p>
    <w:p w14:paraId="79399710" w14:textId="77777777" w:rsidR="00525BE1" w:rsidRPr="00525BE1" w:rsidRDefault="00525BE1" w:rsidP="00525BE1">
      <w:pPr>
        <w:pStyle w:val="EndNoteBibliography"/>
        <w:spacing w:after="0"/>
        <w:ind w:left="720" w:hanging="720"/>
      </w:pPr>
      <w:r w:rsidRPr="00525BE1">
        <w:t>26.</w:t>
      </w:r>
      <w:r w:rsidRPr="00525BE1">
        <w:tab/>
        <w:t xml:space="preserve">Handsfield GG, Meyer CH, Hart JM, Abel MF, Blemker SS. Relationships of 35 lower limb muscles to height and body mass quantified using MRI. </w:t>
      </w:r>
      <w:r w:rsidRPr="00525BE1">
        <w:rPr>
          <w:i/>
        </w:rPr>
        <w:t xml:space="preserve">J Biomech. </w:t>
      </w:r>
      <w:r w:rsidRPr="00525BE1">
        <w:t>2014;47(3):631-638.</w:t>
      </w:r>
    </w:p>
    <w:p w14:paraId="10ECD146" w14:textId="77777777" w:rsidR="00525BE1" w:rsidRPr="00525BE1" w:rsidRDefault="00525BE1" w:rsidP="00525BE1">
      <w:pPr>
        <w:pStyle w:val="EndNoteBibliography"/>
        <w:spacing w:after="0"/>
        <w:ind w:left="720" w:hanging="720"/>
      </w:pPr>
      <w:r w:rsidRPr="00525BE1">
        <w:t>27.</w:t>
      </w:r>
      <w:r w:rsidRPr="00525BE1">
        <w:tab/>
        <w:t xml:space="preserve">Harrington ME, Zavatsky AB, Lawson SEM, Yuan Z, Theologis TN. Prediction of the hip joint centre in adults, children, and patients with cerebral palsy based on magnetic resonance imaging. </w:t>
      </w:r>
      <w:r w:rsidRPr="00525BE1">
        <w:rPr>
          <w:i/>
        </w:rPr>
        <w:t xml:space="preserve">J Biomech. </w:t>
      </w:r>
      <w:r w:rsidRPr="00525BE1">
        <w:t>2007;40(3):595-602.</w:t>
      </w:r>
    </w:p>
    <w:p w14:paraId="0514EF67" w14:textId="77777777" w:rsidR="00525BE1" w:rsidRPr="00525BE1" w:rsidRDefault="00525BE1" w:rsidP="00525BE1">
      <w:pPr>
        <w:pStyle w:val="EndNoteBibliography"/>
        <w:spacing w:after="0"/>
        <w:ind w:left="720" w:hanging="720"/>
      </w:pPr>
      <w:r w:rsidRPr="00525BE1">
        <w:t>28.</w:t>
      </w:r>
      <w:r w:rsidRPr="00525BE1">
        <w:tab/>
        <w:t xml:space="preserve">Hashimoto S, Rai MF, Gill CS, et al. Molecular characterization of articular cartilage from young adults with femoroacetabular impingement. </w:t>
      </w:r>
      <w:r w:rsidRPr="00525BE1">
        <w:rPr>
          <w:i/>
        </w:rPr>
        <w:t xml:space="preserve">J Bone Joint Surg Am. </w:t>
      </w:r>
      <w:r w:rsidRPr="00525BE1">
        <w:t>2013;95(16):1457.</w:t>
      </w:r>
    </w:p>
    <w:p w14:paraId="500F1E6B" w14:textId="77777777" w:rsidR="00525BE1" w:rsidRPr="00525BE1" w:rsidRDefault="00525BE1" w:rsidP="00525BE1">
      <w:pPr>
        <w:pStyle w:val="EndNoteBibliography"/>
        <w:spacing w:after="0"/>
        <w:ind w:left="720" w:hanging="720"/>
      </w:pPr>
      <w:r w:rsidRPr="00525BE1">
        <w:t>29.</w:t>
      </w:r>
      <w:r w:rsidRPr="00525BE1">
        <w:tab/>
        <w:t xml:space="preserve">Hermens HJ, Freriks B, Disselhorst-Klug C, Rau G. Development of recommendations for SEMG sensors and sensor placement procedures. </w:t>
      </w:r>
      <w:r w:rsidRPr="00525BE1">
        <w:rPr>
          <w:i/>
        </w:rPr>
        <w:t xml:space="preserve">J Electromyogr Kinesiol. </w:t>
      </w:r>
      <w:r w:rsidRPr="00525BE1">
        <w:t>2000;10(5):361-374.</w:t>
      </w:r>
    </w:p>
    <w:p w14:paraId="6F64238E" w14:textId="77777777" w:rsidR="00525BE1" w:rsidRPr="00525BE1" w:rsidRDefault="00525BE1" w:rsidP="00525BE1">
      <w:pPr>
        <w:pStyle w:val="EndNoteBibliography"/>
        <w:spacing w:after="0"/>
        <w:ind w:left="720" w:hanging="720"/>
      </w:pPr>
      <w:r w:rsidRPr="00525BE1">
        <w:t>30.</w:t>
      </w:r>
      <w:r w:rsidRPr="00525BE1">
        <w:tab/>
        <w:t xml:space="preserve">Hoang HX, Diamond LE, Lloyd DG, Pizzolato C. A calibrated EMG-informed neuromusculoskeletal model can appropriately account for muscle co-contraction in the estimation of hip joint contact forces in people with hip osteoarthritis. </w:t>
      </w:r>
      <w:r w:rsidRPr="00525BE1">
        <w:rPr>
          <w:i/>
        </w:rPr>
        <w:t xml:space="preserve">J Biomech. </w:t>
      </w:r>
      <w:r w:rsidRPr="00525BE1">
        <w:t>2019;83:134-142.</w:t>
      </w:r>
    </w:p>
    <w:p w14:paraId="51FC6E93" w14:textId="77777777" w:rsidR="00525BE1" w:rsidRPr="00525BE1" w:rsidRDefault="00525BE1" w:rsidP="00525BE1">
      <w:pPr>
        <w:pStyle w:val="EndNoteBibliography"/>
        <w:spacing w:after="0"/>
        <w:ind w:left="720" w:hanging="720"/>
      </w:pPr>
      <w:r w:rsidRPr="00525BE1">
        <w:t>31.</w:t>
      </w:r>
      <w:r w:rsidRPr="00525BE1">
        <w:tab/>
        <w:t xml:space="preserve">Hoang HX, Pizzolato C, Diamond LE, Lloyd DG. Subject-specific calibration of neuromuscular parameters enables neuromusculoskeletal models to estimate physiologically plausible hip joint contact forces in healthy adults. </w:t>
      </w:r>
      <w:r w:rsidRPr="00525BE1">
        <w:rPr>
          <w:i/>
        </w:rPr>
        <w:t xml:space="preserve">J Biomech. </w:t>
      </w:r>
      <w:r w:rsidRPr="00525BE1">
        <w:t>2018;80:111-120.</w:t>
      </w:r>
    </w:p>
    <w:p w14:paraId="4AAB0DDB" w14:textId="77777777" w:rsidR="00525BE1" w:rsidRPr="00525BE1" w:rsidRDefault="00525BE1" w:rsidP="00525BE1">
      <w:pPr>
        <w:pStyle w:val="EndNoteBibliography"/>
        <w:spacing w:after="0"/>
        <w:ind w:left="720" w:hanging="720"/>
      </w:pPr>
      <w:r w:rsidRPr="00525BE1">
        <w:t>32.</w:t>
      </w:r>
      <w:r w:rsidRPr="00525BE1">
        <w:tab/>
        <w:t xml:space="preserve">Hug F, Vogel C, Tucker K, et al. Individuals have unique muscle activation signatures as revealed during gait and pedaling. </w:t>
      </w:r>
      <w:r w:rsidRPr="00525BE1">
        <w:rPr>
          <w:i/>
        </w:rPr>
        <w:t xml:space="preserve">J Appl Physiol. </w:t>
      </w:r>
      <w:r w:rsidRPr="00525BE1">
        <w:t>2019;127(4):1165-1174.</w:t>
      </w:r>
    </w:p>
    <w:p w14:paraId="6017D669" w14:textId="77777777" w:rsidR="00525BE1" w:rsidRPr="00295FFF" w:rsidRDefault="00525BE1" w:rsidP="00525BE1">
      <w:pPr>
        <w:pStyle w:val="EndNoteBibliography"/>
        <w:spacing w:after="0"/>
        <w:ind w:left="720" w:hanging="720"/>
        <w:rPr>
          <w:lang w:val="pt-PT"/>
        </w:rPr>
      </w:pPr>
      <w:r w:rsidRPr="00525BE1">
        <w:t>33.</w:t>
      </w:r>
      <w:r w:rsidRPr="00525BE1">
        <w:tab/>
        <w:t xml:space="preserve">Hunt MA, Gunether JR, Gilbart MK. Kinematic and kinetic differences during walking in patients with and without symptomatic femoroacetabular impingement. </w:t>
      </w:r>
      <w:r w:rsidRPr="00295FFF">
        <w:rPr>
          <w:i/>
          <w:lang w:val="pt-PT"/>
        </w:rPr>
        <w:t xml:space="preserve">Clin Biomech. </w:t>
      </w:r>
      <w:r w:rsidRPr="00295FFF">
        <w:rPr>
          <w:lang w:val="pt-PT"/>
        </w:rPr>
        <w:t>2013;28(5):519-523.</w:t>
      </w:r>
    </w:p>
    <w:p w14:paraId="52587957" w14:textId="77777777" w:rsidR="00525BE1" w:rsidRPr="00525BE1" w:rsidRDefault="00525BE1" w:rsidP="00525BE1">
      <w:pPr>
        <w:pStyle w:val="EndNoteBibliography"/>
        <w:spacing w:after="0"/>
        <w:ind w:left="720" w:hanging="720"/>
      </w:pPr>
      <w:r w:rsidRPr="00295FFF">
        <w:rPr>
          <w:lang w:val="pt-PT"/>
        </w:rPr>
        <w:t>34.</w:t>
      </w:r>
      <w:r w:rsidRPr="00295FFF">
        <w:rPr>
          <w:lang w:val="pt-PT"/>
        </w:rPr>
        <w:tab/>
        <w:t xml:space="preserve">Jannelli E, Parafioriti A, Acerbi A, et al. </w:t>
      </w:r>
      <w:r w:rsidRPr="00525BE1">
        <w:t xml:space="preserve">Acetabular delamination: epidemiology, histological features, and treatment. </w:t>
      </w:r>
      <w:r w:rsidRPr="00525BE1">
        <w:rPr>
          <w:i/>
        </w:rPr>
        <w:t xml:space="preserve">Cartilage. </w:t>
      </w:r>
      <w:r w:rsidRPr="00525BE1">
        <w:t>2019;10(3):314-320.</w:t>
      </w:r>
    </w:p>
    <w:p w14:paraId="10E84B36" w14:textId="77777777" w:rsidR="00525BE1" w:rsidRPr="00525BE1" w:rsidRDefault="00525BE1" w:rsidP="00525BE1">
      <w:pPr>
        <w:pStyle w:val="EndNoteBibliography"/>
        <w:spacing w:after="0"/>
        <w:ind w:left="720" w:hanging="720"/>
      </w:pPr>
      <w:r w:rsidRPr="00525BE1">
        <w:t>35.</w:t>
      </w:r>
      <w:r w:rsidRPr="00525BE1">
        <w:tab/>
        <w:t xml:space="preserve">Jorge J, Simões F, Pires E, et al. Finite element simulations of a hip joint with femoroacetabular impingement. </w:t>
      </w:r>
      <w:r w:rsidRPr="00525BE1">
        <w:rPr>
          <w:i/>
        </w:rPr>
        <w:t xml:space="preserve">Comput Methods Biomech Biomed Eng. </w:t>
      </w:r>
      <w:r w:rsidRPr="00525BE1">
        <w:t>2014;17(11):1275-1284.</w:t>
      </w:r>
    </w:p>
    <w:p w14:paraId="429BEB3A" w14:textId="77777777" w:rsidR="00525BE1" w:rsidRPr="00525BE1" w:rsidRDefault="00525BE1" w:rsidP="00525BE1">
      <w:pPr>
        <w:pStyle w:val="EndNoteBibliography"/>
        <w:spacing w:after="0"/>
        <w:ind w:left="720" w:hanging="720"/>
      </w:pPr>
      <w:r w:rsidRPr="00525BE1">
        <w:t>36.</w:t>
      </w:r>
      <w:r w:rsidRPr="00525BE1">
        <w:tab/>
        <w:t xml:space="preserve">Kainz H, Hoang H, Stockton C, et al. Accuracy and reliability of marker based approaches to scale the pelvis, thigh and shank segments in musculoskeletal models. </w:t>
      </w:r>
      <w:r w:rsidRPr="00525BE1">
        <w:rPr>
          <w:i/>
        </w:rPr>
        <w:t xml:space="preserve">J Appl Biomech. </w:t>
      </w:r>
      <w:r w:rsidRPr="00525BE1">
        <w:t>2017;33(5):1-21.</w:t>
      </w:r>
    </w:p>
    <w:p w14:paraId="3CCDC6B0" w14:textId="77777777" w:rsidR="00525BE1" w:rsidRPr="00525BE1" w:rsidRDefault="00525BE1" w:rsidP="00525BE1">
      <w:pPr>
        <w:pStyle w:val="EndNoteBibliography"/>
        <w:spacing w:after="0"/>
        <w:ind w:left="720" w:hanging="720"/>
      </w:pPr>
      <w:r w:rsidRPr="00525BE1">
        <w:t>37.</w:t>
      </w:r>
      <w:r w:rsidRPr="00525BE1">
        <w:tab/>
        <w:t xml:space="preserve">Kennedy MJ, Lamontagne M, Beaulé PE. Femoroacetabular impingement alters hip and pelvic biomechanics during gait: walking biomechanics of FAI. </w:t>
      </w:r>
      <w:r w:rsidRPr="00525BE1">
        <w:rPr>
          <w:i/>
        </w:rPr>
        <w:t xml:space="preserve">Gait Posture. </w:t>
      </w:r>
      <w:r w:rsidRPr="00525BE1">
        <w:t>2009;30(1):41-44.</w:t>
      </w:r>
    </w:p>
    <w:p w14:paraId="3C89CDE3" w14:textId="77777777" w:rsidR="00525BE1" w:rsidRPr="00525BE1" w:rsidRDefault="00525BE1" w:rsidP="00525BE1">
      <w:pPr>
        <w:pStyle w:val="EndNoteBibliography"/>
        <w:spacing w:after="0"/>
        <w:ind w:left="720" w:hanging="720"/>
      </w:pPr>
      <w:r w:rsidRPr="00525BE1">
        <w:t>38.</w:t>
      </w:r>
      <w:r w:rsidRPr="00525BE1">
        <w:tab/>
        <w:t xml:space="preserve">Lenaerts G, De Groote F, Demeulenaere B, et al. Subject-specific hip geometry affects predicted hip joint contact forces during gait. </w:t>
      </w:r>
      <w:r w:rsidRPr="00525BE1">
        <w:rPr>
          <w:i/>
        </w:rPr>
        <w:t xml:space="preserve">J Biomech. </w:t>
      </w:r>
      <w:r w:rsidRPr="00525BE1">
        <w:t>2008;41(6):1243-1252.</w:t>
      </w:r>
    </w:p>
    <w:p w14:paraId="257BF595" w14:textId="77777777" w:rsidR="00525BE1" w:rsidRPr="00525BE1" w:rsidRDefault="00525BE1" w:rsidP="00525BE1">
      <w:pPr>
        <w:pStyle w:val="EndNoteBibliography"/>
        <w:spacing w:after="0"/>
        <w:ind w:left="720" w:hanging="720"/>
      </w:pPr>
      <w:r w:rsidRPr="00525BE1">
        <w:t>39.</w:t>
      </w:r>
      <w:r w:rsidRPr="00525BE1">
        <w:tab/>
        <w:t xml:space="preserve">Lewis CL, Khuu A, Loverro KL. Gait Alterations in Femoroacetabular Impingement Syndrome Differ by Sex. </w:t>
      </w:r>
      <w:r w:rsidRPr="00525BE1">
        <w:rPr>
          <w:i/>
        </w:rPr>
        <w:t xml:space="preserve">J Orthop Sports Phys Ther. </w:t>
      </w:r>
      <w:r w:rsidRPr="00525BE1">
        <w:t>2018;48(0):1-36.</w:t>
      </w:r>
    </w:p>
    <w:p w14:paraId="16881F45" w14:textId="77777777" w:rsidR="00525BE1" w:rsidRPr="00525BE1" w:rsidRDefault="00525BE1" w:rsidP="00525BE1">
      <w:pPr>
        <w:pStyle w:val="EndNoteBibliography"/>
        <w:spacing w:after="0"/>
        <w:ind w:left="720" w:hanging="720"/>
      </w:pPr>
      <w:r w:rsidRPr="00525BE1">
        <w:t>40.</w:t>
      </w:r>
      <w:r w:rsidRPr="00525BE1">
        <w:tab/>
        <w:t xml:space="preserve">Lloyd DG, Besier TF. An EMG-driven musculoskeletal model to estimate muscle forces and knee joint moments in vivo. </w:t>
      </w:r>
      <w:r w:rsidRPr="00525BE1">
        <w:rPr>
          <w:i/>
        </w:rPr>
        <w:t xml:space="preserve">J Biomech. </w:t>
      </w:r>
      <w:r w:rsidRPr="00525BE1">
        <w:t>2003;36(6):765-776.</w:t>
      </w:r>
    </w:p>
    <w:p w14:paraId="1762117E" w14:textId="77777777" w:rsidR="00525BE1" w:rsidRPr="00525BE1" w:rsidRDefault="00525BE1" w:rsidP="00525BE1">
      <w:pPr>
        <w:pStyle w:val="EndNoteBibliography"/>
        <w:spacing w:after="0"/>
        <w:ind w:left="720" w:hanging="720"/>
      </w:pPr>
      <w:r w:rsidRPr="00525BE1">
        <w:t>41.</w:t>
      </w:r>
      <w:r w:rsidRPr="00525BE1">
        <w:tab/>
        <w:t xml:space="preserve">Mantoan A, Pizzolato C, Sartori M, et al. MOtoNMS: A MATLAB toolbox to process motion data for neuromusculoskeletal modeling and simulation. </w:t>
      </w:r>
      <w:r w:rsidRPr="00525BE1">
        <w:rPr>
          <w:i/>
        </w:rPr>
        <w:t xml:space="preserve">Source Code Biol Med. </w:t>
      </w:r>
      <w:r w:rsidRPr="00525BE1">
        <w:t>2015;10(1):1-14.</w:t>
      </w:r>
    </w:p>
    <w:p w14:paraId="1919ED54" w14:textId="77777777" w:rsidR="00525BE1" w:rsidRPr="00295FFF" w:rsidRDefault="00525BE1" w:rsidP="00525BE1">
      <w:pPr>
        <w:pStyle w:val="EndNoteBibliography"/>
        <w:spacing w:after="0"/>
        <w:ind w:left="720" w:hanging="720"/>
        <w:rPr>
          <w:lang w:val="pt-PT"/>
        </w:rPr>
      </w:pPr>
      <w:r w:rsidRPr="00525BE1">
        <w:t>42.</w:t>
      </w:r>
      <w:r w:rsidRPr="00525BE1">
        <w:tab/>
        <w:t xml:space="preserve">Menegaldo LL, Oliveira LF. An EMG-driven model to evaluate quadriceps strengthening after an isokinetic training. </w:t>
      </w:r>
      <w:r w:rsidRPr="00295FFF">
        <w:rPr>
          <w:i/>
          <w:lang w:val="pt-PT"/>
        </w:rPr>
        <w:t xml:space="preserve">Proc Iutam. </w:t>
      </w:r>
      <w:r w:rsidRPr="00295FFF">
        <w:rPr>
          <w:lang w:val="pt-PT"/>
        </w:rPr>
        <w:t>2011;2:131-141.</w:t>
      </w:r>
    </w:p>
    <w:p w14:paraId="4D5C2392" w14:textId="77777777" w:rsidR="00525BE1" w:rsidRPr="00525BE1" w:rsidRDefault="00525BE1" w:rsidP="00525BE1">
      <w:pPr>
        <w:pStyle w:val="EndNoteBibliography"/>
        <w:spacing w:after="0"/>
        <w:ind w:left="720" w:hanging="720"/>
      </w:pPr>
      <w:r w:rsidRPr="00295FFF">
        <w:rPr>
          <w:lang w:val="pt-PT"/>
        </w:rPr>
        <w:lastRenderedPageBreak/>
        <w:t>43.</w:t>
      </w:r>
      <w:r w:rsidRPr="00295FFF">
        <w:rPr>
          <w:lang w:val="pt-PT"/>
        </w:rPr>
        <w:tab/>
        <w:t xml:space="preserve">Modenese L, Ceseracciu E, Reggiani M, Lloyd DG. </w:t>
      </w:r>
      <w:r w:rsidRPr="00525BE1">
        <w:t xml:space="preserve">Estimation of musculotendon parameters for scaled and subject specific musculoskeletal models using an optimization technique. </w:t>
      </w:r>
      <w:r w:rsidRPr="00525BE1">
        <w:rPr>
          <w:i/>
        </w:rPr>
        <w:t xml:space="preserve">J Biomech. </w:t>
      </w:r>
      <w:r w:rsidRPr="00525BE1">
        <w:t>2016;49(2):141-148.</w:t>
      </w:r>
    </w:p>
    <w:p w14:paraId="05D4AAD1" w14:textId="77777777" w:rsidR="00525BE1" w:rsidRPr="00525BE1" w:rsidRDefault="00525BE1" w:rsidP="00525BE1">
      <w:pPr>
        <w:pStyle w:val="EndNoteBibliography"/>
        <w:spacing w:after="0"/>
        <w:ind w:left="720" w:hanging="720"/>
      </w:pPr>
      <w:r w:rsidRPr="00525BE1">
        <w:t>44.</w:t>
      </w:r>
      <w:r w:rsidRPr="00525BE1">
        <w:tab/>
        <w:t xml:space="preserve">Murphy NJ, Eyles J, Bennell KL, et al. Protocol for a multi-centre randomised controlled trial comparing arthroscopic hip surgery to physiotherapy-led care for femoroacetabular impingement (FAI): the Australian FASHIoN trial. </w:t>
      </w:r>
      <w:r w:rsidRPr="00525BE1">
        <w:rPr>
          <w:i/>
        </w:rPr>
        <w:t xml:space="preserve">BMC Musculoskelet Disord. </w:t>
      </w:r>
      <w:r w:rsidRPr="00525BE1">
        <w:t>2017;18(1):406.</w:t>
      </w:r>
    </w:p>
    <w:p w14:paraId="2F683101" w14:textId="77777777" w:rsidR="00525BE1" w:rsidRPr="00525BE1" w:rsidRDefault="00525BE1" w:rsidP="00525BE1">
      <w:pPr>
        <w:pStyle w:val="EndNoteBibliography"/>
        <w:spacing w:after="0"/>
        <w:ind w:left="720" w:hanging="720"/>
      </w:pPr>
      <w:r w:rsidRPr="00525BE1">
        <w:t>45.</w:t>
      </w:r>
      <w:r w:rsidRPr="00525BE1">
        <w:tab/>
        <w:t xml:space="preserve">Ng KCG, Mantovani G, Lamontagne M, Labrosse MR, Beaulé PE. Increased Hip Stresses Resulting From a Cam Deformity and Decreased Femoral Neck-Shaft Angle During Level Walking. </w:t>
      </w:r>
      <w:r w:rsidRPr="00525BE1">
        <w:rPr>
          <w:i/>
        </w:rPr>
        <w:t xml:space="preserve">Clin Orthop Relat Res. </w:t>
      </w:r>
      <w:r w:rsidRPr="00525BE1">
        <w:t>2017;475(4):998-1008.</w:t>
      </w:r>
    </w:p>
    <w:p w14:paraId="1B57F9CB" w14:textId="77777777" w:rsidR="00525BE1" w:rsidRPr="00525BE1" w:rsidRDefault="00525BE1" w:rsidP="00525BE1">
      <w:pPr>
        <w:pStyle w:val="EndNoteBibliography"/>
        <w:spacing w:after="0"/>
        <w:ind w:left="720" w:hanging="720"/>
      </w:pPr>
      <w:r w:rsidRPr="00525BE1">
        <w:t>46.</w:t>
      </w:r>
      <w:r w:rsidRPr="00525BE1">
        <w:tab/>
        <w:t xml:space="preserve">Ng KCG, Mantovani G, Modenese L, Beaulé PE, Lamontagne M. Altered walking and muscle patterns reduce hip contact forces in individuals with symptomatic cam femoroacetabular impingement. </w:t>
      </w:r>
      <w:r w:rsidRPr="00525BE1">
        <w:rPr>
          <w:i/>
        </w:rPr>
        <w:t xml:space="preserve">Am J Sports Med. </w:t>
      </w:r>
      <w:r w:rsidRPr="00525BE1">
        <w:t>2018;46(11):2615-2623.</w:t>
      </w:r>
    </w:p>
    <w:p w14:paraId="02C00D0F" w14:textId="77777777" w:rsidR="00525BE1" w:rsidRPr="00525BE1" w:rsidRDefault="00525BE1" w:rsidP="00525BE1">
      <w:pPr>
        <w:pStyle w:val="EndNoteBibliography"/>
        <w:spacing w:after="0"/>
        <w:ind w:left="720" w:hanging="720"/>
      </w:pPr>
      <w:r w:rsidRPr="00525BE1">
        <w:t>47.</w:t>
      </w:r>
      <w:r w:rsidRPr="00525BE1">
        <w:tab/>
        <w:t xml:space="preserve">Ng KCG, Rouhi G, Lamontagne M, Beaulé PE. Finite element analysis examining the effects of cam FAI on hip joint mechanical loading using subject-specific geometries during standing and maximum squat. </w:t>
      </w:r>
      <w:r w:rsidRPr="00525BE1">
        <w:rPr>
          <w:i/>
        </w:rPr>
        <w:t xml:space="preserve">HSS J. </w:t>
      </w:r>
      <w:r w:rsidRPr="00525BE1">
        <w:t>2012;8(3):206-212.</w:t>
      </w:r>
    </w:p>
    <w:p w14:paraId="4F7CD749" w14:textId="77777777" w:rsidR="00525BE1" w:rsidRPr="00525BE1" w:rsidRDefault="00525BE1" w:rsidP="00525BE1">
      <w:pPr>
        <w:pStyle w:val="EndNoteBibliography"/>
        <w:spacing w:after="0"/>
        <w:ind w:left="720" w:hanging="720"/>
      </w:pPr>
      <w:r w:rsidRPr="00525BE1">
        <w:t>48.</w:t>
      </w:r>
      <w:r w:rsidRPr="00525BE1">
        <w:tab/>
        <w:t xml:space="preserve">Pataky TC. Generalized n-dimensional biomechanical field analysis using statistical parametric mapping. </w:t>
      </w:r>
      <w:r w:rsidRPr="00525BE1">
        <w:rPr>
          <w:i/>
        </w:rPr>
        <w:t xml:space="preserve">J Biomech. </w:t>
      </w:r>
      <w:r w:rsidRPr="00525BE1">
        <w:t>2010;43(10):1976-1982.</w:t>
      </w:r>
    </w:p>
    <w:p w14:paraId="586ED2C0" w14:textId="77777777" w:rsidR="00525BE1" w:rsidRPr="00525BE1" w:rsidRDefault="00525BE1" w:rsidP="00525BE1">
      <w:pPr>
        <w:pStyle w:val="EndNoteBibliography"/>
        <w:spacing w:after="0"/>
        <w:ind w:left="720" w:hanging="720"/>
      </w:pPr>
      <w:r w:rsidRPr="00525BE1">
        <w:t>49.</w:t>
      </w:r>
      <w:r w:rsidRPr="00525BE1">
        <w:tab/>
        <w:t>Pizzolato C, Lloyd DG, Barrett RS, et al. Bioinspired Technologies to Connect Musculoskeletal Mechanobiology to the Person for Training and Rehabilitation. 2017;11:96.</w:t>
      </w:r>
    </w:p>
    <w:p w14:paraId="6E867D5F" w14:textId="77777777" w:rsidR="00525BE1" w:rsidRPr="00525BE1" w:rsidRDefault="00525BE1" w:rsidP="00525BE1">
      <w:pPr>
        <w:pStyle w:val="EndNoteBibliography"/>
        <w:spacing w:after="0"/>
        <w:ind w:left="720" w:hanging="720"/>
      </w:pPr>
      <w:r w:rsidRPr="00525BE1">
        <w:t>50.</w:t>
      </w:r>
      <w:r w:rsidRPr="00525BE1">
        <w:tab/>
        <w:t xml:space="preserve">Pizzolato C, Lloyd DG, Sartori M, et al. CEINMS: A toolbox to investigate the influence of different neural control solutions on the prediction of muscle excitation and joint moments during dynamic motor tasks. </w:t>
      </w:r>
      <w:r w:rsidRPr="00525BE1">
        <w:rPr>
          <w:i/>
        </w:rPr>
        <w:t xml:space="preserve">J Biomech. </w:t>
      </w:r>
      <w:r w:rsidRPr="00525BE1">
        <w:t>2015;48(14):3929-3936.</w:t>
      </w:r>
    </w:p>
    <w:p w14:paraId="2FEC2531" w14:textId="77777777" w:rsidR="00525BE1" w:rsidRPr="00525BE1" w:rsidRDefault="00525BE1" w:rsidP="00525BE1">
      <w:pPr>
        <w:pStyle w:val="EndNoteBibliography"/>
        <w:spacing w:after="0"/>
        <w:ind w:left="720" w:hanging="720"/>
      </w:pPr>
      <w:r w:rsidRPr="00525BE1">
        <w:t>51.</w:t>
      </w:r>
      <w:r w:rsidRPr="00525BE1">
        <w:tab/>
        <w:t xml:space="preserve">Pizzolato C, Reggiani M, Saxby DJ, et al. Biofeedback for gait retraining based on real-time estimation of tibiofemoral joint contact forces. </w:t>
      </w:r>
      <w:r w:rsidRPr="00525BE1">
        <w:rPr>
          <w:i/>
        </w:rPr>
        <w:t xml:space="preserve">IEEE Trans Neural Syst Rehabil Eng. </w:t>
      </w:r>
      <w:r w:rsidRPr="00525BE1">
        <w:t>2017;25(9):1612-1621.</w:t>
      </w:r>
    </w:p>
    <w:p w14:paraId="288DA9CB" w14:textId="77777777" w:rsidR="00525BE1" w:rsidRPr="00525BE1" w:rsidRDefault="00525BE1" w:rsidP="00525BE1">
      <w:pPr>
        <w:pStyle w:val="EndNoteBibliography"/>
        <w:spacing w:after="0"/>
        <w:ind w:left="720" w:hanging="720"/>
      </w:pPr>
      <w:r w:rsidRPr="00525BE1">
        <w:t>52.</w:t>
      </w:r>
      <w:r w:rsidRPr="00525BE1">
        <w:tab/>
        <w:t xml:space="preserve">Pollard TCB, McNally EG, Wilson D, et al. Localized cartilage assessment with three-dimensional dGEMRIC in asymptomatic hips with normal morphology and cam deformity. </w:t>
      </w:r>
      <w:r w:rsidRPr="00525BE1">
        <w:rPr>
          <w:i/>
        </w:rPr>
        <w:t xml:space="preserve">J Bone Joint Surg Am. </w:t>
      </w:r>
      <w:r w:rsidRPr="00525BE1">
        <w:t>2010;92(15):2557-2569.</w:t>
      </w:r>
    </w:p>
    <w:p w14:paraId="64C876D6" w14:textId="77777777" w:rsidR="00525BE1" w:rsidRPr="00525BE1" w:rsidRDefault="00525BE1" w:rsidP="00525BE1">
      <w:pPr>
        <w:pStyle w:val="EndNoteBibliography"/>
        <w:spacing w:after="0"/>
        <w:ind w:left="720" w:hanging="720"/>
      </w:pPr>
      <w:r w:rsidRPr="00525BE1">
        <w:t>53.</w:t>
      </w:r>
      <w:r w:rsidRPr="00525BE1">
        <w:tab/>
        <w:t xml:space="preserve">Sartori M, Farina D, Lloyd DG. Hybrid neuromusculoskeletal modeling to best track joint moments using a balance between muscle excitations derived from electromyograms and optimization. </w:t>
      </w:r>
      <w:r w:rsidRPr="00525BE1">
        <w:rPr>
          <w:i/>
        </w:rPr>
        <w:t xml:space="preserve">J Biomech. </w:t>
      </w:r>
      <w:r w:rsidRPr="00525BE1">
        <w:t>2014;47(15):3613-3621.</w:t>
      </w:r>
    </w:p>
    <w:p w14:paraId="50E47EC6" w14:textId="77777777" w:rsidR="00525BE1" w:rsidRPr="00525BE1" w:rsidRDefault="00525BE1" w:rsidP="00525BE1">
      <w:pPr>
        <w:pStyle w:val="EndNoteBibliography"/>
        <w:spacing w:after="0"/>
        <w:ind w:left="720" w:hanging="720"/>
      </w:pPr>
      <w:r w:rsidRPr="00525BE1">
        <w:t>54.</w:t>
      </w:r>
      <w:r w:rsidRPr="00525BE1">
        <w:tab/>
        <w:t xml:space="preserve">Sartori M, Reggiani M, Farina D, Lloyd DG. EMG-driven forward-dynamic estimation of muscle force and joint moment about multiple degrees of freedom in the human lower extremity. </w:t>
      </w:r>
      <w:r w:rsidRPr="00525BE1">
        <w:rPr>
          <w:i/>
        </w:rPr>
        <w:t xml:space="preserve">PLoS One. </w:t>
      </w:r>
      <w:r w:rsidRPr="00525BE1">
        <w:t>2012;7(12):e52618.</w:t>
      </w:r>
    </w:p>
    <w:p w14:paraId="26DB7B8D" w14:textId="77777777" w:rsidR="00525BE1" w:rsidRPr="00525BE1" w:rsidRDefault="00525BE1" w:rsidP="00525BE1">
      <w:pPr>
        <w:pStyle w:val="EndNoteBibliography"/>
        <w:spacing w:after="0"/>
        <w:ind w:left="720" w:hanging="720"/>
      </w:pPr>
      <w:r w:rsidRPr="00525BE1">
        <w:t>55.</w:t>
      </w:r>
      <w:r w:rsidRPr="00525BE1">
        <w:tab/>
        <w:t xml:space="preserve">Savage TN, Saxby DJ, Pizzolato C, et al. Trunk, pelvis and lower limb walking biomechanics are similarly altered in those with femoroacetabular impingement syndrome regardless of cam morphology size. </w:t>
      </w:r>
      <w:r w:rsidRPr="00525BE1">
        <w:rPr>
          <w:i/>
        </w:rPr>
        <w:t xml:space="preserve">Gait Posture. </w:t>
      </w:r>
      <w:r w:rsidRPr="00525BE1">
        <w:t>2021;83:26-34.</w:t>
      </w:r>
    </w:p>
    <w:p w14:paraId="1FD33047" w14:textId="77777777" w:rsidR="00525BE1" w:rsidRPr="00525BE1" w:rsidRDefault="00525BE1" w:rsidP="00525BE1">
      <w:pPr>
        <w:pStyle w:val="EndNoteBibliography"/>
        <w:spacing w:after="0"/>
        <w:ind w:left="720" w:hanging="720"/>
      </w:pPr>
      <w:r w:rsidRPr="00525BE1">
        <w:t>56.</w:t>
      </w:r>
      <w:r w:rsidRPr="00525BE1">
        <w:tab/>
        <w:t xml:space="preserve">Scheys L, Spaepen A, Suetens P, Jonkers I. Calculated moment-arm and muscle-tendon lengths during gait differ substantially using MR based versus rescaled generic lower-limb musculoskeletal models. </w:t>
      </w:r>
      <w:r w:rsidRPr="00525BE1">
        <w:rPr>
          <w:i/>
        </w:rPr>
        <w:t xml:space="preserve">Gait Posture. </w:t>
      </w:r>
      <w:r w:rsidRPr="00525BE1">
        <w:t>2008;28(4):640-648.</w:t>
      </w:r>
    </w:p>
    <w:p w14:paraId="1DEBE63A" w14:textId="77777777" w:rsidR="00525BE1" w:rsidRPr="00525BE1" w:rsidRDefault="00525BE1" w:rsidP="00525BE1">
      <w:pPr>
        <w:pStyle w:val="EndNoteBibliography"/>
        <w:spacing w:after="0"/>
        <w:ind w:left="720" w:hanging="720"/>
      </w:pPr>
      <w:r w:rsidRPr="00525BE1">
        <w:t>57.</w:t>
      </w:r>
      <w:r w:rsidRPr="00525BE1">
        <w:tab/>
        <w:t xml:space="preserve">Speirs AD, Beaule PE, Huang A, Frei H. Properties of the cartilage layer from the cam-type hip impingement deformity. </w:t>
      </w:r>
      <w:r w:rsidRPr="00525BE1">
        <w:rPr>
          <w:i/>
        </w:rPr>
        <w:t xml:space="preserve">J Biomech. </w:t>
      </w:r>
      <w:r w:rsidRPr="00525BE1">
        <w:t>2017;55:78-84.</w:t>
      </w:r>
    </w:p>
    <w:p w14:paraId="0E1FFBC6" w14:textId="77777777" w:rsidR="00525BE1" w:rsidRPr="00525BE1" w:rsidRDefault="00525BE1" w:rsidP="00525BE1">
      <w:pPr>
        <w:pStyle w:val="EndNoteBibliography"/>
        <w:spacing w:after="0"/>
        <w:ind w:left="720" w:hanging="720"/>
      </w:pPr>
      <w:r w:rsidRPr="00525BE1">
        <w:t>58.</w:t>
      </w:r>
      <w:r w:rsidRPr="00525BE1">
        <w:tab/>
        <w:t xml:space="preserve">Speirs AD, Beaulé PE, Rakhra KS, Schweitzer ME, Frei H. Increased acetabular subchondral bone density is associated with cam-type femoroacetabular impingement. </w:t>
      </w:r>
      <w:r w:rsidRPr="00525BE1">
        <w:rPr>
          <w:i/>
        </w:rPr>
        <w:t xml:space="preserve">Osteoarthritis Cartilage. </w:t>
      </w:r>
      <w:r w:rsidRPr="00525BE1">
        <w:t>2013;21(4):551-558.</w:t>
      </w:r>
    </w:p>
    <w:p w14:paraId="3E36843C" w14:textId="77777777" w:rsidR="00525BE1" w:rsidRPr="00525BE1" w:rsidRDefault="00525BE1" w:rsidP="00525BE1">
      <w:pPr>
        <w:pStyle w:val="EndNoteBibliography"/>
        <w:spacing w:after="0"/>
        <w:ind w:left="720" w:hanging="720"/>
      </w:pPr>
      <w:r w:rsidRPr="00525BE1">
        <w:t>59.</w:t>
      </w:r>
      <w:r w:rsidRPr="00525BE1">
        <w:tab/>
        <w:t xml:space="preserve">Steele KM, DeMers MS, Schwartz MH, Delp SL. Compressive tibiofemoral force during crouch gait. </w:t>
      </w:r>
      <w:r w:rsidRPr="00525BE1">
        <w:rPr>
          <w:i/>
        </w:rPr>
        <w:t xml:space="preserve">Gait Posture. </w:t>
      </w:r>
      <w:r w:rsidRPr="00525BE1">
        <w:t>2012;35(4):556-560.</w:t>
      </w:r>
    </w:p>
    <w:p w14:paraId="6008E072" w14:textId="77777777" w:rsidR="00525BE1" w:rsidRPr="00525BE1" w:rsidRDefault="00525BE1" w:rsidP="00525BE1">
      <w:pPr>
        <w:pStyle w:val="EndNoteBibliography"/>
        <w:spacing w:after="0"/>
        <w:ind w:left="720" w:hanging="720"/>
      </w:pPr>
      <w:r w:rsidRPr="00525BE1">
        <w:t>60.</w:t>
      </w:r>
      <w:r w:rsidRPr="00525BE1">
        <w:tab/>
        <w:t xml:space="preserve">Sturnieks DL, Besier TF, Lloyd DG. Muscle activations to stabilize the knee following arthroscopic partial meniscectomy. </w:t>
      </w:r>
      <w:r w:rsidRPr="00525BE1">
        <w:rPr>
          <w:i/>
        </w:rPr>
        <w:t xml:space="preserve">Clin Biomech. </w:t>
      </w:r>
      <w:r w:rsidRPr="00525BE1">
        <w:t>2011;26(3):292-297.</w:t>
      </w:r>
    </w:p>
    <w:p w14:paraId="1A16EEDA" w14:textId="77777777" w:rsidR="00525BE1" w:rsidRPr="00525BE1" w:rsidRDefault="00525BE1" w:rsidP="00525BE1">
      <w:pPr>
        <w:pStyle w:val="EndNoteBibliography"/>
        <w:spacing w:after="0"/>
        <w:ind w:left="720" w:hanging="720"/>
      </w:pPr>
      <w:r w:rsidRPr="00525BE1">
        <w:lastRenderedPageBreak/>
        <w:t>61.</w:t>
      </w:r>
      <w:r w:rsidRPr="00525BE1">
        <w:tab/>
        <w:t xml:space="preserve">Wesseling M, de Groote F, Bosmans L, et al. Subject-specific geometrical detail rather than cost function formulation affects hip loading calculation. </w:t>
      </w:r>
      <w:r w:rsidRPr="00525BE1">
        <w:rPr>
          <w:i/>
        </w:rPr>
        <w:t xml:space="preserve">Comput Methods Biomech Biomed Eng. </w:t>
      </w:r>
      <w:r w:rsidRPr="00525BE1">
        <w:t>2016;19(14):1475-1488.</w:t>
      </w:r>
    </w:p>
    <w:p w14:paraId="33C818BE" w14:textId="77777777" w:rsidR="00525BE1" w:rsidRPr="00525BE1" w:rsidRDefault="00525BE1" w:rsidP="00525BE1">
      <w:pPr>
        <w:pStyle w:val="EndNoteBibliography"/>
        <w:ind w:left="720" w:hanging="720"/>
      </w:pPr>
      <w:r w:rsidRPr="00525BE1">
        <w:t>62.</w:t>
      </w:r>
      <w:r w:rsidRPr="00525BE1">
        <w:tab/>
        <w:t xml:space="preserve">Wesseling M, de Groote F, Meyer C, et al. Gait alterations to effectively reduce hip contact forces. </w:t>
      </w:r>
      <w:r w:rsidRPr="00525BE1">
        <w:rPr>
          <w:i/>
        </w:rPr>
        <w:t xml:space="preserve">J Orthop Res. </w:t>
      </w:r>
      <w:r w:rsidRPr="00525BE1">
        <w:t>2015;33(7):1094-1102.</w:t>
      </w:r>
    </w:p>
    <w:p w14:paraId="58982224" w14:textId="7CD5DE8F" w:rsidR="00DB0FCE" w:rsidRPr="00F675AF" w:rsidRDefault="006B2839" w:rsidP="002422BB">
      <w:pPr>
        <w:pStyle w:val="EndNoteBibliography"/>
        <w:ind w:left="720" w:hanging="720"/>
      </w:pPr>
      <w:r>
        <w:fldChar w:fldCharType="end"/>
      </w:r>
    </w:p>
    <w:sectPr w:rsidR="00DB0FCE" w:rsidRPr="00F675AF" w:rsidSect="00035EF7">
      <w:headerReference w:type="default" r:id="rId14"/>
      <w:footerReference w:type="default" r:id="rId15"/>
      <w:pgSz w:w="11906" w:h="16838"/>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6CEE7" w16cex:dateUtc="2021-04-06T02:13:00Z"/>
  <w16cex:commentExtensible w16cex:durableId="2416CF18" w16cex:dateUtc="2021-04-06T02:14:00Z"/>
  <w16cex:commentExtensible w16cex:durableId="2416CF9F" w16cex:dateUtc="2021-04-06T02:16:00Z"/>
  <w16cex:commentExtensible w16cex:durableId="2416CFBE" w16cex:dateUtc="2021-04-06T02:17:00Z"/>
  <w16cex:commentExtensible w16cex:durableId="2416D2D1" w16cex:dateUtc="2021-04-06T02:30:00Z"/>
  <w16cex:commentExtensible w16cex:durableId="2416D390" w16cex:dateUtc="2021-04-06T02:33:00Z"/>
  <w16cex:commentExtensible w16cex:durableId="2416D502" w16cex:dateUtc="2021-04-06T02:39:00Z"/>
  <w16cex:commentExtensible w16cex:durableId="2416D744" w16cex:dateUtc="2021-04-06T02:49:00Z"/>
  <w16cex:commentExtensible w16cex:durableId="2416D72B" w16cex:dateUtc="2021-04-06T02:48:00Z"/>
  <w16cex:commentExtensible w16cex:durableId="240D8B26" w16cex:dateUtc="2021-03-30T00:33:00Z"/>
  <w16cex:commentExtensible w16cex:durableId="2416D919" w16cex:dateUtc="2021-04-06T02:56:00Z"/>
  <w16cex:commentExtensible w16cex:durableId="2416D9E8" w16cex:dateUtc="2021-04-06T03:00:00Z"/>
  <w16cex:commentExtensible w16cex:durableId="2416D9F1" w16cex:dateUtc="2021-04-06T03:00:00Z"/>
  <w16cex:commentExtensible w16cex:durableId="2416DA2F" w16cex:dateUtc="2021-04-06T03:01:00Z"/>
  <w16cex:commentExtensible w16cex:durableId="240D8D56" w16cex:dateUtc="2021-03-30T00:43:00Z"/>
  <w16cex:commentExtensible w16cex:durableId="2416E257" w16cex:dateUtc="2021-04-06T03:36:00Z"/>
  <w16cex:commentExtensible w16cex:durableId="2416E328" w16cex:dateUtc="2021-04-06T03:39:00Z"/>
  <w16cex:commentExtensible w16cex:durableId="2416E45F" w16cex:dateUtc="2021-04-06T03:45:00Z"/>
  <w16cex:commentExtensible w16cex:durableId="2416E4EB" w16cex:dateUtc="2021-04-06T03:47:00Z"/>
  <w16cex:commentExtensible w16cex:durableId="2416E5CC" w16cex:dateUtc="2021-04-06T03:51:00Z"/>
  <w16cex:commentExtensible w16cex:durableId="2416E64D" w16cex:dateUtc="2021-04-06T03:53:00Z"/>
  <w16cex:commentExtensible w16cex:durableId="2416E726" w16cex:dateUtc="2021-04-06T03: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6DB1530" w16cid:durableId="2416CEE7"/>
  <w16cid:commentId w16cid:paraId="664DF10D" w16cid:durableId="2416CF18"/>
  <w16cid:commentId w16cid:paraId="6565C9A5" w16cid:durableId="2416CF9F"/>
  <w16cid:commentId w16cid:paraId="68B87462" w16cid:durableId="2416CFBE"/>
  <w16cid:commentId w16cid:paraId="105A8B9F" w16cid:durableId="2416D2D1"/>
  <w16cid:commentId w16cid:paraId="6A305F9E" w16cid:durableId="2416D390"/>
  <w16cid:commentId w16cid:paraId="5F2D089A" w16cid:durableId="2416D502"/>
  <w16cid:commentId w16cid:paraId="360DF4F3" w16cid:durableId="2416D744"/>
  <w16cid:commentId w16cid:paraId="7A265685" w16cid:durableId="2416D72B"/>
  <w16cid:commentId w16cid:paraId="23472277" w16cid:durableId="240D8B26"/>
  <w16cid:commentId w16cid:paraId="6ED06C83" w16cid:durableId="2416D919"/>
  <w16cid:commentId w16cid:paraId="0EA77568" w16cid:durableId="2416D9E8"/>
  <w16cid:commentId w16cid:paraId="59AF3B7F" w16cid:durableId="2416D9F1"/>
  <w16cid:commentId w16cid:paraId="3F6F2BFC" w16cid:durableId="2416DA2F"/>
  <w16cid:commentId w16cid:paraId="47D79888" w16cid:durableId="240D8D56"/>
  <w16cid:commentId w16cid:paraId="7FCD7A86" w16cid:durableId="2416E257"/>
  <w16cid:commentId w16cid:paraId="278152D7" w16cid:durableId="2416E328"/>
  <w16cid:commentId w16cid:paraId="64587B9C" w16cid:durableId="2416E45F"/>
  <w16cid:commentId w16cid:paraId="1FD48E81" w16cid:durableId="2416E4EB"/>
  <w16cid:commentId w16cid:paraId="3C826C30" w16cid:durableId="2416E5CC"/>
  <w16cid:commentId w16cid:paraId="097F2C19" w16cid:durableId="2416E64D"/>
  <w16cid:commentId w16cid:paraId="1C3F9A70" w16cid:durableId="2416E72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32F5C8" w14:textId="77777777" w:rsidR="002E1C14" w:rsidRDefault="002E1C14" w:rsidP="0095056B">
      <w:pPr>
        <w:spacing w:after="0" w:line="240" w:lineRule="auto"/>
      </w:pPr>
      <w:r>
        <w:separator/>
      </w:r>
    </w:p>
  </w:endnote>
  <w:endnote w:type="continuationSeparator" w:id="0">
    <w:p w14:paraId="6CA2C87F" w14:textId="77777777" w:rsidR="002E1C14" w:rsidRDefault="002E1C14" w:rsidP="0095056B">
      <w:pPr>
        <w:spacing w:after="0" w:line="240" w:lineRule="auto"/>
      </w:pPr>
      <w:r>
        <w:continuationSeparator/>
      </w:r>
    </w:p>
  </w:endnote>
  <w:endnote w:type="continuationNotice" w:id="1">
    <w:p w14:paraId="648F9786" w14:textId="77777777" w:rsidR="002E1C14" w:rsidRDefault="002E1C1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CG Times">
    <w:altName w:val="Times New Roman"/>
    <w:panose1 w:val="00000000000000000000"/>
    <w:charset w:val="00"/>
    <w:family w:val="roman"/>
    <w:notTrueType/>
    <w:pitch w:val="default"/>
  </w:font>
  <w:font w:name="STIX">
    <w:altName w:val="Calibri"/>
    <w:panose1 w:val="00000000000000000000"/>
    <w:charset w:val="4D"/>
    <w:family w:val="auto"/>
    <w:notTrueType/>
    <w:pitch w:val="variable"/>
    <w:sig w:usb0="00000003" w:usb1="00000040" w:usb2="00000000" w:usb3="00000000" w:csb0="8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01877527"/>
      <w:docPartObj>
        <w:docPartGallery w:val="Page Numbers (Bottom of Page)"/>
        <w:docPartUnique/>
      </w:docPartObj>
    </w:sdtPr>
    <w:sdtEndPr>
      <w:rPr>
        <w:noProof/>
      </w:rPr>
    </w:sdtEndPr>
    <w:sdtContent>
      <w:p w14:paraId="5A0C1D85" w14:textId="0A95A0C3" w:rsidR="00AE4CC2" w:rsidRDefault="00AE4CC2" w:rsidP="00021B3C">
        <w:pPr>
          <w:pStyle w:val="Footer"/>
          <w:jc w:val="center"/>
        </w:pPr>
        <w:r>
          <w:fldChar w:fldCharType="begin"/>
        </w:r>
        <w:r>
          <w:instrText xml:space="preserve"> PAGE   \* MERGEFORMAT </w:instrText>
        </w:r>
        <w:r>
          <w:fldChar w:fldCharType="separate"/>
        </w:r>
        <w:r w:rsidR="00295FFF">
          <w:rPr>
            <w:noProof/>
          </w:rPr>
          <w:t>2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8E5575" w14:textId="77777777" w:rsidR="002E1C14" w:rsidRDefault="002E1C14" w:rsidP="0095056B">
      <w:pPr>
        <w:spacing w:after="0" w:line="240" w:lineRule="auto"/>
      </w:pPr>
      <w:r>
        <w:separator/>
      </w:r>
    </w:p>
  </w:footnote>
  <w:footnote w:type="continuationSeparator" w:id="0">
    <w:p w14:paraId="46F4A456" w14:textId="77777777" w:rsidR="002E1C14" w:rsidRDefault="002E1C14" w:rsidP="0095056B">
      <w:pPr>
        <w:spacing w:after="0" w:line="240" w:lineRule="auto"/>
      </w:pPr>
      <w:r>
        <w:continuationSeparator/>
      </w:r>
    </w:p>
  </w:footnote>
  <w:footnote w:type="continuationNotice" w:id="1">
    <w:p w14:paraId="75557C26" w14:textId="77777777" w:rsidR="002E1C14" w:rsidRDefault="002E1C1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FE4EF9" w14:textId="77777777" w:rsidR="00AE4CC2" w:rsidRDefault="00AE4CC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FC212E"/>
    <w:multiLevelType w:val="hybridMultilevel"/>
    <w:tmpl w:val="8178693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B416144"/>
    <w:multiLevelType w:val="hybridMultilevel"/>
    <w:tmpl w:val="4C62A3EC"/>
    <w:lvl w:ilvl="0" w:tplc="6B286864">
      <w:start w:val="1"/>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F177B49"/>
    <w:multiLevelType w:val="hybridMultilevel"/>
    <w:tmpl w:val="D2A2312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7814C33"/>
    <w:multiLevelType w:val="hybridMultilevel"/>
    <w:tmpl w:val="D2A20F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F5515FE"/>
    <w:multiLevelType w:val="multilevel"/>
    <w:tmpl w:val="DDE081E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5BA2105D"/>
    <w:multiLevelType w:val="hybridMultilevel"/>
    <w:tmpl w:val="D848BEAC"/>
    <w:lvl w:ilvl="0" w:tplc="886ADD2E">
      <w:start w:val="1"/>
      <w:numFmt w:val="bullet"/>
      <w:lvlText w:val="•"/>
      <w:lvlJc w:val="left"/>
      <w:pPr>
        <w:tabs>
          <w:tab w:val="num" w:pos="720"/>
        </w:tabs>
        <w:ind w:left="720" w:hanging="360"/>
      </w:pPr>
      <w:rPr>
        <w:rFonts w:ascii="Arial" w:hAnsi="Arial" w:hint="default"/>
      </w:rPr>
    </w:lvl>
    <w:lvl w:ilvl="1" w:tplc="E892CD0E" w:tentative="1">
      <w:start w:val="1"/>
      <w:numFmt w:val="bullet"/>
      <w:lvlText w:val="•"/>
      <w:lvlJc w:val="left"/>
      <w:pPr>
        <w:tabs>
          <w:tab w:val="num" w:pos="1440"/>
        </w:tabs>
        <w:ind w:left="1440" w:hanging="360"/>
      </w:pPr>
      <w:rPr>
        <w:rFonts w:ascii="Arial" w:hAnsi="Arial" w:hint="default"/>
      </w:rPr>
    </w:lvl>
    <w:lvl w:ilvl="2" w:tplc="3F422F70" w:tentative="1">
      <w:start w:val="1"/>
      <w:numFmt w:val="bullet"/>
      <w:lvlText w:val="•"/>
      <w:lvlJc w:val="left"/>
      <w:pPr>
        <w:tabs>
          <w:tab w:val="num" w:pos="2160"/>
        </w:tabs>
        <w:ind w:left="2160" w:hanging="360"/>
      </w:pPr>
      <w:rPr>
        <w:rFonts w:ascii="Arial" w:hAnsi="Arial" w:hint="default"/>
      </w:rPr>
    </w:lvl>
    <w:lvl w:ilvl="3" w:tplc="51DE49FC" w:tentative="1">
      <w:start w:val="1"/>
      <w:numFmt w:val="bullet"/>
      <w:lvlText w:val="•"/>
      <w:lvlJc w:val="left"/>
      <w:pPr>
        <w:tabs>
          <w:tab w:val="num" w:pos="2880"/>
        </w:tabs>
        <w:ind w:left="2880" w:hanging="360"/>
      </w:pPr>
      <w:rPr>
        <w:rFonts w:ascii="Arial" w:hAnsi="Arial" w:hint="default"/>
      </w:rPr>
    </w:lvl>
    <w:lvl w:ilvl="4" w:tplc="BB344CDA" w:tentative="1">
      <w:start w:val="1"/>
      <w:numFmt w:val="bullet"/>
      <w:lvlText w:val="•"/>
      <w:lvlJc w:val="left"/>
      <w:pPr>
        <w:tabs>
          <w:tab w:val="num" w:pos="3600"/>
        </w:tabs>
        <w:ind w:left="3600" w:hanging="360"/>
      </w:pPr>
      <w:rPr>
        <w:rFonts w:ascii="Arial" w:hAnsi="Arial" w:hint="default"/>
      </w:rPr>
    </w:lvl>
    <w:lvl w:ilvl="5" w:tplc="D078098A" w:tentative="1">
      <w:start w:val="1"/>
      <w:numFmt w:val="bullet"/>
      <w:lvlText w:val="•"/>
      <w:lvlJc w:val="left"/>
      <w:pPr>
        <w:tabs>
          <w:tab w:val="num" w:pos="4320"/>
        </w:tabs>
        <w:ind w:left="4320" w:hanging="360"/>
      </w:pPr>
      <w:rPr>
        <w:rFonts w:ascii="Arial" w:hAnsi="Arial" w:hint="default"/>
      </w:rPr>
    </w:lvl>
    <w:lvl w:ilvl="6" w:tplc="537881B8" w:tentative="1">
      <w:start w:val="1"/>
      <w:numFmt w:val="bullet"/>
      <w:lvlText w:val="•"/>
      <w:lvlJc w:val="left"/>
      <w:pPr>
        <w:tabs>
          <w:tab w:val="num" w:pos="5040"/>
        </w:tabs>
        <w:ind w:left="5040" w:hanging="360"/>
      </w:pPr>
      <w:rPr>
        <w:rFonts w:ascii="Arial" w:hAnsi="Arial" w:hint="default"/>
      </w:rPr>
    </w:lvl>
    <w:lvl w:ilvl="7" w:tplc="02B8923E" w:tentative="1">
      <w:start w:val="1"/>
      <w:numFmt w:val="bullet"/>
      <w:lvlText w:val="•"/>
      <w:lvlJc w:val="left"/>
      <w:pPr>
        <w:tabs>
          <w:tab w:val="num" w:pos="5760"/>
        </w:tabs>
        <w:ind w:left="5760" w:hanging="360"/>
      </w:pPr>
      <w:rPr>
        <w:rFonts w:ascii="Arial" w:hAnsi="Arial" w:hint="default"/>
      </w:rPr>
    </w:lvl>
    <w:lvl w:ilvl="8" w:tplc="DD0A42A2"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60F25CD0"/>
    <w:multiLevelType w:val="hybridMultilevel"/>
    <w:tmpl w:val="B80C3D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6E1B5891"/>
    <w:multiLevelType w:val="hybridMultilevel"/>
    <w:tmpl w:val="F23446E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7BD31109"/>
    <w:multiLevelType w:val="hybridMultilevel"/>
    <w:tmpl w:val="7D1AD7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4"/>
  </w:num>
  <w:num w:numId="4">
    <w:abstractNumId w:val="4"/>
  </w:num>
  <w:num w:numId="5">
    <w:abstractNumId w:val="5"/>
  </w:num>
  <w:num w:numId="6">
    <w:abstractNumId w:val="3"/>
  </w:num>
  <w:num w:numId="7">
    <w:abstractNumId w:val="7"/>
  </w:num>
  <w:num w:numId="8">
    <w:abstractNumId w:val="4"/>
  </w:num>
  <w:num w:numId="9">
    <w:abstractNumId w:val="1"/>
  </w:num>
  <w:num w:numId="10">
    <w:abstractNumId w:val="6"/>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ctiveWritingStyle w:appName="MSWord" w:lang="en-AU" w:vendorID="64" w:dllVersion="4096" w:nlCheck="1" w:checkStyle="0"/>
  <w:activeWritingStyle w:appName="MSWord" w:lang="en-AU" w:vendorID="64" w:dllVersion="6" w:nlCheck="1" w:checkStyle="1"/>
  <w:activeWritingStyle w:appName="MSWord" w:lang="en-US" w:vendorID="64" w:dllVersion="6" w:nlCheck="1" w:checkStyle="1"/>
  <w:activeWritingStyle w:appName="MSWord" w:lang="en-AU" w:vendorID="64" w:dllVersion="0" w:nlCheck="1" w:checkStyle="0"/>
  <w:activeWritingStyle w:appName="MSWord" w:lang="en-US" w:vendorID="64" w:dllVersion="0" w:nlCheck="1" w:checkStyle="0"/>
  <w:activeWritingStyle w:appName="MSWord" w:lang="it-IT" w:vendorID="64" w:dllVersion="0" w:nlCheck="1" w:checkStyle="0"/>
  <w:activeWritingStyle w:appName="MSWord" w:lang="en-GB" w:vendorID="64" w:dllVersion="4096" w:nlCheck="1" w:checkStyle="0"/>
  <w:activeWritingStyle w:appName="MSWord" w:lang="en-AU" w:vendorID="64" w:dllVersion="131078" w:nlCheck="1" w:checkStyle="1"/>
  <w:activeWritingStyle w:appName="MSWord" w:lang="en-US" w:vendorID="64" w:dllVersion="131078" w:nlCheck="1" w:checkStyle="1"/>
  <w:activeWritingStyle w:appName="MSWord" w:lang="en-GB" w:vendorID="64" w:dllVersion="131078" w:nlCheck="1" w:checkStyle="1"/>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MxsjQzNDKytDQyMrdQ0lEKTi0uzszPAykwrgUAj6C7viwAAAA="/>
    <w:docVar w:name="dgnword-docGUID" w:val="{392D6FF2-BC2E-449A-8FE2-9B7DDC78BE17}"/>
    <w:docVar w:name="dgnword-eventsink" w:val="2230954726064"/>
    <w:docVar w:name="EN.InstantFormat" w:val="&lt;ENInstantFormat&gt;&lt;Enabled&gt;0&lt;/Enabled&gt;&lt;ScanUnformatted&gt;1&lt;/ScanUnformatted&gt;&lt;ScanChanges&gt;1&lt;/ScanChanges&gt;&lt;Suspended&gt;0&lt;/Suspended&gt;&lt;/ENInstantFormat&gt;"/>
    <w:docVar w:name="EN.Layout" w:val="&lt;ENLayout&gt;&lt;Style&gt;Amer J Sports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se9at9r0s9rqeserrv5v232xzd5vpsafrv&quot;&gt;PhD&lt;record-ids&gt;&lt;item&gt;5&lt;/item&gt;&lt;item&gt;11&lt;/item&gt;&lt;item&gt;15&lt;/item&gt;&lt;item&gt;24&lt;/item&gt;&lt;item&gt;31&lt;/item&gt;&lt;item&gt;42&lt;/item&gt;&lt;item&gt;45&lt;/item&gt;&lt;item&gt;52&lt;/item&gt;&lt;item&gt;68&lt;/item&gt;&lt;item&gt;87&lt;/item&gt;&lt;item&gt;146&lt;/item&gt;&lt;item&gt;160&lt;/item&gt;&lt;item&gt;205&lt;/item&gt;&lt;item&gt;235&lt;/item&gt;&lt;item&gt;248&lt;/item&gt;&lt;item&gt;260&lt;/item&gt;&lt;item&gt;261&lt;/item&gt;&lt;item&gt;324&lt;/item&gt;&lt;item&gt;350&lt;/item&gt;&lt;item&gt;370&lt;/item&gt;&lt;item&gt;392&lt;/item&gt;&lt;item&gt;651&lt;/item&gt;&lt;item&gt;914&lt;/item&gt;&lt;item&gt;922&lt;/item&gt;&lt;item&gt;923&lt;/item&gt;&lt;item&gt;943&lt;/item&gt;&lt;item&gt;976&lt;/item&gt;&lt;item&gt;980&lt;/item&gt;&lt;item&gt;982&lt;/item&gt;&lt;item&gt;1003&lt;/item&gt;&lt;item&gt;1036&lt;/item&gt;&lt;item&gt;1097&lt;/item&gt;&lt;item&gt;2612&lt;/item&gt;&lt;item&gt;3601&lt;/item&gt;&lt;item&gt;3690&lt;/item&gt;&lt;item&gt;3700&lt;/item&gt;&lt;item&gt;3738&lt;/item&gt;&lt;item&gt;3750&lt;/item&gt;&lt;item&gt;3757&lt;/item&gt;&lt;item&gt;3774&lt;/item&gt;&lt;item&gt;3811&lt;/item&gt;&lt;item&gt;3813&lt;/item&gt;&lt;item&gt;3834&lt;/item&gt;&lt;item&gt;3856&lt;/item&gt;&lt;item&gt;3866&lt;/item&gt;&lt;item&gt;3867&lt;/item&gt;&lt;item&gt;3875&lt;/item&gt;&lt;item&gt;3903&lt;/item&gt;&lt;item&gt;3982&lt;/item&gt;&lt;item&gt;3986&lt;/item&gt;&lt;item&gt;3988&lt;/item&gt;&lt;item&gt;4010&lt;/item&gt;&lt;item&gt;4040&lt;/item&gt;&lt;item&gt;4087&lt;/item&gt;&lt;item&gt;4102&lt;/item&gt;&lt;item&gt;4136&lt;/item&gt;&lt;item&gt;4191&lt;/item&gt;&lt;item&gt;4207&lt;/item&gt;&lt;item&gt;4208&lt;/item&gt;&lt;item&gt;4310&lt;/item&gt;&lt;item&gt;4311&lt;/item&gt;&lt;item&gt;4312&lt;/item&gt;&lt;/record-ids&gt;&lt;/item&gt;&lt;/Libraries&gt;"/>
  </w:docVars>
  <w:rsids>
    <w:rsidRoot w:val="00F675AF"/>
    <w:rsid w:val="00000438"/>
    <w:rsid w:val="00000FE9"/>
    <w:rsid w:val="00002846"/>
    <w:rsid w:val="00004873"/>
    <w:rsid w:val="00005169"/>
    <w:rsid w:val="000070C5"/>
    <w:rsid w:val="00007E46"/>
    <w:rsid w:val="000122A9"/>
    <w:rsid w:val="00013968"/>
    <w:rsid w:val="000143B5"/>
    <w:rsid w:val="0001472E"/>
    <w:rsid w:val="00015927"/>
    <w:rsid w:val="00016072"/>
    <w:rsid w:val="00016787"/>
    <w:rsid w:val="00021B3C"/>
    <w:rsid w:val="00023D5B"/>
    <w:rsid w:val="000266BF"/>
    <w:rsid w:val="00034892"/>
    <w:rsid w:val="000352D6"/>
    <w:rsid w:val="00035EF7"/>
    <w:rsid w:val="00037B1A"/>
    <w:rsid w:val="00037CBA"/>
    <w:rsid w:val="00041163"/>
    <w:rsid w:val="000422E7"/>
    <w:rsid w:val="0004233E"/>
    <w:rsid w:val="00043B10"/>
    <w:rsid w:val="00043E6C"/>
    <w:rsid w:val="000462CD"/>
    <w:rsid w:val="00046A29"/>
    <w:rsid w:val="0004737C"/>
    <w:rsid w:val="000529A9"/>
    <w:rsid w:val="00052B40"/>
    <w:rsid w:val="00052F78"/>
    <w:rsid w:val="00055D7D"/>
    <w:rsid w:val="00057420"/>
    <w:rsid w:val="0006124D"/>
    <w:rsid w:val="0006130F"/>
    <w:rsid w:val="000613FC"/>
    <w:rsid w:val="00061BBE"/>
    <w:rsid w:val="00062887"/>
    <w:rsid w:val="0006469C"/>
    <w:rsid w:val="0006539C"/>
    <w:rsid w:val="00065CF5"/>
    <w:rsid w:val="00065FF8"/>
    <w:rsid w:val="00072BC0"/>
    <w:rsid w:val="00073D06"/>
    <w:rsid w:val="00074695"/>
    <w:rsid w:val="00075744"/>
    <w:rsid w:val="00076A4D"/>
    <w:rsid w:val="00076D6B"/>
    <w:rsid w:val="00081748"/>
    <w:rsid w:val="00083D47"/>
    <w:rsid w:val="000846EB"/>
    <w:rsid w:val="00084BD7"/>
    <w:rsid w:val="00084D06"/>
    <w:rsid w:val="00084E64"/>
    <w:rsid w:val="00084FA7"/>
    <w:rsid w:val="00087226"/>
    <w:rsid w:val="00087B8A"/>
    <w:rsid w:val="0009070F"/>
    <w:rsid w:val="000907E8"/>
    <w:rsid w:val="00090B53"/>
    <w:rsid w:val="000928F4"/>
    <w:rsid w:val="00092EC7"/>
    <w:rsid w:val="000937C5"/>
    <w:rsid w:val="00093D3A"/>
    <w:rsid w:val="000A0797"/>
    <w:rsid w:val="000A31BA"/>
    <w:rsid w:val="000A4FB3"/>
    <w:rsid w:val="000A53BF"/>
    <w:rsid w:val="000A637F"/>
    <w:rsid w:val="000B1098"/>
    <w:rsid w:val="000B13E3"/>
    <w:rsid w:val="000B3814"/>
    <w:rsid w:val="000B3EBC"/>
    <w:rsid w:val="000B4675"/>
    <w:rsid w:val="000B53F4"/>
    <w:rsid w:val="000B73C8"/>
    <w:rsid w:val="000B7E66"/>
    <w:rsid w:val="000C03CA"/>
    <w:rsid w:val="000C0AD8"/>
    <w:rsid w:val="000C1412"/>
    <w:rsid w:val="000C403D"/>
    <w:rsid w:val="000C6EBE"/>
    <w:rsid w:val="000D10D8"/>
    <w:rsid w:val="000D2C3E"/>
    <w:rsid w:val="000D7943"/>
    <w:rsid w:val="000E0172"/>
    <w:rsid w:val="000E0801"/>
    <w:rsid w:val="000E091A"/>
    <w:rsid w:val="000E104B"/>
    <w:rsid w:val="000E1D4E"/>
    <w:rsid w:val="000E3104"/>
    <w:rsid w:val="000E3455"/>
    <w:rsid w:val="000E3BD3"/>
    <w:rsid w:val="000E3EEC"/>
    <w:rsid w:val="000E5596"/>
    <w:rsid w:val="000E5F4F"/>
    <w:rsid w:val="000F1B3B"/>
    <w:rsid w:val="000F310B"/>
    <w:rsid w:val="000F4988"/>
    <w:rsid w:val="000F539C"/>
    <w:rsid w:val="00101CC0"/>
    <w:rsid w:val="001024B7"/>
    <w:rsid w:val="00102CC4"/>
    <w:rsid w:val="00103319"/>
    <w:rsid w:val="001045D1"/>
    <w:rsid w:val="001077B8"/>
    <w:rsid w:val="00107ED6"/>
    <w:rsid w:val="001112D5"/>
    <w:rsid w:val="0011199C"/>
    <w:rsid w:val="00112400"/>
    <w:rsid w:val="00113E90"/>
    <w:rsid w:val="00116DCC"/>
    <w:rsid w:val="00120154"/>
    <w:rsid w:val="00121DA6"/>
    <w:rsid w:val="00123D0A"/>
    <w:rsid w:val="00123DE0"/>
    <w:rsid w:val="00125EEE"/>
    <w:rsid w:val="001265CE"/>
    <w:rsid w:val="00127057"/>
    <w:rsid w:val="00127182"/>
    <w:rsid w:val="00127693"/>
    <w:rsid w:val="00130661"/>
    <w:rsid w:val="00130B01"/>
    <w:rsid w:val="00130DBF"/>
    <w:rsid w:val="001312D9"/>
    <w:rsid w:val="001336E3"/>
    <w:rsid w:val="001339EB"/>
    <w:rsid w:val="0013437C"/>
    <w:rsid w:val="0013439C"/>
    <w:rsid w:val="0013614A"/>
    <w:rsid w:val="0013633E"/>
    <w:rsid w:val="0014026D"/>
    <w:rsid w:val="00141177"/>
    <w:rsid w:val="00142EDF"/>
    <w:rsid w:val="00143AAD"/>
    <w:rsid w:val="001453A6"/>
    <w:rsid w:val="00146121"/>
    <w:rsid w:val="001535D5"/>
    <w:rsid w:val="001570A5"/>
    <w:rsid w:val="001575CF"/>
    <w:rsid w:val="001603BE"/>
    <w:rsid w:val="00160C9E"/>
    <w:rsid w:val="00161601"/>
    <w:rsid w:val="00164559"/>
    <w:rsid w:val="00165280"/>
    <w:rsid w:val="001657CC"/>
    <w:rsid w:val="00165BE7"/>
    <w:rsid w:val="00165F42"/>
    <w:rsid w:val="00166C8E"/>
    <w:rsid w:val="00166CA0"/>
    <w:rsid w:val="00171374"/>
    <w:rsid w:val="001730BA"/>
    <w:rsid w:val="001741A6"/>
    <w:rsid w:val="00174983"/>
    <w:rsid w:val="00176F05"/>
    <w:rsid w:val="001770C4"/>
    <w:rsid w:val="00177249"/>
    <w:rsid w:val="00181252"/>
    <w:rsid w:val="00182637"/>
    <w:rsid w:val="00184745"/>
    <w:rsid w:val="001860C3"/>
    <w:rsid w:val="00186577"/>
    <w:rsid w:val="001869B7"/>
    <w:rsid w:val="00187152"/>
    <w:rsid w:val="00190BA6"/>
    <w:rsid w:val="0019428D"/>
    <w:rsid w:val="001963A1"/>
    <w:rsid w:val="001966EA"/>
    <w:rsid w:val="00196A72"/>
    <w:rsid w:val="00196FF3"/>
    <w:rsid w:val="0019716D"/>
    <w:rsid w:val="001A0502"/>
    <w:rsid w:val="001A0DD2"/>
    <w:rsid w:val="001A1161"/>
    <w:rsid w:val="001A166B"/>
    <w:rsid w:val="001A241F"/>
    <w:rsid w:val="001A36D0"/>
    <w:rsid w:val="001A3AB6"/>
    <w:rsid w:val="001A62BE"/>
    <w:rsid w:val="001A7B09"/>
    <w:rsid w:val="001B00C5"/>
    <w:rsid w:val="001B0A04"/>
    <w:rsid w:val="001B4BC6"/>
    <w:rsid w:val="001B53A4"/>
    <w:rsid w:val="001B5AC4"/>
    <w:rsid w:val="001B5CF7"/>
    <w:rsid w:val="001B6A07"/>
    <w:rsid w:val="001B70EF"/>
    <w:rsid w:val="001C2804"/>
    <w:rsid w:val="001C283A"/>
    <w:rsid w:val="001C37B7"/>
    <w:rsid w:val="001C3A47"/>
    <w:rsid w:val="001C4272"/>
    <w:rsid w:val="001C5ABA"/>
    <w:rsid w:val="001C6560"/>
    <w:rsid w:val="001C685B"/>
    <w:rsid w:val="001C7260"/>
    <w:rsid w:val="001D259D"/>
    <w:rsid w:val="001D3AA6"/>
    <w:rsid w:val="001D56B2"/>
    <w:rsid w:val="001D5DD5"/>
    <w:rsid w:val="001D6DB0"/>
    <w:rsid w:val="001D7E98"/>
    <w:rsid w:val="001E2925"/>
    <w:rsid w:val="001E39FC"/>
    <w:rsid w:val="001E3C56"/>
    <w:rsid w:val="001E3E3E"/>
    <w:rsid w:val="001E4F74"/>
    <w:rsid w:val="001E60C6"/>
    <w:rsid w:val="001E68E1"/>
    <w:rsid w:val="001E793B"/>
    <w:rsid w:val="001F1853"/>
    <w:rsid w:val="001F2265"/>
    <w:rsid w:val="001F3D51"/>
    <w:rsid w:val="001F5901"/>
    <w:rsid w:val="001F6B6A"/>
    <w:rsid w:val="001F6D6A"/>
    <w:rsid w:val="00201517"/>
    <w:rsid w:val="002021B5"/>
    <w:rsid w:val="00207B52"/>
    <w:rsid w:val="00210045"/>
    <w:rsid w:val="00210A04"/>
    <w:rsid w:val="0021228E"/>
    <w:rsid w:val="002126C1"/>
    <w:rsid w:val="0021333A"/>
    <w:rsid w:val="00216212"/>
    <w:rsid w:val="00216E32"/>
    <w:rsid w:val="002205DC"/>
    <w:rsid w:val="002210B2"/>
    <w:rsid w:val="002214C7"/>
    <w:rsid w:val="002233B6"/>
    <w:rsid w:val="002234FE"/>
    <w:rsid w:val="00223E40"/>
    <w:rsid w:val="0022512E"/>
    <w:rsid w:val="0022698C"/>
    <w:rsid w:val="002304D2"/>
    <w:rsid w:val="00231342"/>
    <w:rsid w:val="002343D5"/>
    <w:rsid w:val="00235156"/>
    <w:rsid w:val="002409A2"/>
    <w:rsid w:val="002422BB"/>
    <w:rsid w:val="00243627"/>
    <w:rsid w:val="00243969"/>
    <w:rsid w:val="00244538"/>
    <w:rsid w:val="0024560A"/>
    <w:rsid w:val="0024695E"/>
    <w:rsid w:val="002509C9"/>
    <w:rsid w:val="00252C01"/>
    <w:rsid w:val="00252FF3"/>
    <w:rsid w:val="00254365"/>
    <w:rsid w:val="00255FBC"/>
    <w:rsid w:val="00262AD4"/>
    <w:rsid w:val="00267E12"/>
    <w:rsid w:val="00270FEB"/>
    <w:rsid w:val="0027302B"/>
    <w:rsid w:val="00273A3A"/>
    <w:rsid w:val="00277F36"/>
    <w:rsid w:val="0028192D"/>
    <w:rsid w:val="00283260"/>
    <w:rsid w:val="00283E84"/>
    <w:rsid w:val="002843A9"/>
    <w:rsid w:val="0028655C"/>
    <w:rsid w:val="0028661F"/>
    <w:rsid w:val="0028695B"/>
    <w:rsid w:val="00287E78"/>
    <w:rsid w:val="00292053"/>
    <w:rsid w:val="00292204"/>
    <w:rsid w:val="00292571"/>
    <w:rsid w:val="002931C6"/>
    <w:rsid w:val="00294096"/>
    <w:rsid w:val="00295FFF"/>
    <w:rsid w:val="00296AF4"/>
    <w:rsid w:val="002A3583"/>
    <w:rsid w:val="002A531A"/>
    <w:rsid w:val="002A5407"/>
    <w:rsid w:val="002B0C42"/>
    <w:rsid w:val="002B17EC"/>
    <w:rsid w:val="002B3060"/>
    <w:rsid w:val="002B5086"/>
    <w:rsid w:val="002B6BC6"/>
    <w:rsid w:val="002B72B7"/>
    <w:rsid w:val="002C01C8"/>
    <w:rsid w:val="002C194F"/>
    <w:rsid w:val="002C24A0"/>
    <w:rsid w:val="002C544C"/>
    <w:rsid w:val="002C6966"/>
    <w:rsid w:val="002D143B"/>
    <w:rsid w:val="002D1E47"/>
    <w:rsid w:val="002D4B93"/>
    <w:rsid w:val="002D5620"/>
    <w:rsid w:val="002D59E4"/>
    <w:rsid w:val="002D5BE2"/>
    <w:rsid w:val="002D6AAD"/>
    <w:rsid w:val="002E0A1B"/>
    <w:rsid w:val="002E0D33"/>
    <w:rsid w:val="002E0D38"/>
    <w:rsid w:val="002E0FD0"/>
    <w:rsid w:val="002E1C14"/>
    <w:rsid w:val="002E2FBA"/>
    <w:rsid w:val="002E627F"/>
    <w:rsid w:val="002F13BA"/>
    <w:rsid w:val="002F4376"/>
    <w:rsid w:val="00302028"/>
    <w:rsid w:val="00302A01"/>
    <w:rsid w:val="0030434A"/>
    <w:rsid w:val="00307EA1"/>
    <w:rsid w:val="00310565"/>
    <w:rsid w:val="00310DA0"/>
    <w:rsid w:val="0031194D"/>
    <w:rsid w:val="00312988"/>
    <w:rsid w:val="00313738"/>
    <w:rsid w:val="00314921"/>
    <w:rsid w:val="00316A06"/>
    <w:rsid w:val="00317CDF"/>
    <w:rsid w:val="00321052"/>
    <w:rsid w:val="003211A7"/>
    <w:rsid w:val="00322322"/>
    <w:rsid w:val="00322A1D"/>
    <w:rsid w:val="003232A5"/>
    <w:rsid w:val="00324F52"/>
    <w:rsid w:val="00325363"/>
    <w:rsid w:val="0032536C"/>
    <w:rsid w:val="00327145"/>
    <w:rsid w:val="003305FE"/>
    <w:rsid w:val="00332D6C"/>
    <w:rsid w:val="00335C96"/>
    <w:rsid w:val="0033664F"/>
    <w:rsid w:val="00337AC1"/>
    <w:rsid w:val="003401F4"/>
    <w:rsid w:val="00341BB1"/>
    <w:rsid w:val="00346041"/>
    <w:rsid w:val="00347B44"/>
    <w:rsid w:val="003501DF"/>
    <w:rsid w:val="00350673"/>
    <w:rsid w:val="00350C4B"/>
    <w:rsid w:val="0035212B"/>
    <w:rsid w:val="00352612"/>
    <w:rsid w:val="00352F15"/>
    <w:rsid w:val="00352F4D"/>
    <w:rsid w:val="00352FF2"/>
    <w:rsid w:val="00353279"/>
    <w:rsid w:val="003537B0"/>
    <w:rsid w:val="00354F79"/>
    <w:rsid w:val="00356240"/>
    <w:rsid w:val="00356B46"/>
    <w:rsid w:val="00360064"/>
    <w:rsid w:val="003604C1"/>
    <w:rsid w:val="00362E03"/>
    <w:rsid w:val="00363692"/>
    <w:rsid w:val="00364B37"/>
    <w:rsid w:val="00364FAE"/>
    <w:rsid w:val="00365535"/>
    <w:rsid w:val="003672FD"/>
    <w:rsid w:val="00370C8F"/>
    <w:rsid w:val="00372857"/>
    <w:rsid w:val="00372F0D"/>
    <w:rsid w:val="00372FF7"/>
    <w:rsid w:val="003737C4"/>
    <w:rsid w:val="00373CD8"/>
    <w:rsid w:val="00384376"/>
    <w:rsid w:val="00385831"/>
    <w:rsid w:val="00386E9D"/>
    <w:rsid w:val="0039132A"/>
    <w:rsid w:val="00391381"/>
    <w:rsid w:val="00392453"/>
    <w:rsid w:val="00394875"/>
    <w:rsid w:val="003952CD"/>
    <w:rsid w:val="00395FFB"/>
    <w:rsid w:val="003974DB"/>
    <w:rsid w:val="003A1E15"/>
    <w:rsid w:val="003A42C7"/>
    <w:rsid w:val="003A4700"/>
    <w:rsid w:val="003A5648"/>
    <w:rsid w:val="003A60CF"/>
    <w:rsid w:val="003B21E9"/>
    <w:rsid w:val="003B2CA7"/>
    <w:rsid w:val="003B3CE1"/>
    <w:rsid w:val="003B5BD2"/>
    <w:rsid w:val="003B6D02"/>
    <w:rsid w:val="003B7699"/>
    <w:rsid w:val="003C08FD"/>
    <w:rsid w:val="003C2EE8"/>
    <w:rsid w:val="003C3569"/>
    <w:rsid w:val="003C3C14"/>
    <w:rsid w:val="003C5124"/>
    <w:rsid w:val="003C5774"/>
    <w:rsid w:val="003C5C3E"/>
    <w:rsid w:val="003C6B42"/>
    <w:rsid w:val="003C7696"/>
    <w:rsid w:val="003C7699"/>
    <w:rsid w:val="003D1700"/>
    <w:rsid w:val="003D35E3"/>
    <w:rsid w:val="003D3F80"/>
    <w:rsid w:val="003D3FFE"/>
    <w:rsid w:val="003D491C"/>
    <w:rsid w:val="003D6918"/>
    <w:rsid w:val="003D79EF"/>
    <w:rsid w:val="003E08C0"/>
    <w:rsid w:val="003E0BA4"/>
    <w:rsid w:val="003E17ED"/>
    <w:rsid w:val="003E4669"/>
    <w:rsid w:val="003E59A2"/>
    <w:rsid w:val="003E624B"/>
    <w:rsid w:val="003E7945"/>
    <w:rsid w:val="003F029D"/>
    <w:rsid w:val="003F0AEE"/>
    <w:rsid w:val="003F3927"/>
    <w:rsid w:val="003F39FA"/>
    <w:rsid w:val="003F4DBC"/>
    <w:rsid w:val="003F55BF"/>
    <w:rsid w:val="003F6262"/>
    <w:rsid w:val="003F682B"/>
    <w:rsid w:val="004000F2"/>
    <w:rsid w:val="00401633"/>
    <w:rsid w:val="00401D6A"/>
    <w:rsid w:val="0040606F"/>
    <w:rsid w:val="00407560"/>
    <w:rsid w:val="00410D08"/>
    <w:rsid w:val="0041168A"/>
    <w:rsid w:val="00413D66"/>
    <w:rsid w:val="0041421F"/>
    <w:rsid w:val="004145EE"/>
    <w:rsid w:val="0041667F"/>
    <w:rsid w:val="004169DC"/>
    <w:rsid w:val="00417354"/>
    <w:rsid w:val="004209AF"/>
    <w:rsid w:val="00420B97"/>
    <w:rsid w:val="00421C4A"/>
    <w:rsid w:val="004254C2"/>
    <w:rsid w:val="004263B4"/>
    <w:rsid w:val="004300C8"/>
    <w:rsid w:val="00431015"/>
    <w:rsid w:val="00432059"/>
    <w:rsid w:val="00433110"/>
    <w:rsid w:val="00433E79"/>
    <w:rsid w:val="00434625"/>
    <w:rsid w:val="00435BF1"/>
    <w:rsid w:val="00435C08"/>
    <w:rsid w:val="00437D9E"/>
    <w:rsid w:val="00437DAE"/>
    <w:rsid w:val="00440429"/>
    <w:rsid w:val="00442533"/>
    <w:rsid w:val="00442D1F"/>
    <w:rsid w:val="0044415D"/>
    <w:rsid w:val="0044645E"/>
    <w:rsid w:val="0045211F"/>
    <w:rsid w:val="004550FA"/>
    <w:rsid w:val="004562A2"/>
    <w:rsid w:val="00457441"/>
    <w:rsid w:val="004579D0"/>
    <w:rsid w:val="0046192C"/>
    <w:rsid w:val="00463C86"/>
    <w:rsid w:val="00463D34"/>
    <w:rsid w:val="00463E91"/>
    <w:rsid w:val="00465CDD"/>
    <w:rsid w:val="00467C52"/>
    <w:rsid w:val="004706E7"/>
    <w:rsid w:val="0047071D"/>
    <w:rsid w:val="004709E6"/>
    <w:rsid w:val="00471113"/>
    <w:rsid w:val="0047215D"/>
    <w:rsid w:val="00473586"/>
    <w:rsid w:val="00473BE5"/>
    <w:rsid w:val="0047430E"/>
    <w:rsid w:val="00475621"/>
    <w:rsid w:val="0047651B"/>
    <w:rsid w:val="00481BA4"/>
    <w:rsid w:val="00485371"/>
    <w:rsid w:val="0048706F"/>
    <w:rsid w:val="00490351"/>
    <w:rsid w:val="00491B9A"/>
    <w:rsid w:val="00492D63"/>
    <w:rsid w:val="00492FD2"/>
    <w:rsid w:val="00493CCA"/>
    <w:rsid w:val="004947CC"/>
    <w:rsid w:val="004966FF"/>
    <w:rsid w:val="00496ED4"/>
    <w:rsid w:val="004A0511"/>
    <w:rsid w:val="004A3C47"/>
    <w:rsid w:val="004A3E2B"/>
    <w:rsid w:val="004A41E9"/>
    <w:rsid w:val="004A4E50"/>
    <w:rsid w:val="004A56CE"/>
    <w:rsid w:val="004A5931"/>
    <w:rsid w:val="004B0816"/>
    <w:rsid w:val="004B14A3"/>
    <w:rsid w:val="004B1AEA"/>
    <w:rsid w:val="004B22E9"/>
    <w:rsid w:val="004B2430"/>
    <w:rsid w:val="004B408B"/>
    <w:rsid w:val="004B4638"/>
    <w:rsid w:val="004B4B9C"/>
    <w:rsid w:val="004B6950"/>
    <w:rsid w:val="004B6E01"/>
    <w:rsid w:val="004C1AD6"/>
    <w:rsid w:val="004C3294"/>
    <w:rsid w:val="004C3A6C"/>
    <w:rsid w:val="004C41CB"/>
    <w:rsid w:val="004C5C74"/>
    <w:rsid w:val="004C7407"/>
    <w:rsid w:val="004C7E92"/>
    <w:rsid w:val="004D6BBE"/>
    <w:rsid w:val="004E364A"/>
    <w:rsid w:val="004E5D80"/>
    <w:rsid w:val="004E6776"/>
    <w:rsid w:val="004E7F4F"/>
    <w:rsid w:val="004F06EA"/>
    <w:rsid w:val="004F0D07"/>
    <w:rsid w:val="004F1365"/>
    <w:rsid w:val="004F4646"/>
    <w:rsid w:val="004F53EE"/>
    <w:rsid w:val="004F6926"/>
    <w:rsid w:val="004F7286"/>
    <w:rsid w:val="004F7472"/>
    <w:rsid w:val="00500531"/>
    <w:rsid w:val="00500F6A"/>
    <w:rsid w:val="005016C0"/>
    <w:rsid w:val="005043B3"/>
    <w:rsid w:val="005045F8"/>
    <w:rsid w:val="0050477A"/>
    <w:rsid w:val="00504B17"/>
    <w:rsid w:val="00505E80"/>
    <w:rsid w:val="0050604E"/>
    <w:rsid w:val="00506F4B"/>
    <w:rsid w:val="0051238F"/>
    <w:rsid w:val="0051365E"/>
    <w:rsid w:val="00514A79"/>
    <w:rsid w:val="00516A15"/>
    <w:rsid w:val="005178D7"/>
    <w:rsid w:val="00517F70"/>
    <w:rsid w:val="0052147A"/>
    <w:rsid w:val="005222D7"/>
    <w:rsid w:val="00522CF3"/>
    <w:rsid w:val="0052348A"/>
    <w:rsid w:val="005235E5"/>
    <w:rsid w:val="0052594E"/>
    <w:rsid w:val="00525A9E"/>
    <w:rsid w:val="00525B08"/>
    <w:rsid w:val="00525BE1"/>
    <w:rsid w:val="00526195"/>
    <w:rsid w:val="00526C49"/>
    <w:rsid w:val="005273C7"/>
    <w:rsid w:val="005274FC"/>
    <w:rsid w:val="0052773A"/>
    <w:rsid w:val="00530BD7"/>
    <w:rsid w:val="005320BE"/>
    <w:rsid w:val="00532AD1"/>
    <w:rsid w:val="00534E59"/>
    <w:rsid w:val="00535FC3"/>
    <w:rsid w:val="00540EC0"/>
    <w:rsid w:val="005425A6"/>
    <w:rsid w:val="005426A1"/>
    <w:rsid w:val="00543479"/>
    <w:rsid w:val="00543754"/>
    <w:rsid w:val="00544DB0"/>
    <w:rsid w:val="00546F75"/>
    <w:rsid w:val="00547CC1"/>
    <w:rsid w:val="00552C9C"/>
    <w:rsid w:val="00560573"/>
    <w:rsid w:val="00561965"/>
    <w:rsid w:val="00561AE0"/>
    <w:rsid w:val="00562177"/>
    <w:rsid w:val="005665C3"/>
    <w:rsid w:val="00567156"/>
    <w:rsid w:val="005679F4"/>
    <w:rsid w:val="00572878"/>
    <w:rsid w:val="00572EA9"/>
    <w:rsid w:val="005731CF"/>
    <w:rsid w:val="00574B36"/>
    <w:rsid w:val="00574BCC"/>
    <w:rsid w:val="00575D71"/>
    <w:rsid w:val="00576619"/>
    <w:rsid w:val="005771A3"/>
    <w:rsid w:val="00577EE0"/>
    <w:rsid w:val="00581A54"/>
    <w:rsid w:val="00582B10"/>
    <w:rsid w:val="00584532"/>
    <w:rsid w:val="005927DA"/>
    <w:rsid w:val="00592F45"/>
    <w:rsid w:val="0059469C"/>
    <w:rsid w:val="00594AE3"/>
    <w:rsid w:val="0059595C"/>
    <w:rsid w:val="005A0206"/>
    <w:rsid w:val="005A0E33"/>
    <w:rsid w:val="005A3FD9"/>
    <w:rsid w:val="005A471E"/>
    <w:rsid w:val="005A4B9A"/>
    <w:rsid w:val="005B0114"/>
    <w:rsid w:val="005B0F7D"/>
    <w:rsid w:val="005B0FE3"/>
    <w:rsid w:val="005B24F3"/>
    <w:rsid w:val="005B2EFB"/>
    <w:rsid w:val="005B3DFE"/>
    <w:rsid w:val="005B4097"/>
    <w:rsid w:val="005B4AEC"/>
    <w:rsid w:val="005B5A32"/>
    <w:rsid w:val="005C01EE"/>
    <w:rsid w:val="005C58E0"/>
    <w:rsid w:val="005C5A78"/>
    <w:rsid w:val="005D0562"/>
    <w:rsid w:val="005D0870"/>
    <w:rsid w:val="005D2B6C"/>
    <w:rsid w:val="005D32A5"/>
    <w:rsid w:val="005D41A4"/>
    <w:rsid w:val="005D5715"/>
    <w:rsid w:val="005D68E1"/>
    <w:rsid w:val="005D6F12"/>
    <w:rsid w:val="005D7B48"/>
    <w:rsid w:val="005E16B3"/>
    <w:rsid w:val="005E271D"/>
    <w:rsid w:val="005E3295"/>
    <w:rsid w:val="005E4FF9"/>
    <w:rsid w:val="005E576A"/>
    <w:rsid w:val="005E5C36"/>
    <w:rsid w:val="005F299C"/>
    <w:rsid w:val="005F3086"/>
    <w:rsid w:val="005F3603"/>
    <w:rsid w:val="005F464B"/>
    <w:rsid w:val="005F46C6"/>
    <w:rsid w:val="005F4F61"/>
    <w:rsid w:val="005F7128"/>
    <w:rsid w:val="00603559"/>
    <w:rsid w:val="0060391E"/>
    <w:rsid w:val="00607272"/>
    <w:rsid w:val="006074A7"/>
    <w:rsid w:val="00607DC3"/>
    <w:rsid w:val="006114E9"/>
    <w:rsid w:val="00612223"/>
    <w:rsid w:val="00612720"/>
    <w:rsid w:val="00612A81"/>
    <w:rsid w:val="00613172"/>
    <w:rsid w:val="00613B21"/>
    <w:rsid w:val="00614705"/>
    <w:rsid w:val="00614841"/>
    <w:rsid w:val="00615F98"/>
    <w:rsid w:val="00617E3D"/>
    <w:rsid w:val="00621565"/>
    <w:rsid w:val="006217FA"/>
    <w:rsid w:val="00622A97"/>
    <w:rsid w:val="006243A7"/>
    <w:rsid w:val="00625140"/>
    <w:rsid w:val="00625E2A"/>
    <w:rsid w:val="006278F8"/>
    <w:rsid w:val="00630070"/>
    <w:rsid w:val="006309E4"/>
    <w:rsid w:val="00631812"/>
    <w:rsid w:val="0063548B"/>
    <w:rsid w:val="0064271B"/>
    <w:rsid w:val="00642E0D"/>
    <w:rsid w:val="00644146"/>
    <w:rsid w:val="00645B29"/>
    <w:rsid w:val="0064638B"/>
    <w:rsid w:val="00651B1A"/>
    <w:rsid w:val="00652176"/>
    <w:rsid w:val="0065357A"/>
    <w:rsid w:val="006557C4"/>
    <w:rsid w:val="00655A99"/>
    <w:rsid w:val="00656A31"/>
    <w:rsid w:val="00656A65"/>
    <w:rsid w:val="00656A87"/>
    <w:rsid w:val="00656D2B"/>
    <w:rsid w:val="0065712C"/>
    <w:rsid w:val="00657518"/>
    <w:rsid w:val="00657CE0"/>
    <w:rsid w:val="0066024F"/>
    <w:rsid w:val="00662AEB"/>
    <w:rsid w:val="00663C4B"/>
    <w:rsid w:val="00663C97"/>
    <w:rsid w:val="00666819"/>
    <w:rsid w:val="00667074"/>
    <w:rsid w:val="00670E78"/>
    <w:rsid w:val="0067117C"/>
    <w:rsid w:val="0067160F"/>
    <w:rsid w:val="0067229A"/>
    <w:rsid w:val="00673B51"/>
    <w:rsid w:val="00673F63"/>
    <w:rsid w:val="006755D4"/>
    <w:rsid w:val="00680F49"/>
    <w:rsid w:val="00681A4A"/>
    <w:rsid w:val="00682CE5"/>
    <w:rsid w:val="006840FC"/>
    <w:rsid w:val="00685246"/>
    <w:rsid w:val="00687290"/>
    <w:rsid w:val="0068750F"/>
    <w:rsid w:val="00690836"/>
    <w:rsid w:val="00690CBA"/>
    <w:rsid w:val="00691E6E"/>
    <w:rsid w:val="006926C5"/>
    <w:rsid w:val="00694FCF"/>
    <w:rsid w:val="00695710"/>
    <w:rsid w:val="00696DDC"/>
    <w:rsid w:val="006A1916"/>
    <w:rsid w:val="006A1EFF"/>
    <w:rsid w:val="006A3A21"/>
    <w:rsid w:val="006A5356"/>
    <w:rsid w:val="006A5C97"/>
    <w:rsid w:val="006A5E4C"/>
    <w:rsid w:val="006A7D83"/>
    <w:rsid w:val="006B088B"/>
    <w:rsid w:val="006B0C75"/>
    <w:rsid w:val="006B2839"/>
    <w:rsid w:val="006B3FFA"/>
    <w:rsid w:val="006C2530"/>
    <w:rsid w:val="006C4213"/>
    <w:rsid w:val="006D0E92"/>
    <w:rsid w:val="006D1137"/>
    <w:rsid w:val="006D1BE8"/>
    <w:rsid w:val="006D1DAA"/>
    <w:rsid w:val="006D1F1D"/>
    <w:rsid w:val="006D3D48"/>
    <w:rsid w:val="006D4429"/>
    <w:rsid w:val="006D4CCE"/>
    <w:rsid w:val="006D6BF7"/>
    <w:rsid w:val="006D7C07"/>
    <w:rsid w:val="006E0757"/>
    <w:rsid w:val="006E09EE"/>
    <w:rsid w:val="006E18F4"/>
    <w:rsid w:val="006E3249"/>
    <w:rsid w:val="006E3608"/>
    <w:rsid w:val="006E3730"/>
    <w:rsid w:val="006E3EE9"/>
    <w:rsid w:val="006E62B2"/>
    <w:rsid w:val="006E6FBC"/>
    <w:rsid w:val="006E775F"/>
    <w:rsid w:val="006F1049"/>
    <w:rsid w:val="006F1FBA"/>
    <w:rsid w:val="006F37FB"/>
    <w:rsid w:val="006F48BB"/>
    <w:rsid w:val="006F627A"/>
    <w:rsid w:val="006F6EC8"/>
    <w:rsid w:val="006F72B7"/>
    <w:rsid w:val="006F78CE"/>
    <w:rsid w:val="006F7DA1"/>
    <w:rsid w:val="00701A48"/>
    <w:rsid w:val="007038A7"/>
    <w:rsid w:val="00703D19"/>
    <w:rsid w:val="00703E44"/>
    <w:rsid w:val="007040DA"/>
    <w:rsid w:val="0070466E"/>
    <w:rsid w:val="007112EA"/>
    <w:rsid w:val="00712879"/>
    <w:rsid w:val="007142DC"/>
    <w:rsid w:val="00714412"/>
    <w:rsid w:val="00714904"/>
    <w:rsid w:val="007155B8"/>
    <w:rsid w:val="0071780A"/>
    <w:rsid w:val="007213BC"/>
    <w:rsid w:val="00722386"/>
    <w:rsid w:val="00723934"/>
    <w:rsid w:val="00723C28"/>
    <w:rsid w:val="007245B3"/>
    <w:rsid w:val="007256D7"/>
    <w:rsid w:val="00726886"/>
    <w:rsid w:val="00726D2C"/>
    <w:rsid w:val="00731648"/>
    <w:rsid w:val="00732D48"/>
    <w:rsid w:val="00734ABE"/>
    <w:rsid w:val="00735D75"/>
    <w:rsid w:val="00741716"/>
    <w:rsid w:val="007419B0"/>
    <w:rsid w:val="00741AFB"/>
    <w:rsid w:val="00741B21"/>
    <w:rsid w:val="0074370A"/>
    <w:rsid w:val="00744024"/>
    <w:rsid w:val="00744F3F"/>
    <w:rsid w:val="00745388"/>
    <w:rsid w:val="0074549A"/>
    <w:rsid w:val="00745F81"/>
    <w:rsid w:val="007465E5"/>
    <w:rsid w:val="00746FCD"/>
    <w:rsid w:val="00747097"/>
    <w:rsid w:val="007531B3"/>
    <w:rsid w:val="00754326"/>
    <w:rsid w:val="007561F5"/>
    <w:rsid w:val="0076166C"/>
    <w:rsid w:val="00761B14"/>
    <w:rsid w:val="007625B1"/>
    <w:rsid w:val="007630CA"/>
    <w:rsid w:val="007646B5"/>
    <w:rsid w:val="0076752D"/>
    <w:rsid w:val="007702E7"/>
    <w:rsid w:val="00771470"/>
    <w:rsid w:val="00773417"/>
    <w:rsid w:val="007735EF"/>
    <w:rsid w:val="0077374C"/>
    <w:rsid w:val="0077522C"/>
    <w:rsid w:val="00780A7F"/>
    <w:rsid w:val="00781603"/>
    <w:rsid w:val="007818BD"/>
    <w:rsid w:val="00781AD6"/>
    <w:rsid w:val="0078345C"/>
    <w:rsid w:val="00783D54"/>
    <w:rsid w:val="00784696"/>
    <w:rsid w:val="00784E01"/>
    <w:rsid w:val="007868B7"/>
    <w:rsid w:val="007876DF"/>
    <w:rsid w:val="00792CB2"/>
    <w:rsid w:val="0079459F"/>
    <w:rsid w:val="00794AC6"/>
    <w:rsid w:val="007950A8"/>
    <w:rsid w:val="00796491"/>
    <w:rsid w:val="007A1BAF"/>
    <w:rsid w:val="007A1EAA"/>
    <w:rsid w:val="007A21B6"/>
    <w:rsid w:val="007A2464"/>
    <w:rsid w:val="007A3FDF"/>
    <w:rsid w:val="007A6003"/>
    <w:rsid w:val="007A76EB"/>
    <w:rsid w:val="007B0CA0"/>
    <w:rsid w:val="007B1F62"/>
    <w:rsid w:val="007B20DA"/>
    <w:rsid w:val="007B2827"/>
    <w:rsid w:val="007B2F28"/>
    <w:rsid w:val="007B324C"/>
    <w:rsid w:val="007B3CF7"/>
    <w:rsid w:val="007B41BB"/>
    <w:rsid w:val="007B5823"/>
    <w:rsid w:val="007B5919"/>
    <w:rsid w:val="007C076B"/>
    <w:rsid w:val="007C275E"/>
    <w:rsid w:val="007C6112"/>
    <w:rsid w:val="007C6316"/>
    <w:rsid w:val="007D0BCA"/>
    <w:rsid w:val="007D0FEE"/>
    <w:rsid w:val="007D1AC0"/>
    <w:rsid w:val="007D2143"/>
    <w:rsid w:val="007D5E1A"/>
    <w:rsid w:val="007D7FAD"/>
    <w:rsid w:val="007E00BD"/>
    <w:rsid w:val="007E2525"/>
    <w:rsid w:val="007E366D"/>
    <w:rsid w:val="007E390D"/>
    <w:rsid w:val="007F0B88"/>
    <w:rsid w:val="007F3D78"/>
    <w:rsid w:val="007F49C5"/>
    <w:rsid w:val="00802DBE"/>
    <w:rsid w:val="008038E1"/>
    <w:rsid w:val="00805362"/>
    <w:rsid w:val="00805692"/>
    <w:rsid w:val="0080676A"/>
    <w:rsid w:val="00807DA5"/>
    <w:rsid w:val="00807F9D"/>
    <w:rsid w:val="008106B8"/>
    <w:rsid w:val="008109AA"/>
    <w:rsid w:val="00810D16"/>
    <w:rsid w:val="00810DDF"/>
    <w:rsid w:val="00811767"/>
    <w:rsid w:val="00812D61"/>
    <w:rsid w:val="00813029"/>
    <w:rsid w:val="00813DC9"/>
    <w:rsid w:val="0081424A"/>
    <w:rsid w:val="008159F7"/>
    <w:rsid w:val="00815DFB"/>
    <w:rsid w:val="00817AB9"/>
    <w:rsid w:val="00822BC2"/>
    <w:rsid w:val="00824049"/>
    <w:rsid w:val="008242FD"/>
    <w:rsid w:val="00830C6E"/>
    <w:rsid w:val="0083171C"/>
    <w:rsid w:val="00831C6E"/>
    <w:rsid w:val="00831F2D"/>
    <w:rsid w:val="00831F84"/>
    <w:rsid w:val="008334F0"/>
    <w:rsid w:val="00834605"/>
    <w:rsid w:val="00834CBD"/>
    <w:rsid w:val="0083619F"/>
    <w:rsid w:val="00836368"/>
    <w:rsid w:val="00837904"/>
    <w:rsid w:val="00841C46"/>
    <w:rsid w:val="00841E46"/>
    <w:rsid w:val="0084522E"/>
    <w:rsid w:val="00845A19"/>
    <w:rsid w:val="00851348"/>
    <w:rsid w:val="008528DE"/>
    <w:rsid w:val="008531A0"/>
    <w:rsid w:val="008604C5"/>
    <w:rsid w:val="00862CC2"/>
    <w:rsid w:val="00863010"/>
    <w:rsid w:val="008639A5"/>
    <w:rsid w:val="00866C31"/>
    <w:rsid w:val="00866DE1"/>
    <w:rsid w:val="008715C7"/>
    <w:rsid w:val="0087187A"/>
    <w:rsid w:val="00871D5B"/>
    <w:rsid w:val="00875037"/>
    <w:rsid w:val="0087542E"/>
    <w:rsid w:val="008761BB"/>
    <w:rsid w:val="00876634"/>
    <w:rsid w:val="00877578"/>
    <w:rsid w:val="00877F82"/>
    <w:rsid w:val="0088019E"/>
    <w:rsid w:val="00880349"/>
    <w:rsid w:val="008811E5"/>
    <w:rsid w:val="00881645"/>
    <w:rsid w:val="0088334D"/>
    <w:rsid w:val="0088489D"/>
    <w:rsid w:val="00884C95"/>
    <w:rsid w:val="00884E3A"/>
    <w:rsid w:val="00884EDB"/>
    <w:rsid w:val="00885C9D"/>
    <w:rsid w:val="00886CAD"/>
    <w:rsid w:val="0088776E"/>
    <w:rsid w:val="00887BA1"/>
    <w:rsid w:val="00887E51"/>
    <w:rsid w:val="008911EE"/>
    <w:rsid w:val="0089590F"/>
    <w:rsid w:val="00895FE4"/>
    <w:rsid w:val="0089745F"/>
    <w:rsid w:val="008A0526"/>
    <w:rsid w:val="008A09CF"/>
    <w:rsid w:val="008A1F58"/>
    <w:rsid w:val="008A2029"/>
    <w:rsid w:val="008A31A2"/>
    <w:rsid w:val="008A3871"/>
    <w:rsid w:val="008A6C33"/>
    <w:rsid w:val="008A7C66"/>
    <w:rsid w:val="008A7FB4"/>
    <w:rsid w:val="008B1366"/>
    <w:rsid w:val="008B22D5"/>
    <w:rsid w:val="008B2AE8"/>
    <w:rsid w:val="008B2D2E"/>
    <w:rsid w:val="008B3679"/>
    <w:rsid w:val="008B44E3"/>
    <w:rsid w:val="008B48EF"/>
    <w:rsid w:val="008B5E20"/>
    <w:rsid w:val="008B76A7"/>
    <w:rsid w:val="008C1302"/>
    <w:rsid w:val="008C1830"/>
    <w:rsid w:val="008C350D"/>
    <w:rsid w:val="008C3531"/>
    <w:rsid w:val="008C35FB"/>
    <w:rsid w:val="008C6E67"/>
    <w:rsid w:val="008C6FBB"/>
    <w:rsid w:val="008D151D"/>
    <w:rsid w:val="008D2C72"/>
    <w:rsid w:val="008D5027"/>
    <w:rsid w:val="008D602E"/>
    <w:rsid w:val="008D7130"/>
    <w:rsid w:val="008E01CF"/>
    <w:rsid w:val="008E07C6"/>
    <w:rsid w:val="008E1048"/>
    <w:rsid w:val="008E114E"/>
    <w:rsid w:val="008E2794"/>
    <w:rsid w:val="008E29C7"/>
    <w:rsid w:val="008E2BB2"/>
    <w:rsid w:val="008E2D07"/>
    <w:rsid w:val="008E630B"/>
    <w:rsid w:val="008E6CC9"/>
    <w:rsid w:val="008F1DAB"/>
    <w:rsid w:val="008F47A1"/>
    <w:rsid w:val="008F4A0D"/>
    <w:rsid w:val="008F4AA6"/>
    <w:rsid w:val="008F4CF7"/>
    <w:rsid w:val="008F5AA2"/>
    <w:rsid w:val="008F675D"/>
    <w:rsid w:val="008F792D"/>
    <w:rsid w:val="00900668"/>
    <w:rsid w:val="0090279C"/>
    <w:rsid w:val="009033B6"/>
    <w:rsid w:val="009109A8"/>
    <w:rsid w:val="0091249F"/>
    <w:rsid w:val="009139E1"/>
    <w:rsid w:val="0091481D"/>
    <w:rsid w:val="009154EC"/>
    <w:rsid w:val="00920822"/>
    <w:rsid w:val="009243DC"/>
    <w:rsid w:val="00924CC5"/>
    <w:rsid w:val="00925A0A"/>
    <w:rsid w:val="00931C09"/>
    <w:rsid w:val="00932135"/>
    <w:rsid w:val="00932D7A"/>
    <w:rsid w:val="00932E4A"/>
    <w:rsid w:val="00934052"/>
    <w:rsid w:val="009413DA"/>
    <w:rsid w:val="00942EDE"/>
    <w:rsid w:val="00944780"/>
    <w:rsid w:val="00944E74"/>
    <w:rsid w:val="0094698F"/>
    <w:rsid w:val="00947DE3"/>
    <w:rsid w:val="009503BB"/>
    <w:rsid w:val="009503CA"/>
    <w:rsid w:val="0095056B"/>
    <w:rsid w:val="00951FBB"/>
    <w:rsid w:val="009520F6"/>
    <w:rsid w:val="00952B5F"/>
    <w:rsid w:val="0095610F"/>
    <w:rsid w:val="00957213"/>
    <w:rsid w:val="009607D9"/>
    <w:rsid w:val="00960AAC"/>
    <w:rsid w:val="00961EE9"/>
    <w:rsid w:val="0096209E"/>
    <w:rsid w:val="00962FFC"/>
    <w:rsid w:val="00963B52"/>
    <w:rsid w:val="00964F0E"/>
    <w:rsid w:val="00966185"/>
    <w:rsid w:val="00966256"/>
    <w:rsid w:val="00970348"/>
    <w:rsid w:val="00970BBF"/>
    <w:rsid w:val="00970D03"/>
    <w:rsid w:val="00971B51"/>
    <w:rsid w:val="00973FC6"/>
    <w:rsid w:val="009765A7"/>
    <w:rsid w:val="0098162C"/>
    <w:rsid w:val="0098295F"/>
    <w:rsid w:val="00984A89"/>
    <w:rsid w:val="00986CEA"/>
    <w:rsid w:val="00986CF6"/>
    <w:rsid w:val="00986EB5"/>
    <w:rsid w:val="009917E7"/>
    <w:rsid w:val="00993414"/>
    <w:rsid w:val="00995131"/>
    <w:rsid w:val="0099540E"/>
    <w:rsid w:val="00997B26"/>
    <w:rsid w:val="00997C74"/>
    <w:rsid w:val="00997C7C"/>
    <w:rsid w:val="009A05A5"/>
    <w:rsid w:val="009A0A65"/>
    <w:rsid w:val="009A1AA7"/>
    <w:rsid w:val="009A1BF0"/>
    <w:rsid w:val="009A1D2B"/>
    <w:rsid w:val="009A1EC3"/>
    <w:rsid w:val="009A4747"/>
    <w:rsid w:val="009A4A89"/>
    <w:rsid w:val="009A634D"/>
    <w:rsid w:val="009A78FE"/>
    <w:rsid w:val="009B0088"/>
    <w:rsid w:val="009B05BC"/>
    <w:rsid w:val="009B0C11"/>
    <w:rsid w:val="009B1C85"/>
    <w:rsid w:val="009B2712"/>
    <w:rsid w:val="009B3EB9"/>
    <w:rsid w:val="009B6384"/>
    <w:rsid w:val="009B7E40"/>
    <w:rsid w:val="009C1F98"/>
    <w:rsid w:val="009C2514"/>
    <w:rsid w:val="009C3279"/>
    <w:rsid w:val="009C4F1C"/>
    <w:rsid w:val="009C569D"/>
    <w:rsid w:val="009C59D7"/>
    <w:rsid w:val="009D3B4F"/>
    <w:rsid w:val="009D5726"/>
    <w:rsid w:val="009D68E6"/>
    <w:rsid w:val="009D6C5F"/>
    <w:rsid w:val="009D7520"/>
    <w:rsid w:val="009E1469"/>
    <w:rsid w:val="009E3C21"/>
    <w:rsid w:val="009E4363"/>
    <w:rsid w:val="009E46A7"/>
    <w:rsid w:val="009E4E13"/>
    <w:rsid w:val="009E6B9D"/>
    <w:rsid w:val="009F539A"/>
    <w:rsid w:val="009F62C2"/>
    <w:rsid w:val="009F6BAA"/>
    <w:rsid w:val="009F7A73"/>
    <w:rsid w:val="00A018BD"/>
    <w:rsid w:val="00A01F9A"/>
    <w:rsid w:val="00A027F3"/>
    <w:rsid w:val="00A03F24"/>
    <w:rsid w:val="00A07796"/>
    <w:rsid w:val="00A11C18"/>
    <w:rsid w:val="00A1270E"/>
    <w:rsid w:val="00A12C02"/>
    <w:rsid w:val="00A14074"/>
    <w:rsid w:val="00A16A63"/>
    <w:rsid w:val="00A178DD"/>
    <w:rsid w:val="00A17EDA"/>
    <w:rsid w:val="00A20245"/>
    <w:rsid w:val="00A2038D"/>
    <w:rsid w:val="00A21950"/>
    <w:rsid w:val="00A235F4"/>
    <w:rsid w:val="00A25466"/>
    <w:rsid w:val="00A260CD"/>
    <w:rsid w:val="00A27A03"/>
    <w:rsid w:val="00A318A4"/>
    <w:rsid w:val="00A3448A"/>
    <w:rsid w:val="00A346D6"/>
    <w:rsid w:val="00A40452"/>
    <w:rsid w:val="00A40D76"/>
    <w:rsid w:val="00A43E98"/>
    <w:rsid w:val="00A444D4"/>
    <w:rsid w:val="00A45442"/>
    <w:rsid w:val="00A45D9D"/>
    <w:rsid w:val="00A45E21"/>
    <w:rsid w:val="00A516E8"/>
    <w:rsid w:val="00A51EB9"/>
    <w:rsid w:val="00A51F87"/>
    <w:rsid w:val="00A52F89"/>
    <w:rsid w:val="00A53E9A"/>
    <w:rsid w:val="00A5407C"/>
    <w:rsid w:val="00A54B39"/>
    <w:rsid w:val="00A54B50"/>
    <w:rsid w:val="00A56F5E"/>
    <w:rsid w:val="00A57377"/>
    <w:rsid w:val="00A57F09"/>
    <w:rsid w:val="00A603FA"/>
    <w:rsid w:val="00A611F6"/>
    <w:rsid w:val="00A623AC"/>
    <w:rsid w:val="00A63A66"/>
    <w:rsid w:val="00A64E5C"/>
    <w:rsid w:val="00A66021"/>
    <w:rsid w:val="00A675CC"/>
    <w:rsid w:val="00A71C1D"/>
    <w:rsid w:val="00A73952"/>
    <w:rsid w:val="00A7445F"/>
    <w:rsid w:val="00A76371"/>
    <w:rsid w:val="00A774EA"/>
    <w:rsid w:val="00A824C9"/>
    <w:rsid w:val="00A82B89"/>
    <w:rsid w:val="00A831FC"/>
    <w:rsid w:val="00A836EA"/>
    <w:rsid w:val="00A83910"/>
    <w:rsid w:val="00A83AFB"/>
    <w:rsid w:val="00A83C1E"/>
    <w:rsid w:val="00A8410C"/>
    <w:rsid w:val="00A856D4"/>
    <w:rsid w:val="00A859BE"/>
    <w:rsid w:val="00A85D78"/>
    <w:rsid w:val="00A86B5A"/>
    <w:rsid w:val="00A87C2A"/>
    <w:rsid w:val="00A90FE2"/>
    <w:rsid w:val="00A914F3"/>
    <w:rsid w:val="00A9165C"/>
    <w:rsid w:val="00A9183D"/>
    <w:rsid w:val="00A92B2B"/>
    <w:rsid w:val="00A93551"/>
    <w:rsid w:val="00A93A80"/>
    <w:rsid w:val="00A93F7B"/>
    <w:rsid w:val="00A96250"/>
    <w:rsid w:val="00AA0ED7"/>
    <w:rsid w:val="00AA1534"/>
    <w:rsid w:val="00AA1C95"/>
    <w:rsid w:val="00AA271E"/>
    <w:rsid w:val="00AA32D9"/>
    <w:rsid w:val="00AA34FD"/>
    <w:rsid w:val="00AA4EC4"/>
    <w:rsid w:val="00AA52F3"/>
    <w:rsid w:val="00AA5B14"/>
    <w:rsid w:val="00AA762F"/>
    <w:rsid w:val="00AA7D05"/>
    <w:rsid w:val="00AB028F"/>
    <w:rsid w:val="00AB072E"/>
    <w:rsid w:val="00AB0B64"/>
    <w:rsid w:val="00AB2069"/>
    <w:rsid w:val="00AB5525"/>
    <w:rsid w:val="00AB5731"/>
    <w:rsid w:val="00AB60D9"/>
    <w:rsid w:val="00AC09C6"/>
    <w:rsid w:val="00AC0EFF"/>
    <w:rsid w:val="00AC0FA4"/>
    <w:rsid w:val="00AC18A5"/>
    <w:rsid w:val="00AC2EE0"/>
    <w:rsid w:val="00AC3002"/>
    <w:rsid w:val="00AC5256"/>
    <w:rsid w:val="00AC527E"/>
    <w:rsid w:val="00AC59C5"/>
    <w:rsid w:val="00AC6B98"/>
    <w:rsid w:val="00AD0119"/>
    <w:rsid w:val="00AD185C"/>
    <w:rsid w:val="00AD322D"/>
    <w:rsid w:val="00AD5FBB"/>
    <w:rsid w:val="00AD66E1"/>
    <w:rsid w:val="00AD6F90"/>
    <w:rsid w:val="00AE06D3"/>
    <w:rsid w:val="00AE3B5F"/>
    <w:rsid w:val="00AE4CC2"/>
    <w:rsid w:val="00AE60AA"/>
    <w:rsid w:val="00AE7817"/>
    <w:rsid w:val="00AE7EFA"/>
    <w:rsid w:val="00AF0AED"/>
    <w:rsid w:val="00AF1182"/>
    <w:rsid w:val="00AF24C4"/>
    <w:rsid w:val="00AF3489"/>
    <w:rsid w:val="00AF5234"/>
    <w:rsid w:val="00AF5A38"/>
    <w:rsid w:val="00AF6650"/>
    <w:rsid w:val="00AF6C3B"/>
    <w:rsid w:val="00B04F80"/>
    <w:rsid w:val="00B122C7"/>
    <w:rsid w:val="00B12337"/>
    <w:rsid w:val="00B14176"/>
    <w:rsid w:val="00B14BEC"/>
    <w:rsid w:val="00B17D38"/>
    <w:rsid w:val="00B215B1"/>
    <w:rsid w:val="00B221B1"/>
    <w:rsid w:val="00B2247B"/>
    <w:rsid w:val="00B23DC6"/>
    <w:rsid w:val="00B243A8"/>
    <w:rsid w:val="00B25056"/>
    <w:rsid w:val="00B25ABE"/>
    <w:rsid w:val="00B27872"/>
    <w:rsid w:val="00B3077C"/>
    <w:rsid w:val="00B30AB1"/>
    <w:rsid w:val="00B30EAE"/>
    <w:rsid w:val="00B31956"/>
    <w:rsid w:val="00B32F45"/>
    <w:rsid w:val="00B3311A"/>
    <w:rsid w:val="00B3536D"/>
    <w:rsid w:val="00B36124"/>
    <w:rsid w:val="00B41DE6"/>
    <w:rsid w:val="00B43AC3"/>
    <w:rsid w:val="00B47D80"/>
    <w:rsid w:val="00B52A2E"/>
    <w:rsid w:val="00B5338B"/>
    <w:rsid w:val="00B5587A"/>
    <w:rsid w:val="00B5644E"/>
    <w:rsid w:val="00B60290"/>
    <w:rsid w:val="00B60A4D"/>
    <w:rsid w:val="00B60AE5"/>
    <w:rsid w:val="00B62CF8"/>
    <w:rsid w:val="00B639EE"/>
    <w:rsid w:val="00B659BE"/>
    <w:rsid w:val="00B661A6"/>
    <w:rsid w:val="00B67164"/>
    <w:rsid w:val="00B6720B"/>
    <w:rsid w:val="00B70E2F"/>
    <w:rsid w:val="00B71083"/>
    <w:rsid w:val="00B719D5"/>
    <w:rsid w:val="00B7294A"/>
    <w:rsid w:val="00B76893"/>
    <w:rsid w:val="00B7731C"/>
    <w:rsid w:val="00B80392"/>
    <w:rsid w:val="00B80D2B"/>
    <w:rsid w:val="00B8113F"/>
    <w:rsid w:val="00B813D0"/>
    <w:rsid w:val="00B81775"/>
    <w:rsid w:val="00B82C5E"/>
    <w:rsid w:val="00B8483D"/>
    <w:rsid w:val="00B85709"/>
    <w:rsid w:val="00B90EC0"/>
    <w:rsid w:val="00B95FDD"/>
    <w:rsid w:val="00B973F0"/>
    <w:rsid w:val="00B97A39"/>
    <w:rsid w:val="00BA1E7F"/>
    <w:rsid w:val="00BA3589"/>
    <w:rsid w:val="00BA4E0F"/>
    <w:rsid w:val="00BA5523"/>
    <w:rsid w:val="00BA6534"/>
    <w:rsid w:val="00BA6E51"/>
    <w:rsid w:val="00BB0CE2"/>
    <w:rsid w:val="00BB11F8"/>
    <w:rsid w:val="00BB17D4"/>
    <w:rsid w:val="00BB2045"/>
    <w:rsid w:val="00BB48F6"/>
    <w:rsid w:val="00BC04FB"/>
    <w:rsid w:val="00BC09D0"/>
    <w:rsid w:val="00BC0AD7"/>
    <w:rsid w:val="00BC1500"/>
    <w:rsid w:val="00BC2A7D"/>
    <w:rsid w:val="00BC3A62"/>
    <w:rsid w:val="00BC42A9"/>
    <w:rsid w:val="00BC5034"/>
    <w:rsid w:val="00BC50DE"/>
    <w:rsid w:val="00BC5DEB"/>
    <w:rsid w:val="00BC6BA3"/>
    <w:rsid w:val="00BD14D8"/>
    <w:rsid w:val="00BD1C06"/>
    <w:rsid w:val="00BD48B7"/>
    <w:rsid w:val="00BD5884"/>
    <w:rsid w:val="00BD58B3"/>
    <w:rsid w:val="00BD682C"/>
    <w:rsid w:val="00BD6EF2"/>
    <w:rsid w:val="00BE065F"/>
    <w:rsid w:val="00BE24B1"/>
    <w:rsid w:val="00BE297B"/>
    <w:rsid w:val="00BE5320"/>
    <w:rsid w:val="00BE55B1"/>
    <w:rsid w:val="00BE6892"/>
    <w:rsid w:val="00BF0004"/>
    <w:rsid w:val="00BF2492"/>
    <w:rsid w:val="00BF5FA9"/>
    <w:rsid w:val="00C0069D"/>
    <w:rsid w:val="00C00A2F"/>
    <w:rsid w:val="00C01392"/>
    <w:rsid w:val="00C054B4"/>
    <w:rsid w:val="00C0573B"/>
    <w:rsid w:val="00C05BE7"/>
    <w:rsid w:val="00C05D94"/>
    <w:rsid w:val="00C05E49"/>
    <w:rsid w:val="00C11EE5"/>
    <w:rsid w:val="00C12768"/>
    <w:rsid w:val="00C12B18"/>
    <w:rsid w:val="00C14668"/>
    <w:rsid w:val="00C14B93"/>
    <w:rsid w:val="00C17471"/>
    <w:rsid w:val="00C17CA8"/>
    <w:rsid w:val="00C17D01"/>
    <w:rsid w:val="00C20394"/>
    <w:rsid w:val="00C206E5"/>
    <w:rsid w:val="00C21500"/>
    <w:rsid w:val="00C21643"/>
    <w:rsid w:val="00C21C90"/>
    <w:rsid w:val="00C22A25"/>
    <w:rsid w:val="00C23663"/>
    <w:rsid w:val="00C2586D"/>
    <w:rsid w:val="00C26F92"/>
    <w:rsid w:val="00C275DD"/>
    <w:rsid w:val="00C3121E"/>
    <w:rsid w:val="00C31B29"/>
    <w:rsid w:val="00C31CBD"/>
    <w:rsid w:val="00C3212E"/>
    <w:rsid w:val="00C32B09"/>
    <w:rsid w:val="00C341C3"/>
    <w:rsid w:val="00C342AC"/>
    <w:rsid w:val="00C34A5B"/>
    <w:rsid w:val="00C367F4"/>
    <w:rsid w:val="00C4057B"/>
    <w:rsid w:val="00C41C54"/>
    <w:rsid w:val="00C43B0D"/>
    <w:rsid w:val="00C44D59"/>
    <w:rsid w:val="00C456FD"/>
    <w:rsid w:val="00C47890"/>
    <w:rsid w:val="00C5102E"/>
    <w:rsid w:val="00C511B0"/>
    <w:rsid w:val="00C51F07"/>
    <w:rsid w:val="00C53B1B"/>
    <w:rsid w:val="00C55D6B"/>
    <w:rsid w:val="00C56C88"/>
    <w:rsid w:val="00C573B1"/>
    <w:rsid w:val="00C60577"/>
    <w:rsid w:val="00C60FB8"/>
    <w:rsid w:val="00C6149B"/>
    <w:rsid w:val="00C61B4D"/>
    <w:rsid w:val="00C62EC9"/>
    <w:rsid w:val="00C632F8"/>
    <w:rsid w:val="00C63434"/>
    <w:rsid w:val="00C652C7"/>
    <w:rsid w:val="00C6596F"/>
    <w:rsid w:val="00C65C5F"/>
    <w:rsid w:val="00C70537"/>
    <w:rsid w:val="00C7144D"/>
    <w:rsid w:val="00C71D0C"/>
    <w:rsid w:val="00C73DB6"/>
    <w:rsid w:val="00C7494B"/>
    <w:rsid w:val="00C750C5"/>
    <w:rsid w:val="00C75DDC"/>
    <w:rsid w:val="00C7777B"/>
    <w:rsid w:val="00C77B89"/>
    <w:rsid w:val="00C81FA5"/>
    <w:rsid w:val="00C83065"/>
    <w:rsid w:val="00C84984"/>
    <w:rsid w:val="00C85453"/>
    <w:rsid w:val="00C927CB"/>
    <w:rsid w:val="00C9400D"/>
    <w:rsid w:val="00CA1574"/>
    <w:rsid w:val="00CA1E67"/>
    <w:rsid w:val="00CA384B"/>
    <w:rsid w:val="00CA3F65"/>
    <w:rsid w:val="00CA71D4"/>
    <w:rsid w:val="00CA7443"/>
    <w:rsid w:val="00CB28DF"/>
    <w:rsid w:val="00CB46E7"/>
    <w:rsid w:val="00CB5780"/>
    <w:rsid w:val="00CB5CF1"/>
    <w:rsid w:val="00CB64B4"/>
    <w:rsid w:val="00CB6BD1"/>
    <w:rsid w:val="00CB6E38"/>
    <w:rsid w:val="00CC0AEB"/>
    <w:rsid w:val="00CC0EF0"/>
    <w:rsid w:val="00CC0FB0"/>
    <w:rsid w:val="00CC1D06"/>
    <w:rsid w:val="00CC3B82"/>
    <w:rsid w:val="00CC4434"/>
    <w:rsid w:val="00CC4764"/>
    <w:rsid w:val="00CC48AF"/>
    <w:rsid w:val="00CC7CED"/>
    <w:rsid w:val="00CD106E"/>
    <w:rsid w:val="00CD1D16"/>
    <w:rsid w:val="00CD1DDF"/>
    <w:rsid w:val="00CD271D"/>
    <w:rsid w:val="00CD3B6E"/>
    <w:rsid w:val="00CD3CC2"/>
    <w:rsid w:val="00CD6EC6"/>
    <w:rsid w:val="00CD71AC"/>
    <w:rsid w:val="00CE27F8"/>
    <w:rsid w:val="00CE2C45"/>
    <w:rsid w:val="00CE3C94"/>
    <w:rsid w:val="00CE4589"/>
    <w:rsid w:val="00CE500D"/>
    <w:rsid w:val="00CE7C32"/>
    <w:rsid w:val="00CF1117"/>
    <w:rsid w:val="00CF1686"/>
    <w:rsid w:val="00CF2334"/>
    <w:rsid w:val="00CF28C2"/>
    <w:rsid w:val="00CF4C79"/>
    <w:rsid w:val="00CF5B42"/>
    <w:rsid w:val="00CF6CF2"/>
    <w:rsid w:val="00D025A9"/>
    <w:rsid w:val="00D0368F"/>
    <w:rsid w:val="00D03F26"/>
    <w:rsid w:val="00D04239"/>
    <w:rsid w:val="00D04289"/>
    <w:rsid w:val="00D10891"/>
    <w:rsid w:val="00D1098B"/>
    <w:rsid w:val="00D10FFD"/>
    <w:rsid w:val="00D120E0"/>
    <w:rsid w:val="00D129CD"/>
    <w:rsid w:val="00D13616"/>
    <w:rsid w:val="00D13A0A"/>
    <w:rsid w:val="00D1493D"/>
    <w:rsid w:val="00D14FDF"/>
    <w:rsid w:val="00D154C7"/>
    <w:rsid w:val="00D15D59"/>
    <w:rsid w:val="00D165BB"/>
    <w:rsid w:val="00D22D73"/>
    <w:rsid w:val="00D236E8"/>
    <w:rsid w:val="00D23B37"/>
    <w:rsid w:val="00D245E7"/>
    <w:rsid w:val="00D2483C"/>
    <w:rsid w:val="00D2624C"/>
    <w:rsid w:val="00D26600"/>
    <w:rsid w:val="00D32AE4"/>
    <w:rsid w:val="00D34103"/>
    <w:rsid w:val="00D37452"/>
    <w:rsid w:val="00D40BD7"/>
    <w:rsid w:val="00D45334"/>
    <w:rsid w:val="00D45A91"/>
    <w:rsid w:val="00D45CE7"/>
    <w:rsid w:val="00D461CD"/>
    <w:rsid w:val="00D46337"/>
    <w:rsid w:val="00D47DBF"/>
    <w:rsid w:val="00D504EB"/>
    <w:rsid w:val="00D51A88"/>
    <w:rsid w:val="00D51B77"/>
    <w:rsid w:val="00D53E6D"/>
    <w:rsid w:val="00D54022"/>
    <w:rsid w:val="00D546D1"/>
    <w:rsid w:val="00D5500A"/>
    <w:rsid w:val="00D55580"/>
    <w:rsid w:val="00D559F4"/>
    <w:rsid w:val="00D57311"/>
    <w:rsid w:val="00D60BE0"/>
    <w:rsid w:val="00D61693"/>
    <w:rsid w:val="00D62255"/>
    <w:rsid w:val="00D62BE6"/>
    <w:rsid w:val="00D63452"/>
    <w:rsid w:val="00D63E31"/>
    <w:rsid w:val="00D649A4"/>
    <w:rsid w:val="00D665FF"/>
    <w:rsid w:val="00D67EBF"/>
    <w:rsid w:val="00D71FA5"/>
    <w:rsid w:val="00D739FD"/>
    <w:rsid w:val="00D74D28"/>
    <w:rsid w:val="00D76D10"/>
    <w:rsid w:val="00D76F35"/>
    <w:rsid w:val="00D80896"/>
    <w:rsid w:val="00D8098E"/>
    <w:rsid w:val="00D80A3F"/>
    <w:rsid w:val="00D80CB9"/>
    <w:rsid w:val="00D8145E"/>
    <w:rsid w:val="00D823C7"/>
    <w:rsid w:val="00D8272D"/>
    <w:rsid w:val="00D82A9B"/>
    <w:rsid w:val="00D830D7"/>
    <w:rsid w:val="00D8634C"/>
    <w:rsid w:val="00D863EB"/>
    <w:rsid w:val="00D9013B"/>
    <w:rsid w:val="00D91493"/>
    <w:rsid w:val="00D91870"/>
    <w:rsid w:val="00D91885"/>
    <w:rsid w:val="00D95922"/>
    <w:rsid w:val="00D95A35"/>
    <w:rsid w:val="00DA1283"/>
    <w:rsid w:val="00DA5E83"/>
    <w:rsid w:val="00DA62E5"/>
    <w:rsid w:val="00DA767F"/>
    <w:rsid w:val="00DA79F4"/>
    <w:rsid w:val="00DB0FCE"/>
    <w:rsid w:val="00DB370D"/>
    <w:rsid w:val="00DB561B"/>
    <w:rsid w:val="00DB6301"/>
    <w:rsid w:val="00DC04DE"/>
    <w:rsid w:val="00DC06F9"/>
    <w:rsid w:val="00DC0887"/>
    <w:rsid w:val="00DC0FE7"/>
    <w:rsid w:val="00DC29BD"/>
    <w:rsid w:val="00DC4C27"/>
    <w:rsid w:val="00DC5B99"/>
    <w:rsid w:val="00DC7A04"/>
    <w:rsid w:val="00DD176B"/>
    <w:rsid w:val="00DD22AB"/>
    <w:rsid w:val="00DD37A0"/>
    <w:rsid w:val="00DE0021"/>
    <w:rsid w:val="00DE0FF8"/>
    <w:rsid w:val="00DE17F4"/>
    <w:rsid w:val="00DE2718"/>
    <w:rsid w:val="00DE3887"/>
    <w:rsid w:val="00DE40CD"/>
    <w:rsid w:val="00DE4D8F"/>
    <w:rsid w:val="00DE5330"/>
    <w:rsid w:val="00DE5E62"/>
    <w:rsid w:val="00DE6109"/>
    <w:rsid w:val="00DE6949"/>
    <w:rsid w:val="00DF014E"/>
    <w:rsid w:val="00DF1FC8"/>
    <w:rsid w:val="00DF239C"/>
    <w:rsid w:val="00DF273D"/>
    <w:rsid w:val="00DF2A70"/>
    <w:rsid w:val="00DF3011"/>
    <w:rsid w:val="00DF3A2C"/>
    <w:rsid w:val="00DF3A35"/>
    <w:rsid w:val="00DF3EEE"/>
    <w:rsid w:val="00DF48F3"/>
    <w:rsid w:val="00DF4FAA"/>
    <w:rsid w:val="00DF5286"/>
    <w:rsid w:val="00DF6BE8"/>
    <w:rsid w:val="00DF6E61"/>
    <w:rsid w:val="00E000C1"/>
    <w:rsid w:val="00E03444"/>
    <w:rsid w:val="00E04595"/>
    <w:rsid w:val="00E070F8"/>
    <w:rsid w:val="00E072DD"/>
    <w:rsid w:val="00E073D8"/>
    <w:rsid w:val="00E0774E"/>
    <w:rsid w:val="00E14DA3"/>
    <w:rsid w:val="00E1576A"/>
    <w:rsid w:val="00E158E4"/>
    <w:rsid w:val="00E16F25"/>
    <w:rsid w:val="00E178F1"/>
    <w:rsid w:val="00E22D77"/>
    <w:rsid w:val="00E262D0"/>
    <w:rsid w:val="00E31242"/>
    <w:rsid w:val="00E3124C"/>
    <w:rsid w:val="00E32F24"/>
    <w:rsid w:val="00E33349"/>
    <w:rsid w:val="00E333D2"/>
    <w:rsid w:val="00E347EA"/>
    <w:rsid w:val="00E34CD7"/>
    <w:rsid w:val="00E34E5E"/>
    <w:rsid w:val="00E36237"/>
    <w:rsid w:val="00E37431"/>
    <w:rsid w:val="00E37EDE"/>
    <w:rsid w:val="00E424DE"/>
    <w:rsid w:val="00E444C3"/>
    <w:rsid w:val="00E45480"/>
    <w:rsid w:val="00E46CC8"/>
    <w:rsid w:val="00E50476"/>
    <w:rsid w:val="00E52AD9"/>
    <w:rsid w:val="00E54881"/>
    <w:rsid w:val="00E54B87"/>
    <w:rsid w:val="00E5537A"/>
    <w:rsid w:val="00E62A47"/>
    <w:rsid w:val="00E63A86"/>
    <w:rsid w:val="00E63D3E"/>
    <w:rsid w:val="00E63FF2"/>
    <w:rsid w:val="00E64ED8"/>
    <w:rsid w:val="00E70057"/>
    <w:rsid w:val="00E703B2"/>
    <w:rsid w:val="00E7166B"/>
    <w:rsid w:val="00E71AE0"/>
    <w:rsid w:val="00E71DC6"/>
    <w:rsid w:val="00E7311F"/>
    <w:rsid w:val="00E73D2E"/>
    <w:rsid w:val="00E74D50"/>
    <w:rsid w:val="00E76465"/>
    <w:rsid w:val="00E76C68"/>
    <w:rsid w:val="00E805AD"/>
    <w:rsid w:val="00E817C0"/>
    <w:rsid w:val="00E81BFB"/>
    <w:rsid w:val="00E82D08"/>
    <w:rsid w:val="00E82D80"/>
    <w:rsid w:val="00E82E02"/>
    <w:rsid w:val="00E82FA4"/>
    <w:rsid w:val="00E83BC1"/>
    <w:rsid w:val="00E844B5"/>
    <w:rsid w:val="00E84801"/>
    <w:rsid w:val="00E852F6"/>
    <w:rsid w:val="00E86A5E"/>
    <w:rsid w:val="00E90F7E"/>
    <w:rsid w:val="00E92083"/>
    <w:rsid w:val="00E939D1"/>
    <w:rsid w:val="00E93FE8"/>
    <w:rsid w:val="00E94F3D"/>
    <w:rsid w:val="00E94F58"/>
    <w:rsid w:val="00E95AA8"/>
    <w:rsid w:val="00E96C9B"/>
    <w:rsid w:val="00E96EF9"/>
    <w:rsid w:val="00EA0135"/>
    <w:rsid w:val="00EA10E4"/>
    <w:rsid w:val="00EA2FC6"/>
    <w:rsid w:val="00EA389D"/>
    <w:rsid w:val="00EA3E7A"/>
    <w:rsid w:val="00EA4196"/>
    <w:rsid w:val="00EA43F5"/>
    <w:rsid w:val="00EA475F"/>
    <w:rsid w:val="00EA5A59"/>
    <w:rsid w:val="00EA6B38"/>
    <w:rsid w:val="00EA6E8A"/>
    <w:rsid w:val="00EB2A2E"/>
    <w:rsid w:val="00EB63AF"/>
    <w:rsid w:val="00EC284D"/>
    <w:rsid w:val="00EC2D20"/>
    <w:rsid w:val="00EC3246"/>
    <w:rsid w:val="00EC3415"/>
    <w:rsid w:val="00EC36C4"/>
    <w:rsid w:val="00ED0DAE"/>
    <w:rsid w:val="00ED153C"/>
    <w:rsid w:val="00ED1615"/>
    <w:rsid w:val="00ED20E1"/>
    <w:rsid w:val="00ED3C0E"/>
    <w:rsid w:val="00ED59F2"/>
    <w:rsid w:val="00ED5A03"/>
    <w:rsid w:val="00ED5CBF"/>
    <w:rsid w:val="00ED5EBF"/>
    <w:rsid w:val="00ED6E57"/>
    <w:rsid w:val="00ED7900"/>
    <w:rsid w:val="00EE1A4D"/>
    <w:rsid w:val="00EE2BE5"/>
    <w:rsid w:val="00EE730A"/>
    <w:rsid w:val="00EF1D02"/>
    <w:rsid w:val="00EF22BB"/>
    <w:rsid w:val="00EF2808"/>
    <w:rsid w:val="00EF47F5"/>
    <w:rsid w:val="00EF633C"/>
    <w:rsid w:val="00EF6DDA"/>
    <w:rsid w:val="00EF7230"/>
    <w:rsid w:val="00EF7661"/>
    <w:rsid w:val="00EF7A2E"/>
    <w:rsid w:val="00EF7C58"/>
    <w:rsid w:val="00F02363"/>
    <w:rsid w:val="00F02416"/>
    <w:rsid w:val="00F05878"/>
    <w:rsid w:val="00F05D06"/>
    <w:rsid w:val="00F11BF6"/>
    <w:rsid w:val="00F1202C"/>
    <w:rsid w:val="00F12AEC"/>
    <w:rsid w:val="00F13FC3"/>
    <w:rsid w:val="00F1423F"/>
    <w:rsid w:val="00F1779D"/>
    <w:rsid w:val="00F2053F"/>
    <w:rsid w:val="00F20C11"/>
    <w:rsid w:val="00F20D26"/>
    <w:rsid w:val="00F20EC8"/>
    <w:rsid w:val="00F20EEA"/>
    <w:rsid w:val="00F226E2"/>
    <w:rsid w:val="00F24879"/>
    <w:rsid w:val="00F255CB"/>
    <w:rsid w:val="00F25D0C"/>
    <w:rsid w:val="00F31817"/>
    <w:rsid w:val="00F31870"/>
    <w:rsid w:val="00F31E48"/>
    <w:rsid w:val="00F31EBD"/>
    <w:rsid w:val="00F32958"/>
    <w:rsid w:val="00F32976"/>
    <w:rsid w:val="00F32FF4"/>
    <w:rsid w:val="00F3312B"/>
    <w:rsid w:val="00F334ED"/>
    <w:rsid w:val="00F34948"/>
    <w:rsid w:val="00F35DB1"/>
    <w:rsid w:val="00F363F7"/>
    <w:rsid w:val="00F36953"/>
    <w:rsid w:val="00F411E5"/>
    <w:rsid w:val="00F4149C"/>
    <w:rsid w:val="00F423ED"/>
    <w:rsid w:val="00F44546"/>
    <w:rsid w:val="00F44BBC"/>
    <w:rsid w:val="00F47E1F"/>
    <w:rsid w:val="00F546B2"/>
    <w:rsid w:val="00F558D8"/>
    <w:rsid w:val="00F57B2E"/>
    <w:rsid w:val="00F61CF0"/>
    <w:rsid w:val="00F61CF6"/>
    <w:rsid w:val="00F628AF"/>
    <w:rsid w:val="00F62A51"/>
    <w:rsid w:val="00F63B53"/>
    <w:rsid w:val="00F63E18"/>
    <w:rsid w:val="00F6523C"/>
    <w:rsid w:val="00F656D5"/>
    <w:rsid w:val="00F662EB"/>
    <w:rsid w:val="00F66389"/>
    <w:rsid w:val="00F675AF"/>
    <w:rsid w:val="00F732B7"/>
    <w:rsid w:val="00F73CF2"/>
    <w:rsid w:val="00F7413F"/>
    <w:rsid w:val="00F74FD1"/>
    <w:rsid w:val="00F77B64"/>
    <w:rsid w:val="00F845DF"/>
    <w:rsid w:val="00F852F8"/>
    <w:rsid w:val="00F86C77"/>
    <w:rsid w:val="00F86CC2"/>
    <w:rsid w:val="00F95EF6"/>
    <w:rsid w:val="00F9680D"/>
    <w:rsid w:val="00F968D9"/>
    <w:rsid w:val="00FA2FEC"/>
    <w:rsid w:val="00FA34FF"/>
    <w:rsid w:val="00FA400C"/>
    <w:rsid w:val="00FA415A"/>
    <w:rsid w:val="00FA42F0"/>
    <w:rsid w:val="00FA4F53"/>
    <w:rsid w:val="00FB00B7"/>
    <w:rsid w:val="00FB0C50"/>
    <w:rsid w:val="00FB0E3D"/>
    <w:rsid w:val="00FB1861"/>
    <w:rsid w:val="00FB1A2C"/>
    <w:rsid w:val="00FB1E2C"/>
    <w:rsid w:val="00FB2BD9"/>
    <w:rsid w:val="00FB46A9"/>
    <w:rsid w:val="00FB5669"/>
    <w:rsid w:val="00FB778E"/>
    <w:rsid w:val="00FC00A7"/>
    <w:rsid w:val="00FC0897"/>
    <w:rsid w:val="00FC23D4"/>
    <w:rsid w:val="00FC2BA7"/>
    <w:rsid w:val="00FC4E80"/>
    <w:rsid w:val="00FC567F"/>
    <w:rsid w:val="00FC6E13"/>
    <w:rsid w:val="00FC6F9C"/>
    <w:rsid w:val="00FD0C98"/>
    <w:rsid w:val="00FD4E8D"/>
    <w:rsid w:val="00FD578E"/>
    <w:rsid w:val="00FE0FD5"/>
    <w:rsid w:val="00FE1019"/>
    <w:rsid w:val="00FE1623"/>
    <w:rsid w:val="00FE3D06"/>
    <w:rsid w:val="00FE41D6"/>
    <w:rsid w:val="00FE43CB"/>
    <w:rsid w:val="00FE5B41"/>
    <w:rsid w:val="00FE5D5B"/>
    <w:rsid w:val="00FE690C"/>
    <w:rsid w:val="00FF0628"/>
    <w:rsid w:val="00FF26B3"/>
    <w:rsid w:val="00FF2C11"/>
    <w:rsid w:val="00FF4D64"/>
    <w:rsid w:val="00FF583F"/>
    <w:rsid w:val="00FF6546"/>
    <w:rsid w:val="00FF6643"/>
    <w:rsid w:val="00FF7735"/>
    <w:rsid w:val="14116B74"/>
    <w:rsid w:val="40A73D4F"/>
  </w:rsids>
  <m:mathPr>
    <m:mathFont m:val="Cambria Math"/>
    <m:brkBin m:val="before"/>
    <m:brkBinSub m:val="--"/>
    <m:smallFrac m:val="0"/>
    <m:dispDef/>
    <m:lMargin m:val="0"/>
    <m:rMargin m:val="0"/>
    <m:defJc m:val="centerGroup"/>
    <m:wrapIndent m:val="1440"/>
    <m:intLim m:val="subSup"/>
    <m:naryLim m:val="undOvr"/>
  </m:mathPr>
  <w:themeFontLang w:val="en-AU"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F95C36"/>
  <w15:chartTrackingRefBased/>
  <w15:docId w15:val="{1D41E49F-0B62-4E3D-9092-9E2FAC78F8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Normal - Journal"/>
    <w:qFormat/>
    <w:rsid w:val="00E939D1"/>
    <w:pPr>
      <w:spacing w:after="120"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0143B5"/>
    <w:pPr>
      <w:keepNext/>
      <w:keepLines/>
      <w:numPr>
        <w:numId w:val="3"/>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143B5"/>
    <w:pPr>
      <w:keepNext/>
      <w:keepLines/>
      <w:numPr>
        <w:ilvl w:val="1"/>
        <w:numId w:val="3"/>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143B5"/>
    <w:pPr>
      <w:keepNext/>
      <w:keepLines/>
      <w:numPr>
        <w:ilvl w:val="2"/>
        <w:numId w:val="3"/>
      </w:numPr>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0143B5"/>
    <w:pPr>
      <w:keepNext/>
      <w:keepLines/>
      <w:numPr>
        <w:ilvl w:val="3"/>
        <w:numId w:val="3"/>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0143B5"/>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143B5"/>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0143B5"/>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143B5"/>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143B5"/>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35EF7"/>
  </w:style>
  <w:style w:type="paragraph" w:styleId="ListParagraph">
    <w:name w:val="List Paragraph"/>
    <w:basedOn w:val="Normal"/>
    <w:uiPriority w:val="34"/>
    <w:qFormat/>
    <w:rsid w:val="003401F4"/>
    <w:pPr>
      <w:ind w:left="720"/>
      <w:contextualSpacing/>
    </w:pPr>
  </w:style>
  <w:style w:type="character" w:styleId="CommentReference">
    <w:name w:val="annotation reference"/>
    <w:basedOn w:val="DefaultParagraphFont"/>
    <w:uiPriority w:val="99"/>
    <w:semiHidden/>
    <w:unhideWhenUsed/>
    <w:rsid w:val="00DD176B"/>
    <w:rPr>
      <w:sz w:val="16"/>
      <w:szCs w:val="16"/>
    </w:rPr>
  </w:style>
  <w:style w:type="paragraph" w:styleId="CommentText">
    <w:name w:val="annotation text"/>
    <w:basedOn w:val="Normal"/>
    <w:link w:val="CommentTextChar"/>
    <w:uiPriority w:val="99"/>
    <w:semiHidden/>
    <w:unhideWhenUsed/>
    <w:rsid w:val="00DD176B"/>
    <w:pPr>
      <w:spacing w:line="240" w:lineRule="auto"/>
    </w:pPr>
    <w:rPr>
      <w:sz w:val="20"/>
      <w:szCs w:val="20"/>
    </w:rPr>
  </w:style>
  <w:style w:type="character" w:customStyle="1" w:styleId="CommentTextChar">
    <w:name w:val="Comment Text Char"/>
    <w:basedOn w:val="DefaultParagraphFont"/>
    <w:link w:val="CommentText"/>
    <w:uiPriority w:val="99"/>
    <w:semiHidden/>
    <w:rsid w:val="00DD176B"/>
    <w:rPr>
      <w:sz w:val="20"/>
      <w:szCs w:val="20"/>
    </w:rPr>
  </w:style>
  <w:style w:type="paragraph" w:styleId="BalloonText">
    <w:name w:val="Balloon Text"/>
    <w:basedOn w:val="Normal"/>
    <w:link w:val="BalloonTextChar"/>
    <w:uiPriority w:val="99"/>
    <w:semiHidden/>
    <w:unhideWhenUsed/>
    <w:rsid w:val="00DD17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176B"/>
    <w:rPr>
      <w:rFonts w:ascii="Segoe UI" w:hAnsi="Segoe UI" w:cs="Segoe UI"/>
      <w:sz w:val="18"/>
      <w:szCs w:val="18"/>
    </w:rPr>
  </w:style>
  <w:style w:type="paragraph" w:customStyle="1" w:styleId="EndNoteBibliographyTitle">
    <w:name w:val="EndNote Bibliography Title"/>
    <w:basedOn w:val="Normal"/>
    <w:link w:val="EndNoteBibliographyTitleChar"/>
    <w:rsid w:val="006B2839"/>
    <w:pPr>
      <w:spacing w:after="0"/>
      <w:jc w:val="center"/>
    </w:pPr>
    <w:rPr>
      <w:rFonts w:ascii="Calibri" w:hAnsi="Calibri"/>
      <w:noProof/>
      <w:sz w:val="22"/>
      <w:lang w:val="en-US"/>
    </w:rPr>
  </w:style>
  <w:style w:type="character" w:customStyle="1" w:styleId="EndNoteBibliographyTitleChar">
    <w:name w:val="EndNote Bibliography Title Char"/>
    <w:basedOn w:val="DefaultParagraphFont"/>
    <w:link w:val="EndNoteBibliographyTitle"/>
    <w:rsid w:val="006B2839"/>
    <w:rPr>
      <w:rFonts w:ascii="Calibri" w:hAnsi="Calibri"/>
      <w:noProof/>
      <w:lang w:val="en-US"/>
    </w:rPr>
  </w:style>
  <w:style w:type="paragraph" w:customStyle="1" w:styleId="EndNoteBibliography">
    <w:name w:val="EndNote Bibliography"/>
    <w:basedOn w:val="Normal"/>
    <w:link w:val="EndNoteBibliographyChar"/>
    <w:rsid w:val="006B2839"/>
    <w:pPr>
      <w:spacing w:line="240" w:lineRule="auto"/>
    </w:pPr>
    <w:rPr>
      <w:rFonts w:ascii="Calibri" w:hAnsi="Calibri"/>
      <w:noProof/>
      <w:sz w:val="22"/>
      <w:lang w:val="en-US"/>
    </w:rPr>
  </w:style>
  <w:style w:type="character" w:customStyle="1" w:styleId="EndNoteBibliographyChar">
    <w:name w:val="EndNote Bibliography Char"/>
    <w:basedOn w:val="DefaultParagraphFont"/>
    <w:link w:val="EndNoteBibliography"/>
    <w:rsid w:val="006B2839"/>
    <w:rPr>
      <w:rFonts w:ascii="Calibri" w:hAnsi="Calibri"/>
      <w:noProof/>
      <w:lang w:val="en-US"/>
    </w:rPr>
  </w:style>
  <w:style w:type="character" w:styleId="Hyperlink">
    <w:name w:val="Hyperlink"/>
    <w:basedOn w:val="DefaultParagraphFont"/>
    <w:uiPriority w:val="99"/>
    <w:unhideWhenUsed/>
    <w:rsid w:val="00831C6E"/>
    <w:rPr>
      <w:color w:val="0563C1" w:themeColor="hyperlink"/>
      <w:u w:val="single"/>
    </w:rPr>
  </w:style>
  <w:style w:type="character" w:customStyle="1" w:styleId="Heading1Char">
    <w:name w:val="Heading 1 Char"/>
    <w:basedOn w:val="DefaultParagraphFont"/>
    <w:link w:val="Heading1"/>
    <w:uiPriority w:val="9"/>
    <w:rsid w:val="000143B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0143B5"/>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0143B5"/>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0143B5"/>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0143B5"/>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0143B5"/>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0143B5"/>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0143B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143B5"/>
    <w:rPr>
      <w:rFonts w:asciiTheme="majorHAnsi" w:eastAsiaTheme="majorEastAsia" w:hAnsiTheme="majorHAnsi" w:cstheme="majorBidi"/>
      <w:i/>
      <w:iCs/>
      <w:color w:val="272727" w:themeColor="text1" w:themeTint="D8"/>
      <w:sz w:val="21"/>
      <w:szCs w:val="21"/>
    </w:rPr>
  </w:style>
  <w:style w:type="paragraph" w:styleId="CommentSubject">
    <w:name w:val="annotation subject"/>
    <w:basedOn w:val="CommentText"/>
    <w:next w:val="CommentText"/>
    <w:link w:val="CommentSubjectChar"/>
    <w:uiPriority w:val="99"/>
    <w:semiHidden/>
    <w:unhideWhenUsed/>
    <w:rsid w:val="00FE5D5B"/>
    <w:rPr>
      <w:b/>
      <w:bCs/>
    </w:rPr>
  </w:style>
  <w:style w:type="character" w:customStyle="1" w:styleId="CommentSubjectChar">
    <w:name w:val="Comment Subject Char"/>
    <w:basedOn w:val="CommentTextChar"/>
    <w:link w:val="CommentSubject"/>
    <w:uiPriority w:val="99"/>
    <w:semiHidden/>
    <w:rsid w:val="00FE5D5B"/>
    <w:rPr>
      <w:b/>
      <w:bCs/>
      <w:sz w:val="20"/>
      <w:szCs w:val="20"/>
    </w:rPr>
  </w:style>
  <w:style w:type="paragraph" w:styleId="Title">
    <w:name w:val="Title"/>
    <w:basedOn w:val="Normal"/>
    <w:next w:val="Normal"/>
    <w:link w:val="TitleChar"/>
    <w:uiPriority w:val="10"/>
    <w:qFormat/>
    <w:rsid w:val="00270FE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70FEB"/>
    <w:rPr>
      <w:rFonts w:asciiTheme="majorHAnsi" w:eastAsiaTheme="majorEastAsia" w:hAnsiTheme="majorHAnsi" w:cstheme="majorBidi"/>
      <w:spacing w:val="-10"/>
      <w:kern w:val="28"/>
      <w:sz w:val="56"/>
      <w:szCs w:val="56"/>
    </w:rPr>
  </w:style>
  <w:style w:type="paragraph" w:customStyle="1" w:styleId="ThesisParagraphFont">
    <w:name w:val="Thesis Paragraph Font"/>
    <w:basedOn w:val="Normal"/>
    <w:link w:val="ThesisParagraphFontChar"/>
    <w:qFormat/>
    <w:rsid w:val="00BD1C06"/>
    <w:pPr>
      <w:spacing w:before="240" w:line="360" w:lineRule="auto"/>
    </w:pPr>
    <w:rPr>
      <w:rFonts w:ascii="CG Times" w:eastAsia="Times New Roman" w:hAnsi="CG Times" w:cs="Times New Roman"/>
      <w:bCs/>
      <w:szCs w:val="24"/>
    </w:rPr>
  </w:style>
  <w:style w:type="character" w:customStyle="1" w:styleId="ThesisParagraphFontChar">
    <w:name w:val="Thesis Paragraph Font Char"/>
    <w:basedOn w:val="DefaultParagraphFont"/>
    <w:link w:val="ThesisParagraphFont"/>
    <w:rsid w:val="00BD1C06"/>
    <w:rPr>
      <w:rFonts w:ascii="CG Times" w:eastAsia="Times New Roman" w:hAnsi="CG Times" w:cs="Times New Roman"/>
      <w:bCs/>
      <w:sz w:val="24"/>
      <w:szCs w:val="24"/>
    </w:rPr>
  </w:style>
  <w:style w:type="paragraph" w:styleId="Revision">
    <w:name w:val="Revision"/>
    <w:hidden/>
    <w:uiPriority w:val="99"/>
    <w:semiHidden/>
    <w:rsid w:val="00084BD7"/>
    <w:pPr>
      <w:spacing w:after="0" w:line="240" w:lineRule="auto"/>
    </w:pPr>
    <w:rPr>
      <w:rFonts w:ascii="Times New Roman" w:hAnsi="Times New Roman"/>
      <w:sz w:val="24"/>
    </w:rPr>
  </w:style>
  <w:style w:type="character" w:customStyle="1" w:styleId="c-timestamplabel">
    <w:name w:val="c-timestamp__label"/>
    <w:basedOn w:val="DefaultParagraphFont"/>
    <w:rsid w:val="0087542E"/>
  </w:style>
  <w:style w:type="paragraph" w:styleId="Header">
    <w:name w:val="header"/>
    <w:basedOn w:val="Normal"/>
    <w:link w:val="HeaderChar"/>
    <w:uiPriority w:val="99"/>
    <w:unhideWhenUsed/>
    <w:rsid w:val="009505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95056B"/>
    <w:rPr>
      <w:rFonts w:ascii="Times New Roman" w:hAnsi="Times New Roman"/>
      <w:sz w:val="24"/>
    </w:rPr>
  </w:style>
  <w:style w:type="paragraph" w:styleId="Footer">
    <w:name w:val="footer"/>
    <w:basedOn w:val="Normal"/>
    <w:link w:val="FooterChar"/>
    <w:uiPriority w:val="99"/>
    <w:unhideWhenUsed/>
    <w:rsid w:val="009505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056B"/>
    <w:rPr>
      <w:rFonts w:ascii="Times New Roman" w:hAnsi="Times New Roman"/>
      <w:sz w:val="24"/>
    </w:rPr>
  </w:style>
  <w:style w:type="paragraph" w:styleId="Caption">
    <w:name w:val="caption"/>
    <w:basedOn w:val="Normal"/>
    <w:next w:val="Normal"/>
    <w:uiPriority w:val="35"/>
    <w:unhideWhenUsed/>
    <w:qFormat/>
    <w:rsid w:val="00016787"/>
    <w:pPr>
      <w:spacing w:after="200" w:line="240" w:lineRule="auto"/>
    </w:pPr>
    <w:rPr>
      <w:i/>
      <w:iCs/>
      <w:color w:val="44546A" w:themeColor="text2"/>
      <w:sz w:val="18"/>
      <w:szCs w:val="18"/>
    </w:rPr>
  </w:style>
  <w:style w:type="paragraph" w:styleId="NormalWeb">
    <w:name w:val="Normal (Web)"/>
    <w:basedOn w:val="Normal"/>
    <w:uiPriority w:val="99"/>
    <w:semiHidden/>
    <w:unhideWhenUsed/>
    <w:rsid w:val="006D3D48"/>
    <w:pPr>
      <w:spacing w:before="100" w:beforeAutospacing="1" w:after="100" w:afterAutospacing="1" w:line="240" w:lineRule="auto"/>
      <w:jc w:val="left"/>
    </w:pPr>
    <w:rPr>
      <w:rFonts w:eastAsia="Times New Roman" w:cs="Times New Roman"/>
      <w:szCs w:val="24"/>
      <w:lang w:eastAsia="en-AU"/>
    </w:rPr>
  </w:style>
  <w:style w:type="character" w:styleId="Strong">
    <w:name w:val="Strong"/>
    <w:basedOn w:val="DefaultParagraphFont"/>
    <w:uiPriority w:val="22"/>
    <w:qFormat/>
    <w:rsid w:val="006D3D4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24414488">
      <w:bodyDiv w:val="1"/>
      <w:marLeft w:val="0"/>
      <w:marRight w:val="0"/>
      <w:marTop w:val="0"/>
      <w:marBottom w:val="0"/>
      <w:divBdr>
        <w:top w:val="none" w:sz="0" w:space="0" w:color="auto"/>
        <w:left w:val="none" w:sz="0" w:space="0" w:color="auto"/>
        <w:bottom w:val="none" w:sz="0" w:space="0" w:color="auto"/>
        <w:right w:val="none" w:sz="0" w:space="0" w:color="auto"/>
      </w:divBdr>
      <w:divsChild>
        <w:div w:id="1475679074">
          <w:marLeft w:val="0"/>
          <w:marRight w:val="0"/>
          <w:marTop w:val="0"/>
          <w:marBottom w:val="0"/>
          <w:divBdr>
            <w:top w:val="none" w:sz="0" w:space="0" w:color="auto"/>
            <w:left w:val="none" w:sz="0" w:space="0" w:color="auto"/>
            <w:bottom w:val="none" w:sz="0" w:space="0" w:color="auto"/>
            <w:right w:val="none" w:sz="0" w:space="0" w:color="auto"/>
          </w:divBdr>
          <w:divsChild>
            <w:div w:id="374963134">
              <w:marLeft w:val="0"/>
              <w:marRight w:val="0"/>
              <w:marTop w:val="0"/>
              <w:marBottom w:val="0"/>
              <w:divBdr>
                <w:top w:val="none" w:sz="0" w:space="0" w:color="auto"/>
                <w:left w:val="none" w:sz="0" w:space="0" w:color="auto"/>
                <w:bottom w:val="none" w:sz="0" w:space="0" w:color="auto"/>
                <w:right w:val="none" w:sz="0" w:space="0" w:color="auto"/>
              </w:divBdr>
              <w:divsChild>
                <w:div w:id="1664237720">
                  <w:marLeft w:val="0"/>
                  <w:marRight w:val="0"/>
                  <w:marTop w:val="0"/>
                  <w:marBottom w:val="0"/>
                  <w:divBdr>
                    <w:top w:val="none" w:sz="0" w:space="0" w:color="auto"/>
                    <w:left w:val="none" w:sz="0" w:space="0" w:color="auto"/>
                    <w:bottom w:val="none" w:sz="0" w:space="0" w:color="auto"/>
                    <w:right w:val="none" w:sz="0" w:space="0" w:color="auto"/>
                  </w:divBdr>
                  <w:divsChild>
                    <w:div w:id="1810055225">
                      <w:marLeft w:val="0"/>
                      <w:marRight w:val="0"/>
                      <w:marTop w:val="0"/>
                      <w:marBottom w:val="0"/>
                      <w:divBdr>
                        <w:top w:val="none" w:sz="0" w:space="0" w:color="auto"/>
                        <w:left w:val="none" w:sz="0" w:space="0" w:color="auto"/>
                        <w:bottom w:val="none" w:sz="0" w:space="0" w:color="auto"/>
                        <w:right w:val="none" w:sz="0" w:space="0" w:color="auto"/>
                      </w:divBdr>
                      <w:divsChild>
                        <w:div w:id="1113329558">
                          <w:marLeft w:val="0"/>
                          <w:marRight w:val="0"/>
                          <w:marTop w:val="0"/>
                          <w:marBottom w:val="0"/>
                          <w:divBdr>
                            <w:top w:val="none" w:sz="0" w:space="0" w:color="auto"/>
                            <w:left w:val="none" w:sz="0" w:space="0" w:color="auto"/>
                            <w:bottom w:val="none" w:sz="0" w:space="0" w:color="auto"/>
                            <w:right w:val="none" w:sz="0" w:space="0" w:color="auto"/>
                          </w:divBdr>
                          <w:divsChild>
                            <w:div w:id="512184174">
                              <w:marLeft w:val="-240"/>
                              <w:marRight w:val="-120"/>
                              <w:marTop w:val="0"/>
                              <w:marBottom w:val="0"/>
                              <w:divBdr>
                                <w:top w:val="none" w:sz="0" w:space="0" w:color="auto"/>
                                <w:left w:val="none" w:sz="0" w:space="0" w:color="auto"/>
                                <w:bottom w:val="none" w:sz="0" w:space="0" w:color="auto"/>
                                <w:right w:val="none" w:sz="0" w:space="0" w:color="auto"/>
                              </w:divBdr>
                              <w:divsChild>
                                <w:div w:id="937787238">
                                  <w:marLeft w:val="0"/>
                                  <w:marRight w:val="0"/>
                                  <w:marTop w:val="0"/>
                                  <w:marBottom w:val="60"/>
                                  <w:divBdr>
                                    <w:top w:val="none" w:sz="0" w:space="0" w:color="auto"/>
                                    <w:left w:val="none" w:sz="0" w:space="0" w:color="auto"/>
                                    <w:bottom w:val="none" w:sz="0" w:space="0" w:color="auto"/>
                                    <w:right w:val="none" w:sz="0" w:space="0" w:color="auto"/>
                                  </w:divBdr>
                                  <w:divsChild>
                                    <w:div w:id="366104626">
                                      <w:marLeft w:val="0"/>
                                      <w:marRight w:val="0"/>
                                      <w:marTop w:val="0"/>
                                      <w:marBottom w:val="0"/>
                                      <w:divBdr>
                                        <w:top w:val="none" w:sz="0" w:space="0" w:color="auto"/>
                                        <w:left w:val="none" w:sz="0" w:space="0" w:color="auto"/>
                                        <w:bottom w:val="none" w:sz="0" w:space="0" w:color="auto"/>
                                        <w:right w:val="none" w:sz="0" w:space="0" w:color="auto"/>
                                      </w:divBdr>
                                      <w:divsChild>
                                        <w:div w:id="1149784887">
                                          <w:marLeft w:val="0"/>
                                          <w:marRight w:val="0"/>
                                          <w:marTop w:val="0"/>
                                          <w:marBottom w:val="0"/>
                                          <w:divBdr>
                                            <w:top w:val="none" w:sz="0" w:space="0" w:color="auto"/>
                                            <w:left w:val="none" w:sz="0" w:space="0" w:color="auto"/>
                                            <w:bottom w:val="none" w:sz="0" w:space="0" w:color="auto"/>
                                            <w:right w:val="none" w:sz="0" w:space="0" w:color="auto"/>
                                          </w:divBdr>
                                          <w:divsChild>
                                            <w:div w:id="1587377746">
                                              <w:marLeft w:val="0"/>
                                              <w:marRight w:val="0"/>
                                              <w:marTop w:val="0"/>
                                              <w:marBottom w:val="0"/>
                                              <w:divBdr>
                                                <w:top w:val="none" w:sz="0" w:space="0" w:color="auto"/>
                                                <w:left w:val="none" w:sz="0" w:space="0" w:color="auto"/>
                                                <w:bottom w:val="none" w:sz="0" w:space="0" w:color="auto"/>
                                                <w:right w:val="none" w:sz="0" w:space="0" w:color="auto"/>
                                              </w:divBdr>
                                              <w:divsChild>
                                                <w:div w:id="43228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08547370">
          <w:marLeft w:val="0"/>
          <w:marRight w:val="0"/>
          <w:marTop w:val="0"/>
          <w:marBottom w:val="0"/>
          <w:divBdr>
            <w:top w:val="none" w:sz="0" w:space="0" w:color="auto"/>
            <w:left w:val="none" w:sz="0" w:space="0" w:color="auto"/>
            <w:bottom w:val="none" w:sz="0" w:space="0" w:color="auto"/>
            <w:right w:val="none" w:sz="0" w:space="0" w:color="auto"/>
          </w:divBdr>
          <w:divsChild>
            <w:div w:id="2137480561">
              <w:marLeft w:val="0"/>
              <w:marRight w:val="0"/>
              <w:marTop w:val="0"/>
              <w:marBottom w:val="0"/>
              <w:divBdr>
                <w:top w:val="none" w:sz="0" w:space="0" w:color="auto"/>
                <w:left w:val="none" w:sz="0" w:space="0" w:color="auto"/>
                <w:bottom w:val="none" w:sz="0" w:space="0" w:color="auto"/>
                <w:right w:val="none" w:sz="0" w:space="0" w:color="auto"/>
              </w:divBdr>
              <w:divsChild>
                <w:div w:id="1510296888">
                  <w:marLeft w:val="0"/>
                  <w:marRight w:val="0"/>
                  <w:marTop w:val="0"/>
                  <w:marBottom w:val="0"/>
                  <w:divBdr>
                    <w:top w:val="none" w:sz="0" w:space="0" w:color="auto"/>
                    <w:left w:val="none" w:sz="0" w:space="0" w:color="auto"/>
                    <w:bottom w:val="none" w:sz="0" w:space="0" w:color="auto"/>
                    <w:right w:val="none" w:sz="0" w:space="0" w:color="auto"/>
                  </w:divBdr>
                  <w:divsChild>
                    <w:div w:id="644240979">
                      <w:marLeft w:val="0"/>
                      <w:marRight w:val="0"/>
                      <w:marTop w:val="0"/>
                      <w:marBottom w:val="0"/>
                      <w:divBdr>
                        <w:top w:val="none" w:sz="0" w:space="0" w:color="auto"/>
                        <w:left w:val="none" w:sz="0" w:space="0" w:color="auto"/>
                        <w:bottom w:val="none" w:sz="0" w:space="0" w:color="auto"/>
                        <w:right w:val="none" w:sz="0" w:space="0" w:color="auto"/>
                      </w:divBdr>
                      <w:divsChild>
                        <w:div w:id="992682491">
                          <w:marLeft w:val="0"/>
                          <w:marRight w:val="0"/>
                          <w:marTop w:val="0"/>
                          <w:marBottom w:val="0"/>
                          <w:divBdr>
                            <w:top w:val="none" w:sz="0" w:space="0" w:color="auto"/>
                            <w:left w:val="none" w:sz="0" w:space="0" w:color="auto"/>
                            <w:bottom w:val="none" w:sz="0" w:space="0" w:color="auto"/>
                            <w:right w:val="none" w:sz="0" w:space="0" w:color="auto"/>
                          </w:divBdr>
                          <w:divsChild>
                            <w:div w:id="1319116910">
                              <w:marLeft w:val="0"/>
                              <w:marRight w:val="120"/>
                              <w:marTop w:val="0"/>
                              <w:marBottom w:val="0"/>
                              <w:divBdr>
                                <w:top w:val="none" w:sz="0" w:space="0" w:color="auto"/>
                                <w:left w:val="none" w:sz="0" w:space="0" w:color="auto"/>
                                <w:bottom w:val="none" w:sz="0" w:space="0" w:color="auto"/>
                                <w:right w:val="none" w:sz="0" w:space="0" w:color="auto"/>
                              </w:divBdr>
                              <w:divsChild>
                                <w:div w:id="329676136">
                                  <w:marLeft w:val="-300"/>
                                  <w:marRight w:val="0"/>
                                  <w:marTop w:val="0"/>
                                  <w:marBottom w:val="0"/>
                                  <w:divBdr>
                                    <w:top w:val="none" w:sz="0" w:space="0" w:color="auto"/>
                                    <w:left w:val="none" w:sz="0" w:space="0" w:color="auto"/>
                                    <w:bottom w:val="none" w:sz="0" w:space="0" w:color="auto"/>
                                    <w:right w:val="none" w:sz="0" w:space="0" w:color="auto"/>
                                  </w:divBdr>
                                </w:div>
                              </w:divsChild>
                            </w:div>
                            <w:div w:id="1688828888">
                              <w:marLeft w:val="-240"/>
                              <w:marRight w:val="-120"/>
                              <w:marTop w:val="0"/>
                              <w:marBottom w:val="0"/>
                              <w:divBdr>
                                <w:top w:val="none" w:sz="0" w:space="0" w:color="auto"/>
                                <w:left w:val="none" w:sz="0" w:space="0" w:color="auto"/>
                                <w:bottom w:val="none" w:sz="0" w:space="0" w:color="auto"/>
                                <w:right w:val="none" w:sz="0" w:space="0" w:color="auto"/>
                              </w:divBdr>
                              <w:divsChild>
                                <w:div w:id="1088962347">
                                  <w:marLeft w:val="0"/>
                                  <w:marRight w:val="0"/>
                                  <w:marTop w:val="0"/>
                                  <w:marBottom w:val="60"/>
                                  <w:divBdr>
                                    <w:top w:val="none" w:sz="0" w:space="0" w:color="auto"/>
                                    <w:left w:val="none" w:sz="0" w:space="0" w:color="auto"/>
                                    <w:bottom w:val="none" w:sz="0" w:space="0" w:color="auto"/>
                                    <w:right w:val="none" w:sz="0" w:space="0" w:color="auto"/>
                                  </w:divBdr>
                                  <w:divsChild>
                                    <w:div w:id="716004417">
                                      <w:marLeft w:val="0"/>
                                      <w:marRight w:val="0"/>
                                      <w:marTop w:val="0"/>
                                      <w:marBottom w:val="0"/>
                                      <w:divBdr>
                                        <w:top w:val="none" w:sz="0" w:space="0" w:color="auto"/>
                                        <w:left w:val="none" w:sz="0" w:space="0" w:color="auto"/>
                                        <w:bottom w:val="none" w:sz="0" w:space="0" w:color="auto"/>
                                        <w:right w:val="none" w:sz="0" w:space="0" w:color="auto"/>
                                      </w:divBdr>
                                      <w:divsChild>
                                        <w:div w:id="624889731">
                                          <w:marLeft w:val="0"/>
                                          <w:marRight w:val="0"/>
                                          <w:marTop w:val="0"/>
                                          <w:marBottom w:val="0"/>
                                          <w:divBdr>
                                            <w:top w:val="none" w:sz="0" w:space="0" w:color="auto"/>
                                            <w:left w:val="none" w:sz="0" w:space="0" w:color="auto"/>
                                            <w:bottom w:val="none" w:sz="0" w:space="0" w:color="auto"/>
                                            <w:right w:val="none" w:sz="0" w:space="0" w:color="auto"/>
                                          </w:divBdr>
                                          <w:divsChild>
                                            <w:div w:id="908421538">
                                              <w:marLeft w:val="0"/>
                                              <w:marRight w:val="0"/>
                                              <w:marTop w:val="0"/>
                                              <w:marBottom w:val="0"/>
                                              <w:divBdr>
                                                <w:top w:val="none" w:sz="0" w:space="0" w:color="auto"/>
                                                <w:left w:val="none" w:sz="0" w:space="0" w:color="auto"/>
                                                <w:bottom w:val="none" w:sz="0" w:space="0" w:color="auto"/>
                                                <w:right w:val="none" w:sz="0" w:space="0" w:color="auto"/>
                                              </w:divBdr>
                                              <w:divsChild>
                                                <w:div w:id="45988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49396940">
          <w:marLeft w:val="0"/>
          <w:marRight w:val="0"/>
          <w:marTop w:val="0"/>
          <w:marBottom w:val="0"/>
          <w:divBdr>
            <w:top w:val="none" w:sz="0" w:space="0" w:color="auto"/>
            <w:left w:val="none" w:sz="0" w:space="0" w:color="auto"/>
            <w:bottom w:val="none" w:sz="0" w:space="0" w:color="auto"/>
            <w:right w:val="none" w:sz="0" w:space="0" w:color="auto"/>
          </w:divBdr>
          <w:divsChild>
            <w:div w:id="2096585121">
              <w:marLeft w:val="0"/>
              <w:marRight w:val="0"/>
              <w:marTop w:val="0"/>
              <w:marBottom w:val="0"/>
              <w:divBdr>
                <w:top w:val="none" w:sz="0" w:space="0" w:color="auto"/>
                <w:left w:val="none" w:sz="0" w:space="0" w:color="auto"/>
                <w:bottom w:val="none" w:sz="0" w:space="0" w:color="auto"/>
                <w:right w:val="none" w:sz="0" w:space="0" w:color="auto"/>
              </w:divBdr>
              <w:divsChild>
                <w:div w:id="1723670787">
                  <w:marLeft w:val="0"/>
                  <w:marRight w:val="0"/>
                  <w:marTop w:val="0"/>
                  <w:marBottom w:val="0"/>
                  <w:divBdr>
                    <w:top w:val="none" w:sz="0" w:space="0" w:color="auto"/>
                    <w:left w:val="none" w:sz="0" w:space="0" w:color="auto"/>
                    <w:bottom w:val="none" w:sz="0" w:space="0" w:color="auto"/>
                    <w:right w:val="none" w:sz="0" w:space="0" w:color="auto"/>
                  </w:divBdr>
                  <w:divsChild>
                    <w:div w:id="1470904553">
                      <w:marLeft w:val="0"/>
                      <w:marRight w:val="0"/>
                      <w:marTop w:val="0"/>
                      <w:marBottom w:val="0"/>
                      <w:divBdr>
                        <w:top w:val="none" w:sz="0" w:space="0" w:color="auto"/>
                        <w:left w:val="none" w:sz="0" w:space="0" w:color="auto"/>
                        <w:bottom w:val="none" w:sz="0" w:space="0" w:color="auto"/>
                        <w:right w:val="none" w:sz="0" w:space="0" w:color="auto"/>
                      </w:divBdr>
                      <w:divsChild>
                        <w:div w:id="184902602">
                          <w:marLeft w:val="0"/>
                          <w:marRight w:val="0"/>
                          <w:marTop w:val="0"/>
                          <w:marBottom w:val="0"/>
                          <w:divBdr>
                            <w:top w:val="none" w:sz="0" w:space="0" w:color="auto"/>
                            <w:left w:val="none" w:sz="0" w:space="0" w:color="auto"/>
                            <w:bottom w:val="none" w:sz="0" w:space="0" w:color="auto"/>
                            <w:right w:val="none" w:sz="0" w:space="0" w:color="auto"/>
                          </w:divBdr>
                          <w:divsChild>
                            <w:div w:id="1209878152">
                              <w:marLeft w:val="0"/>
                              <w:marRight w:val="120"/>
                              <w:marTop w:val="0"/>
                              <w:marBottom w:val="0"/>
                              <w:divBdr>
                                <w:top w:val="none" w:sz="0" w:space="0" w:color="auto"/>
                                <w:left w:val="none" w:sz="0" w:space="0" w:color="auto"/>
                                <w:bottom w:val="none" w:sz="0" w:space="0" w:color="auto"/>
                                <w:right w:val="none" w:sz="0" w:space="0" w:color="auto"/>
                              </w:divBdr>
                              <w:divsChild>
                                <w:div w:id="1733889060">
                                  <w:marLeft w:val="-300"/>
                                  <w:marRight w:val="0"/>
                                  <w:marTop w:val="0"/>
                                  <w:marBottom w:val="0"/>
                                  <w:divBdr>
                                    <w:top w:val="none" w:sz="0" w:space="0" w:color="auto"/>
                                    <w:left w:val="none" w:sz="0" w:space="0" w:color="auto"/>
                                    <w:bottom w:val="none" w:sz="0" w:space="0" w:color="auto"/>
                                    <w:right w:val="none" w:sz="0" w:space="0" w:color="auto"/>
                                  </w:divBdr>
                                </w:div>
                              </w:divsChild>
                            </w:div>
                            <w:div w:id="377978459">
                              <w:marLeft w:val="-240"/>
                              <w:marRight w:val="-120"/>
                              <w:marTop w:val="0"/>
                              <w:marBottom w:val="0"/>
                              <w:divBdr>
                                <w:top w:val="none" w:sz="0" w:space="0" w:color="auto"/>
                                <w:left w:val="none" w:sz="0" w:space="0" w:color="auto"/>
                                <w:bottom w:val="none" w:sz="0" w:space="0" w:color="auto"/>
                                <w:right w:val="none" w:sz="0" w:space="0" w:color="auto"/>
                              </w:divBdr>
                              <w:divsChild>
                                <w:div w:id="3944078">
                                  <w:marLeft w:val="0"/>
                                  <w:marRight w:val="0"/>
                                  <w:marTop w:val="0"/>
                                  <w:marBottom w:val="60"/>
                                  <w:divBdr>
                                    <w:top w:val="none" w:sz="0" w:space="0" w:color="auto"/>
                                    <w:left w:val="none" w:sz="0" w:space="0" w:color="auto"/>
                                    <w:bottom w:val="none" w:sz="0" w:space="0" w:color="auto"/>
                                    <w:right w:val="none" w:sz="0" w:space="0" w:color="auto"/>
                                  </w:divBdr>
                                  <w:divsChild>
                                    <w:div w:id="916019299">
                                      <w:marLeft w:val="0"/>
                                      <w:marRight w:val="0"/>
                                      <w:marTop w:val="0"/>
                                      <w:marBottom w:val="0"/>
                                      <w:divBdr>
                                        <w:top w:val="none" w:sz="0" w:space="0" w:color="auto"/>
                                        <w:left w:val="none" w:sz="0" w:space="0" w:color="auto"/>
                                        <w:bottom w:val="none" w:sz="0" w:space="0" w:color="auto"/>
                                        <w:right w:val="none" w:sz="0" w:space="0" w:color="auto"/>
                                      </w:divBdr>
                                      <w:divsChild>
                                        <w:div w:id="1215851706">
                                          <w:marLeft w:val="0"/>
                                          <w:marRight w:val="0"/>
                                          <w:marTop w:val="0"/>
                                          <w:marBottom w:val="0"/>
                                          <w:divBdr>
                                            <w:top w:val="none" w:sz="0" w:space="0" w:color="auto"/>
                                            <w:left w:val="none" w:sz="0" w:space="0" w:color="auto"/>
                                            <w:bottom w:val="none" w:sz="0" w:space="0" w:color="auto"/>
                                            <w:right w:val="none" w:sz="0" w:space="0" w:color="auto"/>
                                          </w:divBdr>
                                          <w:divsChild>
                                            <w:div w:id="571237265">
                                              <w:marLeft w:val="0"/>
                                              <w:marRight w:val="0"/>
                                              <w:marTop w:val="0"/>
                                              <w:marBottom w:val="0"/>
                                              <w:divBdr>
                                                <w:top w:val="none" w:sz="0" w:space="0" w:color="auto"/>
                                                <w:left w:val="none" w:sz="0" w:space="0" w:color="auto"/>
                                                <w:bottom w:val="none" w:sz="0" w:space="0" w:color="auto"/>
                                                <w:right w:val="none" w:sz="0" w:space="0" w:color="auto"/>
                                              </w:divBdr>
                                              <w:divsChild>
                                                <w:div w:id="2063170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hyperlink" Target="http://www.spm1d.org" TargetMode="External"/><Relationship Id="rId14" Type="http://schemas.openxmlformats.org/officeDocument/2006/relationships/header" Target="header1.xm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F569F7-03AF-4F82-AE6E-92F5E9F744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2</TotalTime>
  <Pages>24</Pages>
  <Words>13399</Words>
  <Characters>76378</Characters>
  <Application>Microsoft Office Word</Application>
  <DocSecurity>0</DocSecurity>
  <Lines>636</Lines>
  <Paragraphs>179</Paragraphs>
  <ScaleCrop>false</ScaleCrop>
  <HeadingPairs>
    <vt:vector size="2" baseType="variant">
      <vt:variant>
        <vt:lpstr>Title</vt:lpstr>
      </vt:variant>
      <vt:variant>
        <vt:i4>1</vt:i4>
      </vt:variant>
    </vt:vector>
  </HeadingPairs>
  <TitlesOfParts>
    <vt:vector size="1" baseType="lpstr">
      <vt:lpstr/>
    </vt:vector>
  </TitlesOfParts>
  <Company>Griffith University</Company>
  <LinksUpToDate>false</LinksUpToDate>
  <CharactersWithSpaces>89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evor Savage</dc:creator>
  <cp:keywords/>
  <dc:description/>
  <cp:lastModifiedBy>Basilio Goncalves</cp:lastModifiedBy>
  <cp:revision>14</cp:revision>
  <dcterms:created xsi:type="dcterms:W3CDTF">2021-04-06T02:12:00Z</dcterms:created>
  <dcterms:modified xsi:type="dcterms:W3CDTF">2021-06-08T06:00:00Z</dcterms:modified>
</cp:coreProperties>
</file>